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E37FD2" w14:textId="785349F1" w:rsidR="004329AE" w:rsidRDefault="004329AE" w:rsidP="0069482E">
      <w:pPr>
        <w:pStyle w:val="Articletitle"/>
        <w:spacing w:after="0" w:line="240" w:lineRule="auto"/>
      </w:pPr>
      <w:r w:rsidRPr="005D2083">
        <w:t xml:space="preserve">The </w:t>
      </w:r>
      <w:r>
        <w:t>s</w:t>
      </w:r>
      <w:r w:rsidRPr="005D2083">
        <w:t xml:space="preserve">takeholder </w:t>
      </w:r>
      <w:r>
        <w:t>a</w:t>
      </w:r>
      <w:r w:rsidRPr="005D2083">
        <w:t xml:space="preserve">nalysis of Chinese Foreign Direct Investment SEA: </w:t>
      </w:r>
      <w:r w:rsidR="0069482E">
        <w:t>t</w:t>
      </w:r>
      <w:r w:rsidRPr="005D2083">
        <w:t xml:space="preserve">he </w:t>
      </w:r>
      <w:r>
        <w:t>c</w:t>
      </w:r>
      <w:r w:rsidRPr="005D2083">
        <w:t>ase of</w:t>
      </w:r>
      <w:r>
        <w:t xml:space="preserve"> OBOR in </w:t>
      </w:r>
      <w:r w:rsidRPr="005D2083">
        <w:t>Pakistan</w:t>
      </w:r>
    </w:p>
    <w:p w14:paraId="1F2D24ED" w14:textId="77777777" w:rsidR="0069482E" w:rsidRDefault="0069482E" w:rsidP="0069482E">
      <w:pPr>
        <w:pStyle w:val="Authornames"/>
        <w:spacing w:before="0" w:line="240" w:lineRule="auto"/>
      </w:pPr>
      <w:proofErr w:type="spellStart"/>
      <w:r>
        <w:t>Yanying</w:t>
      </w:r>
      <w:proofErr w:type="spellEnd"/>
      <w:r>
        <w:t xml:space="preserve"> </w:t>
      </w:r>
      <w:proofErr w:type="spellStart"/>
      <w:r>
        <w:t>Huang</w:t>
      </w:r>
      <w:r>
        <w:rPr>
          <w:vertAlign w:val="superscript"/>
        </w:rPr>
        <w:t>a</w:t>
      </w:r>
      <w:proofErr w:type="gramStart"/>
      <w:r>
        <w:rPr>
          <w:vertAlign w:val="superscript"/>
        </w:rPr>
        <w:t>,</w:t>
      </w:r>
      <w:r w:rsidRPr="00516748">
        <w:rPr>
          <w:vertAlign w:val="superscript"/>
        </w:rPr>
        <w:t>b</w:t>
      </w:r>
      <w:proofErr w:type="spellEnd"/>
      <w:proofErr w:type="gramEnd"/>
      <w:r>
        <w:t xml:space="preserve">, Thomas B. </w:t>
      </w:r>
      <w:proofErr w:type="spellStart"/>
      <w:r>
        <w:t>Fischer</w:t>
      </w:r>
      <w:r w:rsidRPr="00516748">
        <w:rPr>
          <w:vertAlign w:val="superscript"/>
        </w:rPr>
        <w:t>b</w:t>
      </w:r>
      <w:proofErr w:type="spellEnd"/>
      <w:r>
        <w:t xml:space="preserve"> &amp; He </w:t>
      </w:r>
      <w:proofErr w:type="spellStart"/>
      <w:r>
        <w:t>Xu</w:t>
      </w:r>
      <w:r w:rsidRPr="00516748">
        <w:rPr>
          <w:vertAlign w:val="superscript"/>
        </w:rPr>
        <w:t>a</w:t>
      </w:r>
      <w:proofErr w:type="spellEnd"/>
      <w:r w:rsidRPr="00213EFB">
        <w:rPr>
          <w:rStyle w:val="FootnoteReference"/>
        </w:rPr>
        <w:footnoteReference w:customMarkFollows="1" w:id="1"/>
        <w:sym w:font="Symbol" w:char="F02A"/>
      </w:r>
    </w:p>
    <w:p w14:paraId="63B156DB" w14:textId="77777777" w:rsidR="0069482E" w:rsidRDefault="0069482E" w:rsidP="0069482E">
      <w:pPr>
        <w:pStyle w:val="Authornames"/>
        <w:spacing w:before="0" w:line="240" w:lineRule="auto"/>
        <w:rPr>
          <w:i/>
          <w:sz w:val="24"/>
          <w:vertAlign w:val="superscript"/>
        </w:rPr>
      </w:pPr>
    </w:p>
    <w:p w14:paraId="21EE65CD" w14:textId="77777777" w:rsidR="0069482E" w:rsidRDefault="0069482E" w:rsidP="0069482E">
      <w:pPr>
        <w:pStyle w:val="Authornames"/>
        <w:spacing w:before="0" w:line="240" w:lineRule="auto"/>
        <w:rPr>
          <w:i/>
          <w:sz w:val="24"/>
        </w:rPr>
      </w:pPr>
      <w:proofErr w:type="spellStart"/>
      <w:r w:rsidRPr="00137460">
        <w:rPr>
          <w:i/>
          <w:sz w:val="24"/>
          <w:vertAlign w:val="superscript"/>
        </w:rPr>
        <w:t>a</w:t>
      </w:r>
      <w:r w:rsidRPr="00516748">
        <w:rPr>
          <w:i/>
          <w:sz w:val="24"/>
        </w:rPr>
        <w:t>College</w:t>
      </w:r>
      <w:proofErr w:type="spellEnd"/>
      <w:r w:rsidRPr="00516748">
        <w:rPr>
          <w:i/>
          <w:sz w:val="24"/>
        </w:rPr>
        <w:t xml:space="preserve"> of Environmental Science and Engineering, </w:t>
      </w:r>
      <w:proofErr w:type="spellStart"/>
      <w:r w:rsidRPr="00516748">
        <w:rPr>
          <w:i/>
          <w:sz w:val="24"/>
        </w:rPr>
        <w:t>Nankai</w:t>
      </w:r>
      <w:proofErr w:type="spellEnd"/>
      <w:r w:rsidRPr="00516748">
        <w:rPr>
          <w:i/>
          <w:sz w:val="24"/>
        </w:rPr>
        <w:t xml:space="preserve"> University, Tianjin, China; </w:t>
      </w:r>
      <w:proofErr w:type="spellStart"/>
      <w:r w:rsidRPr="00665237">
        <w:rPr>
          <w:i/>
          <w:sz w:val="24"/>
          <w:vertAlign w:val="superscript"/>
        </w:rPr>
        <w:t>b</w:t>
      </w:r>
      <w:r>
        <w:rPr>
          <w:i/>
          <w:sz w:val="24"/>
        </w:rPr>
        <w:t>Environmental</w:t>
      </w:r>
      <w:proofErr w:type="spellEnd"/>
      <w:r>
        <w:rPr>
          <w:i/>
          <w:sz w:val="24"/>
        </w:rPr>
        <w:t xml:space="preserve"> Assessment and Management Research Centre, School of Environmental Sciences, University of Liverpool, Liverpool, UK</w:t>
      </w:r>
    </w:p>
    <w:p w14:paraId="51C42ACF" w14:textId="77777777" w:rsidR="0069482E" w:rsidRDefault="0069482E" w:rsidP="0069482E">
      <w:pPr>
        <w:pStyle w:val="Correspondencedetails"/>
        <w:spacing w:before="0" w:line="240" w:lineRule="auto"/>
        <w:ind w:left="709" w:hanging="709"/>
      </w:pPr>
      <w:proofErr w:type="spellStart"/>
      <w:r>
        <w:t>Yanying</w:t>
      </w:r>
      <w:proofErr w:type="spellEnd"/>
      <w:r>
        <w:t xml:space="preserve"> Huang:</w:t>
      </w:r>
    </w:p>
    <w:p w14:paraId="6DAB3005" w14:textId="77777777" w:rsidR="0069482E" w:rsidRDefault="0069482E" w:rsidP="0069482E">
      <w:pPr>
        <w:pStyle w:val="Correspondencedetails"/>
        <w:spacing w:before="0" w:line="240" w:lineRule="auto"/>
      </w:pPr>
      <w:r>
        <w:t xml:space="preserve">PhD student, College of Environmental Science and Engineering, </w:t>
      </w:r>
      <w:proofErr w:type="spellStart"/>
      <w:r>
        <w:t>Nankai</w:t>
      </w:r>
      <w:proofErr w:type="spellEnd"/>
      <w:r>
        <w:t xml:space="preserve"> University, No. 38 </w:t>
      </w:r>
      <w:proofErr w:type="spellStart"/>
      <w:r>
        <w:t>Tongguan</w:t>
      </w:r>
      <w:proofErr w:type="spellEnd"/>
      <w:r>
        <w:t xml:space="preserve"> Road, </w:t>
      </w:r>
      <w:proofErr w:type="spellStart"/>
      <w:r>
        <w:t>Haihe</w:t>
      </w:r>
      <w:proofErr w:type="spellEnd"/>
      <w:r>
        <w:t xml:space="preserve"> Education Zone, </w:t>
      </w:r>
      <w:proofErr w:type="spellStart"/>
      <w:r>
        <w:t>Jinnan</w:t>
      </w:r>
      <w:proofErr w:type="spellEnd"/>
      <w:r>
        <w:t xml:space="preserve"> District, Tianjin, China, 300350</w:t>
      </w:r>
    </w:p>
    <w:p w14:paraId="5B5E3470" w14:textId="77777777" w:rsidR="0069482E" w:rsidRDefault="0069482E" w:rsidP="0069482E">
      <w:pPr>
        <w:pStyle w:val="Correspondencedetails"/>
        <w:spacing w:before="0" w:line="240" w:lineRule="auto"/>
      </w:pPr>
      <w:r w:rsidRPr="00B9210C">
        <w:t>Visiting PhD student, Environmental Assessment and Management Research Centre,</w:t>
      </w:r>
      <w:r w:rsidRPr="002A7745">
        <w:t xml:space="preserve"> School of Environmental Sciences, University of Liverpool, Liverpool, UK </w:t>
      </w:r>
    </w:p>
    <w:p w14:paraId="480E9A02" w14:textId="77777777" w:rsidR="0069482E" w:rsidRDefault="0069482E" w:rsidP="0069482E">
      <w:pPr>
        <w:pStyle w:val="Correspondencedetails"/>
        <w:spacing w:before="0" w:line="240" w:lineRule="auto"/>
      </w:pPr>
      <w:r>
        <w:t>Tel: +447421877759; +8613920588813, Email: hyy0405@hotmail.com</w:t>
      </w:r>
    </w:p>
    <w:p w14:paraId="73371916" w14:textId="77777777" w:rsidR="0069482E" w:rsidRDefault="0069482E" w:rsidP="0069482E">
      <w:pPr>
        <w:pStyle w:val="Correspondencedetails"/>
        <w:spacing w:before="0" w:line="240" w:lineRule="auto"/>
        <w:ind w:left="709" w:hanging="709"/>
      </w:pPr>
      <w:r>
        <w:t>Thomas B. Fischer:</w:t>
      </w:r>
    </w:p>
    <w:p w14:paraId="23CA6372" w14:textId="77777777" w:rsidR="0069482E" w:rsidRDefault="0069482E" w:rsidP="0069482E">
      <w:pPr>
        <w:pStyle w:val="Correspondencedetails"/>
        <w:spacing w:before="0" w:line="240" w:lineRule="auto"/>
      </w:pPr>
      <w:r w:rsidRPr="00B9210C">
        <w:t>Environmental Assessment and Management Research Centre, School of</w:t>
      </w:r>
      <w:r w:rsidRPr="002A7745">
        <w:t xml:space="preserve"> Environmental Sciences, University of Liverpool, 74 Bedford Stre</w:t>
      </w:r>
      <w:r>
        <w:t>et South, Liverpool L69 7ZQ, UK, Tel:</w:t>
      </w:r>
      <w:r w:rsidRPr="00937633">
        <w:t xml:space="preserve"> </w:t>
      </w:r>
      <w:r>
        <w:t>+44151794</w:t>
      </w:r>
      <w:r w:rsidRPr="00937633">
        <w:t>3112</w:t>
      </w:r>
      <w:r>
        <w:t xml:space="preserve">, Email: </w:t>
      </w:r>
      <w:r w:rsidRPr="002A7745">
        <w:t>fischer@liverpool.ac.uk</w:t>
      </w:r>
    </w:p>
    <w:p w14:paraId="2655C908" w14:textId="77777777" w:rsidR="0069482E" w:rsidRDefault="0069482E" w:rsidP="0069482E">
      <w:pPr>
        <w:pStyle w:val="Correspondencedetails"/>
        <w:spacing w:before="0" w:line="240" w:lineRule="auto"/>
        <w:ind w:left="709" w:hanging="709"/>
      </w:pPr>
      <w:r>
        <w:t>He Xu: seacenter@nankai.edu.cn</w:t>
      </w:r>
    </w:p>
    <w:p w14:paraId="440E0FB9" w14:textId="77777777" w:rsidR="0069482E" w:rsidRDefault="0069482E" w:rsidP="0069482E">
      <w:pPr>
        <w:pStyle w:val="Correspondencedetails"/>
        <w:spacing w:before="0" w:line="240" w:lineRule="auto"/>
      </w:pPr>
      <w:r w:rsidRPr="002A7745">
        <w:t xml:space="preserve">College of Environmental Science and Engineering, </w:t>
      </w:r>
      <w:proofErr w:type="spellStart"/>
      <w:r w:rsidRPr="002A7745">
        <w:t>Nankai</w:t>
      </w:r>
      <w:proofErr w:type="spellEnd"/>
      <w:r w:rsidRPr="002A7745">
        <w:t xml:space="preserve"> University,</w:t>
      </w:r>
      <w:r w:rsidRPr="00937633">
        <w:t xml:space="preserve"> </w:t>
      </w:r>
      <w:r>
        <w:t xml:space="preserve">No. 38 </w:t>
      </w:r>
      <w:proofErr w:type="spellStart"/>
      <w:r>
        <w:t>Tongguan</w:t>
      </w:r>
      <w:proofErr w:type="spellEnd"/>
      <w:r>
        <w:t xml:space="preserve"> Road, </w:t>
      </w:r>
      <w:proofErr w:type="spellStart"/>
      <w:r>
        <w:t>Haihe</w:t>
      </w:r>
      <w:proofErr w:type="spellEnd"/>
      <w:r>
        <w:t xml:space="preserve"> Education Zone, </w:t>
      </w:r>
      <w:proofErr w:type="spellStart"/>
      <w:r>
        <w:t>Jinnan</w:t>
      </w:r>
      <w:proofErr w:type="spellEnd"/>
      <w:r>
        <w:t xml:space="preserve"> District, Tianjin, China, 300350</w:t>
      </w:r>
    </w:p>
    <w:p w14:paraId="6A7E018C" w14:textId="77777777" w:rsidR="0069482E" w:rsidRPr="00876343" w:rsidRDefault="0069482E" w:rsidP="0069482E">
      <w:pPr>
        <w:pStyle w:val="Correspondencedetails"/>
        <w:spacing w:before="0" w:line="240" w:lineRule="auto"/>
        <w:rPr>
          <w:rFonts w:eastAsiaTheme="minorEastAsia"/>
          <w:lang w:eastAsia="zh-CN"/>
        </w:rPr>
      </w:pPr>
      <w:r>
        <w:t>Tel: +86 (0) 22 2350 8348</w:t>
      </w:r>
    </w:p>
    <w:p w14:paraId="2C60F895" w14:textId="77777777" w:rsidR="0069482E" w:rsidRPr="0069482E" w:rsidRDefault="0069482E" w:rsidP="0069482E">
      <w:pPr>
        <w:rPr>
          <w:lang w:val="en-GB" w:eastAsia="en-GB"/>
        </w:rPr>
      </w:pPr>
    </w:p>
    <w:p w14:paraId="36AC939A" w14:textId="77777777" w:rsidR="0069482E" w:rsidRDefault="0069482E" w:rsidP="0069482E">
      <w:pPr>
        <w:autoSpaceDE w:val="0"/>
        <w:autoSpaceDN w:val="0"/>
        <w:adjustRightInd w:val="0"/>
        <w:jc w:val="center"/>
        <w:rPr>
          <w:rFonts w:ascii="Verdana" w:hAnsi="Verdana" w:cs="Verdana"/>
          <w:i/>
          <w:iCs/>
          <w:color w:val="000000"/>
          <w:sz w:val="23"/>
          <w:szCs w:val="23"/>
        </w:rPr>
      </w:pPr>
    </w:p>
    <w:p w14:paraId="15A74713" w14:textId="77777777" w:rsidR="0069482E" w:rsidRDefault="0069482E" w:rsidP="0069482E">
      <w:pPr>
        <w:autoSpaceDE w:val="0"/>
        <w:autoSpaceDN w:val="0"/>
        <w:adjustRightInd w:val="0"/>
        <w:jc w:val="center"/>
        <w:rPr>
          <w:rFonts w:ascii="Verdana" w:hAnsi="Verdana" w:cs="Verdana"/>
          <w:i/>
          <w:iCs/>
          <w:color w:val="000000"/>
          <w:sz w:val="23"/>
          <w:szCs w:val="23"/>
        </w:rPr>
      </w:pPr>
    </w:p>
    <w:p w14:paraId="4D5E6C5C" w14:textId="77777777" w:rsidR="0069482E" w:rsidRDefault="0069482E" w:rsidP="0069482E">
      <w:pPr>
        <w:autoSpaceDE w:val="0"/>
        <w:autoSpaceDN w:val="0"/>
        <w:adjustRightInd w:val="0"/>
        <w:jc w:val="center"/>
        <w:rPr>
          <w:rFonts w:ascii="Verdana" w:hAnsi="Verdana" w:cs="Verdana"/>
          <w:i/>
          <w:iCs/>
          <w:color w:val="000000"/>
          <w:sz w:val="23"/>
          <w:szCs w:val="23"/>
        </w:rPr>
      </w:pPr>
    </w:p>
    <w:p w14:paraId="13001C6D" w14:textId="77777777" w:rsidR="0069482E" w:rsidRPr="00D044A8" w:rsidRDefault="0069482E" w:rsidP="0069482E">
      <w:pPr>
        <w:autoSpaceDE w:val="0"/>
        <w:autoSpaceDN w:val="0"/>
        <w:adjustRightInd w:val="0"/>
        <w:jc w:val="center"/>
        <w:rPr>
          <w:rFonts w:ascii="Verdana" w:hAnsi="Verdana" w:cs="Verdana"/>
          <w:color w:val="000000"/>
          <w:sz w:val="23"/>
          <w:szCs w:val="23"/>
        </w:rPr>
      </w:pPr>
      <w:r w:rsidRPr="00D044A8">
        <w:rPr>
          <w:rFonts w:ascii="Verdana" w:hAnsi="Verdana" w:cs="Verdana"/>
          <w:i/>
          <w:iCs/>
          <w:color w:val="000000"/>
          <w:sz w:val="23"/>
          <w:szCs w:val="23"/>
        </w:rPr>
        <w:t xml:space="preserve">This is the author’s final version of the work, as accepted for publication </w:t>
      </w:r>
    </w:p>
    <w:p w14:paraId="064F2CFC" w14:textId="77777777" w:rsidR="0069482E" w:rsidRPr="00D044A8" w:rsidRDefault="0069482E" w:rsidP="0069482E">
      <w:pPr>
        <w:autoSpaceDE w:val="0"/>
        <w:autoSpaceDN w:val="0"/>
        <w:adjustRightInd w:val="0"/>
        <w:jc w:val="center"/>
        <w:rPr>
          <w:rFonts w:ascii="Verdana" w:hAnsi="Verdana" w:cs="Verdana"/>
          <w:color w:val="000000"/>
          <w:sz w:val="23"/>
          <w:szCs w:val="23"/>
        </w:rPr>
      </w:pPr>
      <w:proofErr w:type="gramStart"/>
      <w:r w:rsidRPr="00D044A8">
        <w:rPr>
          <w:rFonts w:ascii="Verdana" w:hAnsi="Verdana" w:cs="Verdana"/>
          <w:i/>
          <w:iCs/>
          <w:color w:val="000000"/>
          <w:sz w:val="23"/>
          <w:szCs w:val="23"/>
        </w:rPr>
        <w:t>following</w:t>
      </w:r>
      <w:proofErr w:type="gramEnd"/>
      <w:r w:rsidRPr="00D044A8">
        <w:rPr>
          <w:rFonts w:ascii="Verdana" w:hAnsi="Verdana" w:cs="Verdana"/>
          <w:i/>
          <w:iCs/>
          <w:color w:val="000000"/>
          <w:sz w:val="23"/>
          <w:szCs w:val="23"/>
        </w:rPr>
        <w:t xml:space="preserve"> peer review but without the publisher’s layout or pagination. </w:t>
      </w:r>
    </w:p>
    <w:p w14:paraId="267D798B" w14:textId="77777777" w:rsidR="0069482E" w:rsidRPr="004D6032" w:rsidRDefault="0069482E" w:rsidP="0069482E">
      <w:pPr>
        <w:autoSpaceDE w:val="0"/>
        <w:autoSpaceDN w:val="0"/>
        <w:adjustRightInd w:val="0"/>
        <w:jc w:val="center"/>
        <w:rPr>
          <w:rFonts w:ascii="Verdana" w:hAnsi="Verdana" w:cs="Verdana"/>
          <w:i/>
          <w:color w:val="000000"/>
          <w:sz w:val="23"/>
          <w:szCs w:val="23"/>
        </w:rPr>
      </w:pPr>
      <w:r w:rsidRPr="00D044A8">
        <w:rPr>
          <w:rFonts w:ascii="Verdana" w:hAnsi="Verdana" w:cs="Verdana"/>
          <w:i/>
          <w:iCs/>
          <w:color w:val="000000"/>
          <w:sz w:val="23"/>
          <w:szCs w:val="23"/>
        </w:rPr>
        <w:t>The definitive version is available a</w:t>
      </w:r>
      <w:r w:rsidRPr="004D6032">
        <w:rPr>
          <w:rFonts w:ascii="Verdana" w:hAnsi="Verdana" w:cs="Verdana"/>
          <w:i/>
          <w:iCs/>
          <w:color w:val="000000"/>
          <w:sz w:val="23"/>
          <w:szCs w:val="23"/>
        </w:rPr>
        <w:t xml:space="preserve">t </w:t>
      </w:r>
    </w:p>
    <w:p w14:paraId="43A3C6F4" w14:textId="77777777" w:rsidR="0069482E" w:rsidRDefault="0069482E" w:rsidP="0069482E">
      <w:pPr>
        <w:pStyle w:val="Authornames"/>
        <w:spacing w:before="0" w:line="240" w:lineRule="auto"/>
      </w:pPr>
    </w:p>
    <w:p w14:paraId="7D1468A9" w14:textId="77777777" w:rsidR="0069482E" w:rsidRDefault="0069482E" w:rsidP="0069482E">
      <w:pPr>
        <w:pStyle w:val="Authornames"/>
        <w:spacing w:before="0" w:line="240" w:lineRule="auto"/>
      </w:pPr>
    </w:p>
    <w:p w14:paraId="71B4E435" w14:textId="77777777" w:rsidR="0069482E" w:rsidRDefault="0069482E">
      <w:pPr>
        <w:widowControl/>
        <w:jc w:val="left"/>
        <w:rPr>
          <w:rFonts w:ascii="Times New Roman" w:eastAsia="Times New Roman" w:hAnsi="Times New Roman" w:cs="Times New Roman"/>
          <w:b/>
          <w:kern w:val="0"/>
          <w:sz w:val="28"/>
          <w:szCs w:val="24"/>
          <w:lang w:val="en-GB" w:eastAsia="en-GB"/>
        </w:rPr>
      </w:pPr>
      <w:r>
        <w:br w:type="page"/>
      </w:r>
    </w:p>
    <w:p w14:paraId="12A838A4" w14:textId="22675858" w:rsidR="008711D6" w:rsidRPr="006417ED" w:rsidRDefault="00E3754B" w:rsidP="0069482E">
      <w:pPr>
        <w:pStyle w:val="Articletitle"/>
        <w:spacing w:after="0" w:line="240" w:lineRule="auto"/>
        <w:jc w:val="center"/>
      </w:pPr>
      <w:r w:rsidRPr="006417ED">
        <w:lastRenderedPageBreak/>
        <w:t>S</w:t>
      </w:r>
      <w:r w:rsidR="008711D6" w:rsidRPr="006417ED">
        <w:t xml:space="preserve">takeholder analysis </w:t>
      </w:r>
      <w:r w:rsidR="001D0E6A" w:rsidRPr="006417ED">
        <w:t xml:space="preserve">for SEA </w:t>
      </w:r>
      <w:r w:rsidR="008711D6" w:rsidRPr="006417ED">
        <w:t xml:space="preserve">of Chinese Foreign Direct Investment: the case of </w:t>
      </w:r>
      <w:r w:rsidR="001D0E6A" w:rsidRPr="006417ED">
        <w:t>'One Belt, One Road' initiative in Pakistan</w:t>
      </w:r>
    </w:p>
    <w:p w14:paraId="5A91A3C6" w14:textId="44F872B7" w:rsidR="00AA1331" w:rsidRDefault="00BA7807" w:rsidP="0069482E">
      <w:pPr>
        <w:pStyle w:val="Abstract"/>
        <w:spacing w:before="0" w:after="0" w:line="240" w:lineRule="auto"/>
      </w:pPr>
      <w:r w:rsidRPr="006417ED">
        <w:t>T</w:t>
      </w:r>
      <w:r w:rsidR="00AF1C1E" w:rsidRPr="006417ED">
        <w:t xml:space="preserve">his paper </w:t>
      </w:r>
      <w:r w:rsidR="004C2AFB" w:rsidRPr="006417ED">
        <w:t xml:space="preserve">reports on a </w:t>
      </w:r>
      <w:r w:rsidR="00AF1C1E" w:rsidRPr="006417ED">
        <w:t xml:space="preserve">stakeholder analysis </w:t>
      </w:r>
      <w:r w:rsidR="004C2AFB" w:rsidRPr="006417ED">
        <w:t xml:space="preserve">conducted for </w:t>
      </w:r>
      <w:r w:rsidR="00AF1C1E" w:rsidRPr="006417ED">
        <w:t xml:space="preserve">Strategic Environmental Assessment (SEA) on Chinese foreign direct investment (FDI), </w:t>
      </w:r>
      <w:r w:rsidR="004C2AFB" w:rsidRPr="006417ED">
        <w:t xml:space="preserve">taking the </w:t>
      </w:r>
      <w:r w:rsidR="001D4CF9" w:rsidRPr="006417ED">
        <w:t>‘</w:t>
      </w:r>
      <w:r w:rsidR="00D8282A" w:rsidRPr="006417ED">
        <w:t>One Belt</w:t>
      </w:r>
      <w:r w:rsidR="00D8282A" w:rsidRPr="006417ED">
        <w:rPr>
          <w:rFonts w:hint="eastAsia"/>
        </w:rPr>
        <w:t>,</w:t>
      </w:r>
      <w:r w:rsidR="00D8282A" w:rsidRPr="006417ED">
        <w:t xml:space="preserve"> One Road</w:t>
      </w:r>
      <w:r w:rsidR="001D4CF9" w:rsidRPr="006417ED">
        <w:t xml:space="preserve">’ </w:t>
      </w:r>
      <w:r w:rsidR="00D8282A" w:rsidRPr="006417ED">
        <w:rPr>
          <w:rFonts w:hint="eastAsia"/>
        </w:rPr>
        <w:t>initiative</w:t>
      </w:r>
      <w:r w:rsidR="00D8282A" w:rsidRPr="006417ED">
        <w:t xml:space="preserve"> (OBOR) in Pakistan as a case study. Based on </w:t>
      </w:r>
      <w:r w:rsidR="00E3754B" w:rsidRPr="006417ED">
        <w:t xml:space="preserve">a </w:t>
      </w:r>
      <w:r w:rsidRPr="006417ED">
        <w:t>three-</w:t>
      </w:r>
      <w:r w:rsidR="004C2AFB" w:rsidRPr="006417ED">
        <w:t>level</w:t>
      </w:r>
      <w:r w:rsidRPr="006417ED">
        <w:t xml:space="preserve"> framework</w:t>
      </w:r>
      <w:r w:rsidR="004C2AFB" w:rsidRPr="006417ED">
        <w:t xml:space="preserve"> of </w:t>
      </w:r>
      <w:r w:rsidRPr="006417ED">
        <w:t>stakeholder analysis—</w:t>
      </w:r>
      <w:r w:rsidR="00D8282A" w:rsidRPr="006417ED">
        <w:t>identification, inv</w:t>
      </w:r>
      <w:r w:rsidRPr="006417ED">
        <w:t>estigation, and communication</w:t>
      </w:r>
      <w:r w:rsidR="00D8282A" w:rsidRPr="006417ED">
        <w:t xml:space="preserve">, the study </w:t>
      </w:r>
      <w:r w:rsidR="00BB30A9" w:rsidRPr="006417ED">
        <w:t xml:space="preserve">aims </w:t>
      </w:r>
      <w:r w:rsidR="00D8282A" w:rsidRPr="006417ED">
        <w:t xml:space="preserve">to </w:t>
      </w:r>
      <w:r w:rsidR="00C11630" w:rsidRPr="006417ED">
        <w:t>develop an</w:t>
      </w:r>
      <w:r w:rsidR="00BB30A9" w:rsidRPr="006417ED">
        <w:t xml:space="preserve"> </w:t>
      </w:r>
      <w:r w:rsidR="00D8282A" w:rsidRPr="006417ED">
        <w:t>understand</w:t>
      </w:r>
      <w:r w:rsidR="00C11630" w:rsidRPr="006417ED">
        <w:t>ing</w:t>
      </w:r>
      <w:r w:rsidR="00D8282A" w:rsidRPr="006417ED">
        <w:t xml:space="preserve"> </w:t>
      </w:r>
      <w:r w:rsidR="00C11630" w:rsidRPr="006417ED">
        <w:t xml:space="preserve">of </w:t>
      </w:r>
      <w:r w:rsidR="00D8282A" w:rsidRPr="006417ED">
        <w:t>stake</w:t>
      </w:r>
      <w:r w:rsidR="000D7362" w:rsidRPr="006417ED">
        <w:t>holders</w:t>
      </w:r>
      <w:r w:rsidR="001848ED" w:rsidRPr="006417ED">
        <w:t>’ characteristics</w:t>
      </w:r>
      <w:r w:rsidR="000D7362" w:rsidRPr="006417ED">
        <w:t xml:space="preserve">, </w:t>
      </w:r>
      <w:r w:rsidR="00D8282A" w:rsidRPr="006417ED">
        <w:t>examin</w:t>
      </w:r>
      <w:r w:rsidR="001848ED" w:rsidRPr="006417ED">
        <w:t>e</w:t>
      </w:r>
      <w:r w:rsidR="00D8282A" w:rsidRPr="006417ED">
        <w:t xml:space="preserve"> </w:t>
      </w:r>
      <w:r w:rsidR="004B53E4" w:rsidRPr="006417ED">
        <w:t>social</w:t>
      </w:r>
      <w:r w:rsidR="00D8282A" w:rsidRPr="006417ED">
        <w:t xml:space="preserve"> </w:t>
      </w:r>
      <w:r w:rsidR="001848ED" w:rsidRPr="006417ED">
        <w:t>network function</w:t>
      </w:r>
      <w:r w:rsidR="00E3754B" w:rsidRPr="006417ED">
        <w:t>s</w:t>
      </w:r>
      <w:r w:rsidR="000D7362" w:rsidRPr="006417ED">
        <w:t xml:space="preserve">, </w:t>
      </w:r>
      <w:r w:rsidR="00123F55" w:rsidRPr="006417ED">
        <w:t xml:space="preserve">and make recommendations for Chinese FDI in Pakistan </w:t>
      </w:r>
      <w:r w:rsidR="00E3754B" w:rsidRPr="006417ED">
        <w:t xml:space="preserve">for reducing </w:t>
      </w:r>
      <w:r w:rsidR="00123F55" w:rsidRPr="006417ED">
        <w:t xml:space="preserve">environmental and social challenges and </w:t>
      </w:r>
      <w:r w:rsidR="00E3754B" w:rsidRPr="006417ED">
        <w:t xml:space="preserve">for </w:t>
      </w:r>
      <w:r w:rsidR="00123F55" w:rsidRPr="006417ED">
        <w:t xml:space="preserve">seizing the opportunities noted by stakeholders </w:t>
      </w:r>
      <w:r w:rsidR="00E3754B" w:rsidRPr="006417ED">
        <w:t xml:space="preserve">in </w:t>
      </w:r>
      <w:r w:rsidR="00123F55" w:rsidRPr="006417ED">
        <w:t xml:space="preserve">particular. </w:t>
      </w:r>
      <w:r w:rsidR="00E3754B" w:rsidRPr="006417ED">
        <w:t>R</w:t>
      </w:r>
      <w:r w:rsidR="00B90BB8" w:rsidRPr="006417ED">
        <w:t>esult</w:t>
      </w:r>
      <w:r w:rsidR="000D7362" w:rsidRPr="006417ED">
        <w:t>s</w:t>
      </w:r>
      <w:r w:rsidR="00B90BB8" w:rsidRPr="006417ED">
        <w:t xml:space="preserve"> suggest that </w:t>
      </w:r>
      <w:r w:rsidR="00C04A18">
        <w:t xml:space="preserve">whilst </w:t>
      </w:r>
      <w:r w:rsidR="00B90BB8" w:rsidRPr="006417ED">
        <w:t xml:space="preserve">stakeholders </w:t>
      </w:r>
      <w:r w:rsidR="00C04A18">
        <w:t xml:space="preserve">overall </w:t>
      </w:r>
      <w:r w:rsidR="004C2AFB" w:rsidRPr="006417ED">
        <w:t xml:space="preserve">have a </w:t>
      </w:r>
      <w:r w:rsidR="00B90BB8" w:rsidRPr="006417ED">
        <w:t>positive attitude towards Chinese FDI in Pakistan</w:t>
      </w:r>
      <w:r w:rsidR="00C04A18">
        <w:t>, there are also challenges</w:t>
      </w:r>
      <w:r w:rsidR="00B90BB8" w:rsidRPr="006417ED">
        <w:t xml:space="preserve">. </w:t>
      </w:r>
      <w:r w:rsidR="00C04A18">
        <w:t>In this context, a</w:t>
      </w:r>
      <w:r w:rsidR="000D7362" w:rsidRPr="006417ED">
        <w:t xml:space="preserve">ir quality and water consumption were </w:t>
      </w:r>
      <w:r w:rsidR="004C2AFB" w:rsidRPr="006417ED">
        <w:t xml:space="preserve">identified as </w:t>
      </w:r>
      <w:r w:rsidR="000D7362" w:rsidRPr="006417ED">
        <w:t xml:space="preserve">the top two. </w:t>
      </w:r>
      <w:r w:rsidR="00E3754B" w:rsidRPr="006417ED">
        <w:t>Generally speaking, o</w:t>
      </w:r>
      <w:r w:rsidR="00713D82" w:rsidRPr="006417ED">
        <w:t xml:space="preserve">pportunities of investment were </w:t>
      </w:r>
      <w:r w:rsidR="004C2AFB" w:rsidRPr="006417ED">
        <w:t xml:space="preserve">seen to be more important </w:t>
      </w:r>
      <w:r w:rsidR="00713D82" w:rsidRPr="006417ED">
        <w:t xml:space="preserve">than challenges, such as </w:t>
      </w:r>
      <w:r w:rsidR="004C2AFB" w:rsidRPr="006417ED">
        <w:t xml:space="preserve">increasing </w:t>
      </w:r>
      <w:r w:rsidR="000D7362" w:rsidRPr="006417ED">
        <w:t xml:space="preserve">energy reserves, </w:t>
      </w:r>
      <w:r w:rsidR="00713D82" w:rsidRPr="006417ED">
        <w:t>water quality improvement, and social</w:t>
      </w:r>
      <w:r w:rsidR="001D0E6A" w:rsidRPr="006417ED">
        <w:t>-</w:t>
      </w:r>
      <w:r w:rsidR="00713D82" w:rsidRPr="006417ED">
        <w:t>economic development.</w:t>
      </w:r>
      <w:r w:rsidR="004053CA" w:rsidRPr="006417ED">
        <w:t xml:space="preserve"> </w:t>
      </w:r>
      <w:proofErr w:type="spellStart"/>
      <w:proofErr w:type="gramStart"/>
      <w:r w:rsidR="00C04A18">
        <w:t>O</w:t>
      </w:r>
      <w:r w:rsidR="002E64D5" w:rsidRPr="006417ED">
        <w:t>t</w:t>
      </w:r>
      <w:proofErr w:type="spellEnd"/>
      <w:proofErr w:type="gramEnd"/>
      <w:r w:rsidR="002E64D5" w:rsidRPr="006417ED">
        <w:t xml:space="preserve"> is suggested that </w:t>
      </w:r>
      <w:r w:rsidR="004C2AFB" w:rsidRPr="006417ED">
        <w:t xml:space="preserve">SEA can help to generate </w:t>
      </w:r>
      <w:r w:rsidR="004053CA" w:rsidRPr="006417ED">
        <w:t>a win-win strategy for both countries</w:t>
      </w:r>
      <w:r w:rsidR="00476863" w:rsidRPr="006417ED">
        <w:t>.</w:t>
      </w:r>
      <w:r w:rsidR="004053CA" w:rsidRPr="006417ED">
        <w:t xml:space="preserve"> </w:t>
      </w:r>
    </w:p>
    <w:p w14:paraId="255DEDBF" w14:textId="77777777" w:rsidR="0069482E" w:rsidRPr="0069482E" w:rsidRDefault="0069482E" w:rsidP="0069482E">
      <w:pPr>
        <w:rPr>
          <w:lang w:val="en-GB" w:eastAsia="en-GB"/>
        </w:rPr>
      </w:pPr>
    </w:p>
    <w:p w14:paraId="2044C59D" w14:textId="77777777" w:rsidR="00D15338" w:rsidRDefault="00D15338" w:rsidP="0069482E">
      <w:pPr>
        <w:pStyle w:val="Keywords"/>
        <w:spacing w:before="0" w:after="0" w:line="240" w:lineRule="auto"/>
      </w:pPr>
      <w:r w:rsidRPr="006417ED">
        <w:t>Key words: Stakeholder analysis, SEA, Chinese FDI, OBOR, Pakistan</w:t>
      </w:r>
    </w:p>
    <w:p w14:paraId="1F76783A" w14:textId="77777777" w:rsidR="0069482E" w:rsidRPr="0069482E" w:rsidRDefault="0069482E" w:rsidP="0069482E">
      <w:pPr>
        <w:rPr>
          <w:lang w:val="en-GB" w:eastAsia="en-GB"/>
        </w:rPr>
      </w:pPr>
    </w:p>
    <w:p w14:paraId="095DD3FB" w14:textId="77777777" w:rsidR="005D2083" w:rsidRDefault="009B2868" w:rsidP="0069482E">
      <w:pPr>
        <w:pStyle w:val="Heading1"/>
        <w:keepLines w:val="0"/>
        <w:widowControl/>
        <w:spacing w:before="0" w:after="0" w:line="240" w:lineRule="auto"/>
        <w:ind w:right="567"/>
        <w:contextualSpacing/>
        <w:jc w:val="left"/>
        <w:rPr>
          <w:rFonts w:ascii="Times New Roman" w:eastAsia="Times New Roman" w:hAnsi="Times New Roman" w:cs="Arial"/>
          <w:kern w:val="32"/>
          <w:sz w:val="24"/>
          <w:szCs w:val="32"/>
          <w:lang w:val="en-GB" w:eastAsia="en-GB"/>
        </w:rPr>
      </w:pPr>
      <w:r w:rsidRPr="006417ED">
        <w:rPr>
          <w:rFonts w:ascii="Times New Roman" w:eastAsia="Times New Roman" w:hAnsi="Times New Roman" w:cs="Arial" w:hint="eastAsia"/>
          <w:kern w:val="32"/>
          <w:sz w:val="24"/>
          <w:szCs w:val="32"/>
          <w:lang w:val="en-GB" w:eastAsia="en-GB"/>
        </w:rPr>
        <w:t>I</w:t>
      </w:r>
      <w:r w:rsidR="005D2083" w:rsidRPr="006417ED">
        <w:rPr>
          <w:rFonts w:ascii="Times New Roman" w:eastAsia="Times New Roman" w:hAnsi="Times New Roman" w:cs="Arial" w:hint="eastAsia"/>
          <w:kern w:val="32"/>
          <w:sz w:val="24"/>
          <w:szCs w:val="32"/>
          <w:lang w:val="en-GB" w:eastAsia="en-GB"/>
        </w:rPr>
        <w:t>ntroduction</w:t>
      </w:r>
    </w:p>
    <w:p w14:paraId="1EEF199F" w14:textId="77777777" w:rsidR="0069482E" w:rsidRPr="0069482E" w:rsidRDefault="0069482E" w:rsidP="0069482E">
      <w:pPr>
        <w:rPr>
          <w:lang w:val="en-GB" w:eastAsia="en-GB"/>
        </w:rPr>
      </w:pPr>
    </w:p>
    <w:p w14:paraId="6F9A03A5" w14:textId="77777777" w:rsidR="006E316E" w:rsidRDefault="007261CB" w:rsidP="0069482E">
      <w:pPr>
        <w:pStyle w:val="Paragraph"/>
        <w:spacing w:before="0" w:line="240" w:lineRule="auto"/>
      </w:pPr>
      <w:r w:rsidRPr="006417ED">
        <w:t>Over</w:t>
      </w:r>
      <w:r w:rsidR="006E316E" w:rsidRPr="006417ED">
        <w:t xml:space="preserve"> the past </w:t>
      </w:r>
      <w:r w:rsidR="00991C82" w:rsidRPr="006417ED">
        <w:t xml:space="preserve">few </w:t>
      </w:r>
      <w:r w:rsidR="006E316E" w:rsidRPr="006417ED">
        <w:t xml:space="preserve">decades, </w:t>
      </w:r>
      <w:r w:rsidRPr="006417ED">
        <w:t>growth rate</w:t>
      </w:r>
      <w:r w:rsidR="00E77557" w:rsidRPr="006417ED">
        <w:t>s</w:t>
      </w:r>
      <w:r w:rsidRPr="006417ED">
        <w:t xml:space="preserve"> of</w:t>
      </w:r>
      <w:r w:rsidR="006E316E" w:rsidRPr="006417ED">
        <w:t xml:space="preserve"> </w:t>
      </w:r>
      <w:r w:rsidRPr="006417ED">
        <w:t xml:space="preserve">foreign direct investment (FDI) </w:t>
      </w:r>
      <w:r w:rsidR="006E316E" w:rsidRPr="006417ED">
        <w:t xml:space="preserve">in developing countries and transition economies </w:t>
      </w:r>
      <w:r w:rsidRPr="006417ED">
        <w:t>ha</w:t>
      </w:r>
      <w:r w:rsidR="00E77557" w:rsidRPr="006417ED">
        <w:t>ve</w:t>
      </w:r>
      <w:r w:rsidRPr="006417ED">
        <w:t xml:space="preserve"> </w:t>
      </w:r>
      <w:r w:rsidR="006E316E" w:rsidRPr="006417ED">
        <w:t xml:space="preserve">increased </w:t>
      </w:r>
      <w:r w:rsidR="00991C82" w:rsidRPr="006417ED">
        <w:t>substantially</w:t>
      </w:r>
      <w:r w:rsidR="00F77E37" w:rsidRPr="006417ED">
        <w:t xml:space="preserve"> </w:t>
      </w:r>
      <w:r w:rsidR="0052111E" w:rsidRPr="006417ED">
        <w:fldChar w:fldCharType="begin"/>
      </w:r>
      <w:r w:rsidR="00163957" w:rsidRPr="006417ED">
        <w:instrText xml:space="preserve"> ADDIN EN.CITE &lt;EndNote&gt;&lt;Cite&gt;&lt;Author&gt;Alsadiq&lt;/Author&gt;&lt;Year&gt;2013&lt;/Year&gt;&lt;RecNum&gt;55&lt;/RecNum&gt;&lt;DisplayText&gt;(Alsadiq 2013)&lt;/DisplayText&gt;&lt;record&gt;&lt;rec-number&gt;55&lt;/rec-number&gt;&lt;foreign-keys&gt;&lt;key app="EN" db-id="v5fvfrfri50spjeze5cpzzsrds5dpvazte0z" timestamp="1463392164"&gt;55&lt;/key&gt;&lt;/foreign-keys&gt;&lt;ref-type name="Generic"&gt;13&lt;/ref-type&gt;&lt;contributors&gt;&lt;authors&gt;&lt;author&gt;Alsadiq, Ali&lt;/author&gt;&lt;/authors&gt;&lt;/contributors&gt;&lt;titles&gt;&lt;title&gt;Outward foreign direct investment and domestic investment: The case of developing countries&lt;/title&gt;&lt;/titles&gt;&lt;pages&gt;1-27&lt;/pages&gt;&lt;dates&gt;&lt;year&gt;2013&lt;/year&gt;&lt;pub-dates&gt;&lt;date&gt;February&lt;/date&gt;&lt;/pub-dates&gt;&lt;/dates&gt;&lt;publisher&gt;IMF Working Paper&lt;/publisher&gt;&lt;urls&gt;&lt;/urls&gt;&lt;/record&gt;&lt;/Cite&gt;&lt;/EndNote&gt;</w:instrText>
      </w:r>
      <w:r w:rsidR="0052111E" w:rsidRPr="006417ED">
        <w:fldChar w:fldCharType="separate"/>
      </w:r>
      <w:r w:rsidR="0084465C" w:rsidRPr="006417ED">
        <w:rPr>
          <w:noProof/>
        </w:rPr>
        <w:t>(Alsadiq 2013)</w:t>
      </w:r>
      <w:r w:rsidR="0052111E" w:rsidRPr="006417ED">
        <w:fldChar w:fldCharType="end"/>
      </w:r>
      <w:r w:rsidR="006E316E" w:rsidRPr="006417ED">
        <w:t xml:space="preserve">. </w:t>
      </w:r>
      <w:r w:rsidR="00550235" w:rsidRPr="006417ED">
        <w:t xml:space="preserve">FDI indicates a substantial investment </w:t>
      </w:r>
      <w:r w:rsidR="00E77557" w:rsidRPr="006417ED">
        <w:t xml:space="preserve">by </w:t>
      </w:r>
      <w:r w:rsidR="00550235" w:rsidRPr="006417ED">
        <w:t xml:space="preserve">establishing or buying business in a foreign country, </w:t>
      </w:r>
      <w:r w:rsidR="009A0C34" w:rsidRPr="006417ED">
        <w:t xml:space="preserve">instead of </w:t>
      </w:r>
      <w:r w:rsidR="00550235" w:rsidRPr="006417ED">
        <w:t xml:space="preserve">investing in financial assets there (Foreign Portfolio Investment). </w:t>
      </w:r>
      <w:r w:rsidR="00273CB9" w:rsidRPr="006417ED">
        <w:t>D</w:t>
      </w:r>
      <w:r w:rsidR="009A0C34" w:rsidRPr="006417ED">
        <w:t>ifferent from Multilateral Development Bank loans, both side</w:t>
      </w:r>
      <w:r w:rsidR="00E77557" w:rsidRPr="006417ED">
        <w:t>s</w:t>
      </w:r>
      <w:r w:rsidR="009A0C34" w:rsidRPr="006417ED">
        <w:t xml:space="preserve"> of FDI share benefits and risks. </w:t>
      </w:r>
      <w:r w:rsidR="006E316E" w:rsidRPr="006417ED">
        <w:t xml:space="preserve">Global </w:t>
      </w:r>
      <w:r w:rsidR="00736D2D" w:rsidRPr="006417ED">
        <w:t>FDI</w:t>
      </w:r>
      <w:r w:rsidR="006E316E" w:rsidRPr="006417ED">
        <w:t xml:space="preserve"> outflows </w:t>
      </w:r>
      <w:r w:rsidRPr="006417ED">
        <w:t xml:space="preserve">are </w:t>
      </w:r>
      <w:r w:rsidR="00736D2D" w:rsidRPr="006417ED">
        <w:t xml:space="preserve">expected to </w:t>
      </w:r>
      <w:r w:rsidRPr="006417ED">
        <w:t>continue rising</w:t>
      </w:r>
      <w:r w:rsidR="006E316E" w:rsidRPr="006417ED">
        <w:t xml:space="preserve">, </w:t>
      </w:r>
      <w:r w:rsidR="00991C82" w:rsidRPr="006417ED">
        <w:t xml:space="preserve">with </w:t>
      </w:r>
      <w:r w:rsidR="006E316E" w:rsidRPr="006417ED">
        <w:t>significant</w:t>
      </w:r>
      <w:r w:rsidRPr="006417ED">
        <w:t xml:space="preserve"> contribut</w:t>
      </w:r>
      <w:r w:rsidR="00991C82" w:rsidRPr="006417ED">
        <w:t>ions</w:t>
      </w:r>
      <w:r w:rsidRPr="006417ED">
        <w:t xml:space="preserve"> </w:t>
      </w:r>
      <w:r w:rsidR="00991C82" w:rsidRPr="006417ED">
        <w:t xml:space="preserve">of </w:t>
      </w:r>
      <w:r w:rsidR="006E316E" w:rsidRPr="006417ED">
        <w:t xml:space="preserve">investors from emerging </w:t>
      </w:r>
      <w:r w:rsidRPr="006417ED">
        <w:t>markets, especially from China</w:t>
      </w:r>
      <w:r w:rsidR="00F26F41" w:rsidRPr="006417ED">
        <w:t xml:space="preserve"> </w:t>
      </w:r>
      <w:r w:rsidR="0052111E" w:rsidRPr="006417ED">
        <w:fldChar w:fldCharType="begin"/>
      </w:r>
      <w:r w:rsidR="0084465C" w:rsidRPr="006417ED">
        <w:instrText xml:space="preserve"> ADDIN EN.CITE &lt;EndNote&gt;&lt;Cite&gt;&lt;Author&gt;Sauvant&lt;/Author&gt;&lt;Year&gt;2010&lt;/Year&gt;&lt;RecNum&gt;38&lt;/RecNum&gt;&lt;DisplayText&gt;(Sauvant et al. 2010, Elliott et al. 2013)&lt;/DisplayText&gt;&lt;record&gt;&lt;rec-number&gt;38&lt;/rec-number&gt;&lt;foreign-keys&gt;&lt;key app="EN" db-id="v5fvfrfri50spjeze5cpzzsrds5dpvazte0z" timestamp="1457369263"&gt;38&lt;/key&gt;&lt;/foreign-keys&gt;&lt;ref-type name="Book Section"&gt;5&lt;/ref-type&gt;&lt;contributors&gt;&lt;authors&gt;&lt;author&gt;Sauvant, Karl P&lt;/author&gt;&lt;author&gt;Maschek, Wolfgang A&lt;/author&gt;&lt;author&gt;McAllister, Geraldine&lt;/author&gt;&lt;/authors&gt;&lt;/contributors&gt;&lt;titles&gt;&lt;title&gt;Foreign direct investment by emerging market multinational enterprises, the impact of the financial crisis and recession, and challenges ahead&lt;/title&gt;&lt;secondary-title&gt;Foreign Direct Investments from Emerging Markets&lt;/secondary-title&gt;&lt;/titles&gt;&lt;pages&gt;3-29&lt;/pages&gt;&lt;dates&gt;&lt;year&gt;2010&lt;/year&gt;&lt;/dates&gt;&lt;publisher&gt;Springer&lt;/publisher&gt;&lt;isbn&gt;1349286362&lt;/isbn&gt;&lt;urls&gt;&lt;/urls&gt;&lt;/record&gt;&lt;/Cite&gt;&lt;Cite&gt;&lt;Author&gt;Elliott&lt;/Author&gt;&lt;Year&gt;2013&lt;/Year&gt;&lt;RecNum&gt;54&lt;/RecNum&gt;&lt;record&gt;&lt;rec-number&gt;54&lt;/rec-number&gt;&lt;foreign-keys&gt;&lt;key app="EN" db-id="v5fvfrfri50spjeze5cpzzsrds5dpvazte0z" timestamp="1463391986"&gt;54&lt;/key&gt;&lt;/foreign-keys&gt;&lt;ref-type name="Journal Article"&gt;17&lt;/ref-type&gt;&lt;contributors&gt;&lt;authors&gt;&lt;author&gt;Elliott, Robert JR&lt;/author&gt;&lt;author&gt;Sun, Puyang&lt;/author&gt;&lt;author&gt;Chen, Siyang&lt;/author&gt;&lt;/authors&gt;&lt;/contributors&gt;&lt;titles&gt;&lt;title&gt;Energy intensity and foreign direct investment: A Chinese city-level study&lt;/title&gt;&lt;secondary-title&gt;Energy Economics&lt;/secondary-title&gt;&lt;/titles&gt;&lt;periodical&gt;&lt;full-title&gt;Energy Economics&lt;/full-title&gt;&lt;/periodical&gt;&lt;pages&gt;484-494&lt;/pages&gt;&lt;volume&gt;40&lt;/volume&gt;&lt;dates&gt;&lt;year&gt;2013&lt;/year&gt;&lt;/dates&gt;&lt;isbn&gt;0140-9883&lt;/isbn&gt;&lt;urls&gt;&lt;/urls&gt;&lt;/record&gt;&lt;/Cite&gt;&lt;/EndNote&gt;</w:instrText>
      </w:r>
      <w:r w:rsidR="0052111E" w:rsidRPr="006417ED">
        <w:fldChar w:fldCharType="separate"/>
      </w:r>
      <w:r w:rsidR="0084465C" w:rsidRPr="006417ED">
        <w:rPr>
          <w:noProof/>
        </w:rPr>
        <w:t>(Sauvant et al. 2010, Elliott et al. 2013)</w:t>
      </w:r>
      <w:r w:rsidR="0052111E" w:rsidRPr="006417ED">
        <w:fldChar w:fldCharType="end"/>
      </w:r>
      <w:r w:rsidR="006E316E" w:rsidRPr="006417ED">
        <w:t>.</w:t>
      </w:r>
      <w:r w:rsidR="00F26F41" w:rsidRPr="006417ED">
        <w:t xml:space="preserve"> In 2015,</w:t>
      </w:r>
      <w:r w:rsidR="00C43D2F" w:rsidRPr="006417ED">
        <w:t xml:space="preserve"> Chinese FDI</w:t>
      </w:r>
      <w:r w:rsidR="0082397C" w:rsidRPr="006417ED">
        <w:t xml:space="preserve"> outflows rose to </w:t>
      </w:r>
      <w:r w:rsidR="002E64D5" w:rsidRPr="006417ED">
        <w:t>US</w:t>
      </w:r>
      <w:r w:rsidR="0082397C" w:rsidRPr="006417ED">
        <w:t>$193.69 billion</w:t>
      </w:r>
      <w:r w:rsidR="00160616" w:rsidRPr="006417ED">
        <w:t xml:space="preserve">, up from </w:t>
      </w:r>
      <w:r w:rsidR="002E64D5" w:rsidRPr="006417ED">
        <w:t>US</w:t>
      </w:r>
      <w:r w:rsidR="00160616" w:rsidRPr="006417ED">
        <w:t xml:space="preserve">$ 173.33 billion in 2014. </w:t>
      </w:r>
      <w:r w:rsidR="00991C82" w:rsidRPr="006417ED">
        <w:t xml:space="preserve">Global </w:t>
      </w:r>
      <w:r w:rsidR="00160616" w:rsidRPr="006417ED">
        <w:t>investment</w:t>
      </w:r>
      <w:r w:rsidR="00991C82" w:rsidRPr="006417ED">
        <w:t>s</w:t>
      </w:r>
      <w:r w:rsidR="00160616" w:rsidRPr="006417ED">
        <w:t xml:space="preserve"> are mainly </w:t>
      </w:r>
      <w:r w:rsidR="00420251" w:rsidRPr="006417ED">
        <w:t>focus</w:t>
      </w:r>
      <w:r w:rsidR="00736D2D" w:rsidRPr="006417ED">
        <w:t>ing</w:t>
      </w:r>
      <w:r w:rsidR="00420251" w:rsidRPr="006417ED">
        <w:t xml:space="preserve"> on energy (</w:t>
      </w:r>
      <w:r w:rsidR="002E64D5" w:rsidRPr="006417ED">
        <w:t>US</w:t>
      </w:r>
      <w:r w:rsidR="00420251" w:rsidRPr="006417ED">
        <w:t>$55.03 billion) and transport (</w:t>
      </w:r>
      <w:r w:rsidR="002E64D5" w:rsidRPr="006417ED">
        <w:t>US</w:t>
      </w:r>
      <w:r w:rsidR="00420251" w:rsidRPr="006417ED">
        <w:t>$50.61 billion)</w:t>
      </w:r>
      <w:r w:rsidR="004436CA" w:rsidRPr="006417ED">
        <w:t xml:space="preserve"> </w:t>
      </w:r>
      <w:r w:rsidR="0052111E" w:rsidRPr="006417ED">
        <w:fldChar w:fldCharType="begin"/>
      </w:r>
      <w:r w:rsidR="0024693E" w:rsidRPr="006417ED">
        <w:instrText xml:space="preserve"> ADDIN EN.CITE &lt;EndNote&gt;&lt;Cite&gt;&lt;Author&gt;AEI&lt;/Author&gt;&lt;Year&gt;2016&lt;/Year&gt;&lt;RecNum&gt;56&lt;/RecNum&gt;&lt;DisplayText&gt;(AEI 2016)&lt;/DisplayText&gt;&lt;record&gt;&lt;rec-number&gt;56&lt;/rec-number&gt;&lt;foreign-keys&gt;&lt;key app="EN" db-id="v5fvfrfri50spjeze5cpzzsrds5dpvazte0z" timestamp="1464020597"&gt;56&lt;/key&gt;&lt;/foreign-keys&gt;&lt;ref-type name="Online Multimedia"&gt;48&lt;/ref-type&gt;&lt;contributors&gt;&lt;authors&gt;&lt;author&gt;American Enterprise Institute AEI&lt;/author&gt;&lt;/authors&gt;&lt;/contributors&gt;&lt;titles&gt;&lt;title&gt;China Global Investment Tracker&lt;/title&gt;&lt;/titles&gt;&lt;dates&gt;&lt;year&gt;2016&lt;/year&gt;&lt;/dates&gt;&lt;urls&gt;&lt;related-urls&gt;&lt;url&gt;https://www.aei.org/china-global-investment-tracker/&lt;/url&gt;&lt;/related-urls&gt;&lt;/urls&gt;&lt;/record&gt;&lt;/Cite&gt;&lt;/EndNote&gt;</w:instrText>
      </w:r>
      <w:r w:rsidR="0052111E" w:rsidRPr="006417ED">
        <w:fldChar w:fldCharType="separate"/>
      </w:r>
      <w:r w:rsidR="0024693E" w:rsidRPr="006417ED">
        <w:rPr>
          <w:noProof/>
        </w:rPr>
        <w:t>(AEI 2016)</w:t>
      </w:r>
      <w:r w:rsidR="0052111E" w:rsidRPr="006417ED">
        <w:fldChar w:fldCharType="end"/>
      </w:r>
      <w:r w:rsidR="00420251" w:rsidRPr="006417ED">
        <w:t>.</w:t>
      </w:r>
    </w:p>
    <w:p w14:paraId="55B6A65A" w14:textId="77777777" w:rsidR="0069482E" w:rsidRPr="0069482E" w:rsidRDefault="0069482E" w:rsidP="0069482E">
      <w:pPr>
        <w:rPr>
          <w:lang w:val="en-GB" w:eastAsia="en-GB"/>
        </w:rPr>
      </w:pPr>
    </w:p>
    <w:p w14:paraId="028ACB61" w14:textId="77777777" w:rsidR="00176AAF" w:rsidRPr="006417ED" w:rsidRDefault="005853F2" w:rsidP="0069482E">
      <w:pPr>
        <w:pStyle w:val="Newparagraph"/>
        <w:spacing w:line="240" w:lineRule="auto"/>
      </w:pPr>
      <w:r w:rsidRPr="006417ED">
        <w:rPr>
          <w:rFonts w:hint="eastAsia"/>
        </w:rPr>
        <w:t xml:space="preserve">In the context of </w:t>
      </w:r>
      <w:r w:rsidR="00420251" w:rsidRPr="006417ED">
        <w:t>increased FDI flows all around the world</w:t>
      </w:r>
      <w:r w:rsidRPr="006417ED">
        <w:t xml:space="preserve">, the impact of </w:t>
      </w:r>
      <w:r w:rsidR="00C43D2F" w:rsidRPr="006417ED">
        <w:t>FDI</w:t>
      </w:r>
      <w:r w:rsidRPr="006417ED">
        <w:t xml:space="preserve"> on the environment </w:t>
      </w:r>
      <w:r w:rsidR="00991C82" w:rsidRPr="006417ED">
        <w:t xml:space="preserve">has </w:t>
      </w:r>
      <w:r w:rsidR="00420251" w:rsidRPr="006417ED">
        <w:t>bec</w:t>
      </w:r>
      <w:r w:rsidR="00991C82" w:rsidRPr="006417ED">
        <w:t>o</w:t>
      </w:r>
      <w:r w:rsidR="00420251" w:rsidRPr="006417ED">
        <w:t>me</w:t>
      </w:r>
      <w:r w:rsidRPr="006417ED">
        <w:t xml:space="preserve"> a </w:t>
      </w:r>
      <w:r w:rsidR="00991C82" w:rsidRPr="006417ED">
        <w:t xml:space="preserve">controversially debated </w:t>
      </w:r>
      <w:r w:rsidR="00E77557" w:rsidRPr="006417ED">
        <w:t xml:space="preserve">issue </w:t>
      </w:r>
      <w:r w:rsidR="0052111E" w:rsidRPr="006417ED">
        <w:fldChar w:fldCharType="begin"/>
      </w:r>
      <w:r w:rsidR="0084465C" w:rsidRPr="006417ED">
        <w:instrText xml:space="preserve"> ADDIN EN.CITE &lt;EndNote&gt;&lt;Cite&gt;&lt;Author&gt;Zarsky&lt;/Author&gt;&lt;Year&gt;1999&lt;/Year&gt;&lt;RecNum&gt;1&lt;/RecNum&gt;&lt;DisplayText&gt;(Zarsky 1999)&lt;/DisplayText&gt;&lt;record&gt;&lt;rec-number&gt;1&lt;/rec-number&gt;&lt;foreign-keys&gt;&lt;key app="EN" db-id="v5fvfrfri50spjeze5cpzzsrds5dpvazte0z" timestamp="1450608192"&gt;1&lt;/key&gt;&lt;/foreign-keys&gt;&lt;ref-type name="Journal Article"&gt;17&lt;/ref-type&gt;&lt;contributors&gt;&lt;authors&gt;&lt;author&gt;Zarsky, Lyuba&lt;/author&gt;&lt;/authors&gt;&lt;/contributors&gt;&lt;titles&gt;&lt;title&gt;Havens, halos and spaghetti: untangling the evidence about foreign direct investment and the environment&lt;/title&gt;&lt;secondary-title&gt;Foreign direct Investment and the Environment&lt;/secondary-title&gt;&lt;/titles&gt;&lt;periodical&gt;&lt;full-title&gt;Foreign direct Investment and the Environment&lt;/full-title&gt;&lt;/periodical&gt;&lt;pages&gt;47-74&lt;/pages&gt;&lt;dates&gt;&lt;year&gt;1999&lt;/year&gt;&lt;/dates&gt;&lt;urls&gt;&lt;/urls&gt;&lt;/record&gt;&lt;/Cite&gt;&lt;/EndNote&gt;</w:instrText>
      </w:r>
      <w:r w:rsidR="0052111E" w:rsidRPr="006417ED">
        <w:fldChar w:fldCharType="separate"/>
      </w:r>
      <w:r w:rsidR="0084465C" w:rsidRPr="006417ED">
        <w:rPr>
          <w:noProof/>
        </w:rPr>
        <w:t>(Zarsky 1999)</w:t>
      </w:r>
      <w:r w:rsidR="0052111E" w:rsidRPr="006417ED">
        <w:fldChar w:fldCharType="end"/>
      </w:r>
      <w:r w:rsidRPr="006417ED">
        <w:t>.</w:t>
      </w:r>
      <w:r w:rsidR="008D01FB" w:rsidRPr="006417ED">
        <w:t xml:space="preserve"> </w:t>
      </w:r>
      <w:r w:rsidR="000C2950" w:rsidRPr="006417ED">
        <w:t>FDI</w:t>
      </w:r>
      <w:r w:rsidR="00A57A35" w:rsidRPr="006417ED">
        <w:t xml:space="preserve"> </w:t>
      </w:r>
      <w:r w:rsidR="00737985" w:rsidRPr="006417ED">
        <w:t xml:space="preserve">has </w:t>
      </w:r>
      <w:r w:rsidR="00AF7212" w:rsidRPr="006417ED">
        <w:rPr>
          <w:rFonts w:hint="eastAsia"/>
        </w:rPr>
        <w:t xml:space="preserve">environmental </w:t>
      </w:r>
      <w:r w:rsidR="00D702BA" w:rsidRPr="006417ED">
        <w:t>challenge</w:t>
      </w:r>
      <w:r w:rsidR="002E64D5" w:rsidRPr="006417ED">
        <w:t>s</w:t>
      </w:r>
      <w:r w:rsidR="00D702BA" w:rsidRPr="006417ED">
        <w:t xml:space="preserve"> </w:t>
      </w:r>
      <w:r w:rsidR="009A39B0" w:rsidRPr="006417ED">
        <w:t xml:space="preserve">and </w:t>
      </w:r>
      <w:r w:rsidR="00AF7212" w:rsidRPr="006417ED">
        <w:rPr>
          <w:rFonts w:hint="eastAsia"/>
        </w:rPr>
        <w:t xml:space="preserve">environmental </w:t>
      </w:r>
      <w:r w:rsidR="009A39B0" w:rsidRPr="006417ED">
        <w:t>opportunit</w:t>
      </w:r>
      <w:r w:rsidR="00737985" w:rsidRPr="006417ED">
        <w:t>ies</w:t>
      </w:r>
      <w:r w:rsidR="008D01FB" w:rsidRPr="006417ED">
        <w:t xml:space="preserve"> </w:t>
      </w:r>
      <w:r w:rsidR="00737985" w:rsidRPr="006417ED">
        <w:t xml:space="preserve">for </w:t>
      </w:r>
      <w:r w:rsidR="00E03BD8" w:rsidRPr="006417ED">
        <w:t>both</w:t>
      </w:r>
      <w:r w:rsidR="002E64D5" w:rsidRPr="006417ED">
        <w:t>,</w:t>
      </w:r>
      <w:r w:rsidR="00E03BD8" w:rsidRPr="006417ED">
        <w:t xml:space="preserve"> host</w:t>
      </w:r>
      <w:r w:rsidR="00737985" w:rsidRPr="006417ED">
        <w:t>s</w:t>
      </w:r>
      <w:r w:rsidR="00E03BD8" w:rsidRPr="006417ED">
        <w:t xml:space="preserve"> </w:t>
      </w:r>
      <w:r w:rsidR="00D90035" w:rsidRPr="006417ED">
        <w:t>and investor</w:t>
      </w:r>
      <w:r w:rsidR="00D12403" w:rsidRPr="006417ED">
        <w:rPr>
          <w:rFonts w:hint="eastAsia"/>
        </w:rPr>
        <w:t>s</w:t>
      </w:r>
      <w:r w:rsidR="00E03BD8" w:rsidRPr="006417ED">
        <w:t>.</w:t>
      </w:r>
      <w:r w:rsidR="00E76B8A" w:rsidRPr="006417ED">
        <w:t xml:space="preserve"> </w:t>
      </w:r>
      <w:r w:rsidR="00436EEB" w:rsidRPr="006417ED">
        <w:t xml:space="preserve">For host </w:t>
      </w:r>
      <w:r w:rsidR="009A39B0" w:rsidRPr="006417ED">
        <w:rPr>
          <w:rFonts w:hint="eastAsia"/>
        </w:rPr>
        <w:t>countries and areas</w:t>
      </w:r>
      <w:r w:rsidR="002D0BC9" w:rsidRPr="006417ED">
        <w:t>, investment boost</w:t>
      </w:r>
      <w:r w:rsidR="00273CB9" w:rsidRPr="006417ED">
        <w:t>s</w:t>
      </w:r>
      <w:r w:rsidR="002D0BC9" w:rsidRPr="006417ED">
        <w:t xml:space="preserve"> economic development</w:t>
      </w:r>
      <w:r w:rsidR="00E77557" w:rsidRPr="006417ED">
        <w:t>.</w:t>
      </w:r>
      <w:r w:rsidR="002D0BC9" w:rsidRPr="006417ED">
        <w:t xml:space="preserve"> </w:t>
      </w:r>
      <w:r w:rsidR="00E77557" w:rsidRPr="006417ED">
        <w:t>H</w:t>
      </w:r>
      <w:r w:rsidR="008F46C7" w:rsidRPr="006417ED">
        <w:t>owever</w:t>
      </w:r>
      <w:r w:rsidR="00E77557" w:rsidRPr="006417ED">
        <w:t>,</w:t>
      </w:r>
      <w:r w:rsidR="008F46C7" w:rsidRPr="006417ED">
        <w:t xml:space="preserve"> </w:t>
      </w:r>
      <w:r w:rsidR="002D0BC9" w:rsidRPr="006417ED">
        <w:t xml:space="preserve">pollution </w:t>
      </w:r>
      <w:r w:rsidR="00E77557" w:rsidRPr="006417ED">
        <w:t xml:space="preserve">often increases when </w:t>
      </w:r>
      <w:r w:rsidR="002D0BC9" w:rsidRPr="006417ED">
        <w:t>raising output</w:t>
      </w:r>
      <w:r w:rsidR="00E77557" w:rsidRPr="006417ED">
        <w:t>s</w:t>
      </w:r>
      <w:r w:rsidR="002D0BC9" w:rsidRPr="006417ED">
        <w:t xml:space="preserve"> (the ‘scale effect’)</w:t>
      </w:r>
      <w:r w:rsidR="00421DF1" w:rsidRPr="006417ED">
        <w:t xml:space="preserve"> (Ren et al. 2014, Wang et al. 2013)</w:t>
      </w:r>
      <w:r w:rsidR="008F46C7" w:rsidRPr="006417ED">
        <w:t>.</w:t>
      </w:r>
      <w:r w:rsidR="009A39B0" w:rsidRPr="006417ED">
        <w:rPr>
          <w:rFonts w:hint="eastAsia"/>
        </w:rPr>
        <w:t xml:space="preserve"> </w:t>
      </w:r>
      <w:r w:rsidR="00176AAF" w:rsidRPr="006417ED">
        <w:t>In addition</w:t>
      </w:r>
      <w:r w:rsidR="009A39B0" w:rsidRPr="006417ED">
        <w:rPr>
          <w:rFonts w:hint="eastAsia"/>
        </w:rPr>
        <w:t xml:space="preserve">, investment </w:t>
      </w:r>
      <w:r w:rsidR="009A39B0" w:rsidRPr="006417ED">
        <w:t>industries are</w:t>
      </w:r>
      <w:r w:rsidR="009A39B0" w:rsidRPr="006417ED">
        <w:rPr>
          <w:rFonts w:hint="eastAsia"/>
        </w:rPr>
        <w:t xml:space="preserve"> mainly </w:t>
      </w:r>
      <w:bookmarkStart w:id="0" w:name="OLE_LINK1"/>
      <w:bookmarkStart w:id="1" w:name="OLE_LINK2"/>
      <w:r w:rsidR="00737985" w:rsidRPr="006417ED">
        <w:t xml:space="preserve">those that are </w:t>
      </w:r>
      <w:r w:rsidR="009A39B0" w:rsidRPr="006417ED">
        <w:rPr>
          <w:rFonts w:hint="eastAsia"/>
        </w:rPr>
        <w:t>resource intensive</w:t>
      </w:r>
      <w:bookmarkEnd w:id="0"/>
      <w:bookmarkEnd w:id="1"/>
      <w:r w:rsidR="009A39B0" w:rsidRPr="006417ED">
        <w:rPr>
          <w:rFonts w:hint="eastAsia"/>
        </w:rPr>
        <w:t xml:space="preserve">, such as mining, construction, timber and </w:t>
      </w:r>
      <w:r w:rsidR="009A39B0" w:rsidRPr="006417ED">
        <w:t>infrastructure</w:t>
      </w:r>
      <w:r w:rsidR="00436EEB" w:rsidRPr="006417ED">
        <w:rPr>
          <w:rFonts w:hint="eastAsia"/>
        </w:rPr>
        <w:t xml:space="preserve"> construction</w:t>
      </w:r>
      <w:r w:rsidR="00737985" w:rsidRPr="006417ED">
        <w:t>,</w:t>
      </w:r>
      <w:r w:rsidR="00436EEB" w:rsidRPr="006417ED">
        <w:t xml:space="preserve"> </w:t>
      </w:r>
      <w:r w:rsidR="00737985" w:rsidRPr="006417ED">
        <w:t xml:space="preserve">often </w:t>
      </w:r>
      <w:r w:rsidR="00E80874" w:rsidRPr="006417ED">
        <w:t>put</w:t>
      </w:r>
      <w:r w:rsidR="00737985" w:rsidRPr="006417ED">
        <w:t>ting</w:t>
      </w:r>
      <w:r w:rsidR="00E80874" w:rsidRPr="006417ED">
        <w:t xml:space="preserve"> </w:t>
      </w:r>
      <w:r w:rsidR="00737985" w:rsidRPr="006417ED">
        <w:t xml:space="preserve">a </w:t>
      </w:r>
      <w:r w:rsidR="00E80874" w:rsidRPr="006417ED">
        <w:t xml:space="preserve">heavy </w:t>
      </w:r>
      <w:r w:rsidR="00F77E37" w:rsidRPr="006417ED">
        <w:t>burden</w:t>
      </w:r>
      <w:r w:rsidR="00737985" w:rsidRPr="006417ED">
        <w:t xml:space="preserve"> </w:t>
      </w:r>
      <w:r w:rsidR="00436EEB" w:rsidRPr="006417ED">
        <w:t>on local ecological environment</w:t>
      </w:r>
      <w:r w:rsidR="00737985" w:rsidRPr="006417ED">
        <w:t>s</w:t>
      </w:r>
      <w:r w:rsidR="00436EEB" w:rsidRPr="006417ED">
        <w:t xml:space="preserve"> </w:t>
      </w:r>
      <w:r w:rsidR="0052111E" w:rsidRPr="006417ED">
        <w:fldChar w:fldCharType="begin"/>
      </w:r>
      <w:r w:rsidR="00BB4268" w:rsidRPr="006417ED">
        <w:instrText xml:space="preserve"> ADDIN EN.CITE &lt;EndNote&gt;&lt;Cite&gt;&lt;Author&gt;WWF&lt;/Author&gt;&lt;Year&gt;2015&lt;/Year&gt;&lt;RecNum&gt;4&lt;/RecNum&gt;&lt;DisplayText&gt;(WWF 2015)&lt;/DisplayText&gt;&lt;record&gt;&lt;rec-number&gt;4&lt;/rec-number&gt;&lt;foreign-keys&gt;&lt;key app="EN" db-id="v5fvfrfri50spjeze5cpzzsrds5dpvazte0z" timestamp="1450692819"&gt;4&lt;/key&gt;&lt;key app="ENWeb" db-id=""&gt;0&lt;/key&gt;&lt;/foreign-keys&gt;&lt;ref-type name="Report"&gt;27&lt;/ref-type&gt;&lt;contributors&gt;&lt;authors&gt;&lt;author&gt;WWF&lt;/author&gt;&lt;/authors&gt;&lt;/contributors&gt;&lt;titles&gt;&lt;title&gt;The research of environmental and social management framework for regional development agency&lt;/title&gt;&lt;secondary-title&gt;The series of &amp;quot;One Belt, One Road&amp;quot; and green Finance&lt;/secondary-title&gt;&lt;/titles&gt;&lt;dates&gt;&lt;year&gt;2015&lt;/year&gt;&lt;/dates&gt;&lt;urls&gt;&lt;/urls&gt;&lt;/record&gt;&lt;/Cite&gt;&lt;/EndNote&gt;</w:instrText>
      </w:r>
      <w:r w:rsidR="0052111E" w:rsidRPr="006417ED">
        <w:fldChar w:fldCharType="separate"/>
      </w:r>
      <w:r w:rsidR="0084465C" w:rsidRPr="006417ED">
        <w:rPr>
          <w:noProof/>
        </w:rPr>
        <w:t>(WWF</w:t>
      </w:r>
      <w:r w:rsidR="00706712" w:rsidRPr="006417ED">
        <w:rPr>
          <w:noProof/>
        </w:rPr>
        <w:t xml:space="preserve"> </w:t>
      </w:r>
      <w:r w:rsidR="00706712" w:rsidRPr="006417ED">
        <w:rPr>
          <w:noProof/>
        </w:rPr>
        <w:lastRenderedPageBreak/>
        <w:t>and CAEC</w:t>
      </w:r>
      <w:r w:rsidR="0084465C" w:rsidRPr="006417ED">
        <w:rPr>
          <w:noProof/>
        </w:rPr>
        <w:t xml:space="preserve"> 2015)</w:t>
      </w:r>
      <w:r w:rsidR="0052111E" w:rsidRPr="006417ED">
        <w:fldChar w:fldCharType="end"/>
      </w:r>
      <w:r w:rsidR="009A39B0" w:rsidRPr="006417ED">
        <w:rPr>
          <w:rFonts w:hint="eastAsia"/>
        </w:rPr>
        <w:t xml:space="preserve">. </w:t>
      </w:r>
      <w:r w:rsidR="00176AAF" w:rsidRPr="006417ED">
        <w:t>Finally</w:t>
      </w:r>
      <w:r w:rsidR="009A39B0" w:rsidRPr="006417ED">
        <w:rPr>
          <w:rFonts w:hint="eastAsia"/>
        </w:rPr>
        <w:t>, gaps in national environmental standard</w:t>
      </w:r>
      <w:r w:rsidR="00737985" w:rsidRPr="006417ED">
        <w:t>s</w:t>
      </w:r>
      <w:r w:rsidR="009A39B0" w:rsidRPr="006417ED">
        <w:rPr>
          <w:rFonts w:hint="eastAsia"/>
        </w:rPr>
        <w:t xml:space="preserve"> </w:t>
      </w:r>
      <w:r w:rsidR="00176AAF" w:rsidRPr="006417ED">
        <w:t xml:space="preserve">may </w:t>
      </w:r>
      <w:r w:rsidR="009A39B0" w:rsidRPr="006417ED">
        <w:rPr>
          <w:rFonts w:hint="eastAsia"/>
        </w:rPr>
        <w:t xml:space="preserve">draw </w:t>
      </w:r>
      <w:r w:rsidR="002E64D5" w:rsidRPr="006417ED">
        <w:t>polluting</w:t>
      </w:r>
      <w:r w:rsidR="002E64D5" w:rsidRPr="006417ED">
        <w:rPr>
          <w:rFonts w:hint="eastAsia"/>
        </w:rPr>
        <w:t xml:space="preserve"> </w:t>
      </w:r>
      <w:r w:rsidR="009A39B0" w:rsidRPr="006417ED">
        <w:rPr>
          <w:rFonts w:hint="eastAsia"/>
        </w:rPr>
        <w:t xml:space="preserve">industries to </w:t>
      </w:r>
      <w:r w:rsidR="00737985" w:rsidRPr="006417ED">
        <w:t xml:space="preserve">certain </w:t>
      </w:r>
      <w:r w:rsidR="009A39B0" w:rsidRPr="006417ED">
        <w:rPr>
          <w:rFonts w:hint="eastAsia"/>
        </w:rPr>
        <w:t xml:space="preserve">countries, creating </w:t>
      </w:r>
      <w:r w:rsidR="001D4CF9" w:rsidRPr="006417ED">
        <w:t>‘</w:t>
      </w:r>
      <w:r w:rsidR="009A39B0" w:rsidRPr="006417ED">
        <w:rPr>
          <w:rFonts w:hint="eastAsia"/>
        </w:rPr>
        <w:t>pollution havens</w:t>
      </w:r>
      <w:r w:rsidR="001D4CF9" w:rsidRPr="006417ED">
        <w:t>’</w:t>
      </w:r>
      <w:r w:rsidR="009A39B0" w:rsidRPr="006417ED">
        <w:rPr>
          <w:rFonts w:hint="eastAsia"/>
        </w:rPr>
        <w:t xml:space="preserve"> and propelling a global </w:t>
      </w:r>
      <w:r w:rsidR="001D4CF9" w:rsidRPr="006417ED">
        <w:t>‘</w:t>
      </w:r>
      <w:r w:rsidR="009A39B0" w:rsidRPr="006417ED">
        <w:rPr>
          <w:rFonts w:hint="eastAsia"/>
        </w:rPr>
        <w:t>race to the bottom</w:t>
      </w:r>
      <w:r w:rsidR="001D4CF9" w:rsidRPr="006417ED">
        <w:t>’</w:t>
      </w:r>
      <w:r w:rsidR="009A39B0" w:rsidRPr="006417ED">
        <w:rPr>
          <w:rFonts w:hint="eastAsia"/>
        </w:rPr>
        <w:t xml:space="preserve"> </w:t>
      </w:r>
      <w:r w:rsidR="00737985" w:rsidRPr="006417ED">
        <w:t xml:space="preserve">with regards to </w:t>
      </w:r>
      <w:r w:rsidR="009A39B0" w:rsidRPr="006417ED">
        <w:rPr>
          <w:rFonts w:hint="eastAsia"/>
        </w:rPr>
        <w:t>environmental standard</w:t>
      </w:r>
      <w:r w:rsidR="00737985" w:rsidRPr="006417ED">
        <w:t>s</w:t>
      </w:r>
      <w:r w:rsidR="009A39B0" w:rsidRPr="006417ED">
        <w:rPr>
          <w:rFonts w:hint="eastAsia"/>
        </w:rPr>
        <w:t xml:space="preserve"> </w:t>
      </w:r>
      <w:r w:rsidR="0052111E" w:rsidRPr="006417ED">
        <w:fldChar w:fldCharType="begin"/>
      </w:r>
      <w:r w:rsidR="0084465C" w:rsidRPr="006417ED">
        <w:instrText xml:space="preserve"> ADDIN EN.CITE &lt;EndNote&gt;&lt;Cite&gt;&lt;Author&gt;Zarsky&lt;/Author&gt;&lt;Year&gt;1999&lt;/Year&gt;&lt;RecNum&gt;1&lt;/RecNum&gt;&lt;DisplayText&gt;(Zarsky 1999)&lt;/DisplayText&gt;&lt;record&gt;&lt;rec-number&gt;1&lt;/rec-number&gt;&lt;foreign-keys&gt;&lt;key app="EN" db-id="v5fvfrfri50spjeze5cpzzsrds5dpvazte0z" timestamp="1450608192"&gt;1&lt;/key&gt;&lt;/foreign-keys&gt;&lt;ref-type name="Journal Article"&gt;17&lt;/ref-type&gt;&lt;contributors&gt;&lt;authors&gt;&lt;author&gt;Zarsky, Lyuba&lt;/author&gt;&lt;/authors&gt;&lt;/contributors&gt;&lt;titles&gt;&lt;title&gt;Havens, halos and spaghetti: untangling the evidence about foreign direct investment and the environment&lt;/title&gt;&lt;secondary-title&gt;Foreign direct Investment and the Environment&lt;/secondary-title&gt;&lt;/titles&gt;&lt;periodical&gt;&lt;full-title&gt;Foreign direct Investment and the Environment&lt;/full-title&gt;&lt;/periodical&gt;&lt;pages&gt;47-74&lt;/pages&gt;&lt;dates&gt;&lt;year&gt;1999&lt;/year&gt;&lt;/dates&gt;&lt;urls&gt;&lt;/urls&gt;&lt;/record&gt;&lt;/Cite&gt;&lt;/EndNote&gt;</w:instrText>
      </w:r>
      <w:r w:rsidR="0052111E" w:rsidRPr="006417ED">
        <w:fldChar w:fldCharType="separate"/>
      </w:r>
      <w:r w:rsidR="0084465C" w:rsidRPr="006417ED">
        <w:rPr>
          <w:noProof/>
        </w:rPr>
        <w:t>(Zarsky 1999</w:t>
      </w:r>
      <w:r w:rsidR="00E922D4" w:rsidRPr="006417ED">
        <w:rPr>
          <w:noProof/>
        </w:rPr>
        <w:t>, Wagner and Timmins, 2009, Duanmu 2014</w:t>
      </w:r>
      <w:r w:rsidR="0084465C" w:rsidRPr="006417ED">
        <w:rPr>
          <w:noProof/>
        </w:rPr>
        <w:t>)</w:t>
      </w:r>
      <w:r w:rsidR="0052111E" w:rsidRPr="006417ED">
        <w:fldChar w:fldCharType="end"/>
      </w:r>
      <w:r w:rsidR="009A39B0" w:rsidRPr="006417ED">
        <w:rPr>
          <w:rFonts w:hint="eastAsia"/>
        </w:rPr>
        <w:t>.</w:t>
      </w:r>
      <w:r w:rsidR="007127FB" w:rsidRPr="006417ED">
        <w:t xml:space="preserve"> </w:t>
      </w:r>
    </w:p>
    <w:p w14:paraId="5B18B05F" w14:textId="77777777" w:rsidR="0069482E" w:rsidRDefault="0069482E" w:rsidP="0069482E">
      <w:pPr>
        <w:pStyle w:val="Newparagraph"/>
        <w:spacing w:line="240" w:lineRule="auto"/>
      </w:pPr>
    </w:p>
    <w:p w14:paraId="21A8F439" w14:textId="6AC950B1" w:rsidR="00955553" w:rsidRDefault="00176AAF" w:rsidP="0069482E">
      <w:pPr>
        <w:pStyle w:val="Newparagraph"/>
        <w:spacing w:line="240" w:lineRule="auto"/>
      </w:pPr>
      <w:r w:rsidRPr="006417ED">
        <w:t xml:space="preserve">FDI also brings environmental opportunities to host countries. </w:t>
      </w:r>
      <w:r w:rsidR="009A39B0" w:rsidRPr="006417ED">
        <w:rPr>
          <w:rFonts w:hint="eastAsia"/>
        </w:rPr>
        <w:t>The</w:t>
      </w:r>
      <w:r w:rsidRPr="006417ED">
        <w:t>se may</w:t>
      </w:r>
      <w:r w:rsidR="009A39B0" w:rsidRPr="006417ED">
        <w:t xml:space="preserve"> include </w:t>
      </w:r>
      <w:r w:rsidR="00737985" w:rsidRPr="006417ED">
        <w:t xml:space="preserve">better </w:t>
      </w:r>
      <w:r w:rsidR="00955553" w:rsidRPr="006417ED">
        <w:t>skill</w:t>
      </w:r>
      <w:r w:rsidR="00737985" w:rsidRPr="006417ED">
        <w:t>s</w:t>
      </w:r>
      <w:r w:rsidR="00955553" w:rsidRPr="006417ED">
        <w:t xml:space="preserve"> and technology transfer, </w:t>
      </w:r>
      <w:r w:rsidR="00737985" w:rsidRPr="006417ED">
        <w:t xml:space="preserve">as well as potentially </w:t>
      </w:r>
      <w:r w:rsidR="00955553" w:rsidRPr="006417ED">
        <w:t>stricter environmental standard</w:t>
      </w:r>
      <w:r w:rsidR="00737985" w:rsidRPr="006417ED">
        <w:t>s</w:t>
      </w:r>
      <w:r w:rsidR="00955553" w:rsidRPr="006417ED">
        <w:t xml:space="preserve"> under international supervision, and more efficient energy use</w:t>
      </w:r>
      <w:r w:rsidR="00FC0A48" w:rsidRPr="006417ED">
        <w:t xml:space="preserve"> (the ‘technique effect’) (Cole and Elliott 2003, Zhang 2012)</w:t>
      </w:r>
      <w:r w:rsidR="00955553" w:rsidRPr="006417ED">
        <w:t>.</w:t>
      </w:r>
    </w:p>
    <w:p w14:paraId="5D331902" w14:textId="77777777" w:rsidR="0069482E" w:rsidRPr="006417ED" w:rsidRDefault="0069482E" w:rsidP="0069482E">
      <w:pPr>
        <w:pStyle w:val="Newparagraph"/>
        <w:spacing w:line="240" w:lineRule="auto"/>
      </w:pPr>
    </w:p>
    <w:p w14:paraId="69ADFA16" w14:textId="3E28651B" w:rsidR="00E80874" w:rsidRDefault="00E77557" w:rsidP="0069482E">
      <w:pPr>
        <w:pStyle w:val="Newparagraph"/>
        <w:spacing w:line="240" w:lineRule="auto"/>
      </w:pPr>
      <w:r w:rsidRPr="006417ED">
        <w:t>L</w:t>
      </w:r>
      <w:r w:rsidR="009C296E" w:rsidRPr="006417ED">
        <w:t>ocal environment</w:t>
      </w:r>
      <w:r w:rsidR="00737985" w:rsidRPr="006417ED">
        <w:t>s</w:t>
      </w:r>
      <w:r w:rsidR="00955553" w:rsidRPr="006417ED">
        <w:t xml:space="preserve"> </w:t>
      </w:r>
      <w:r w:rsidRPr="006417ED">
        <w:t xml:space="preserve">come with environmental </w:t>
      </w:r>
      <w:r w:rsidR="00D702BA" w:rsidRPr="006417ED">
        <w:t xml:space="preserve">challenges </w:t>
      </w:r>
      <w:r w:rsidR="00955553" w:rsidRPr="006417ED">
        <w:t>and environmental opportunit</w:t>
      </w:r>
      <w:r w:rsidR="00737985" w:rsidRPr="006417ED">
        <w:t>ies</w:t>
      </w:r>
      <w:r w:rsidR="00955553" w:rsidRPr="006417ED">
        <w:t xml:space="preserve"> </w:t>
      </w:r>
      <w:r w:rsidR="00955553" w:rsidRPr="006417ED">
        <w:rPr>
          <w:rFonts w:hint="eastAsia"/>
        </w:rPr>
        <w:t xml:space="preserve">to </w:t>
      </w:r>
      <w:r w:rsidR="00955553" w:rsidRPr="006417ED">
        <w:t>inves</w:t>
      </w:r>
      <w:r w:rsidR="0022018B" w:rsidRPr="006417ED">
        <w:t>tor</w:t>
      </w:r>
      <w:r w:rsidR="00925BEA" w:rsidRPr="006417ED">
        <w:t xml:space="preserve">s </w:t>
      </w:r>
      <w:r w:rsidR="009E4AC5" w:rsidRPr="006417ED">
        <w:t>such as</w:t>
      </w:r>
      <w:r w:rsidR="00925BEA" w:rsidRPr="006417ED">
        <w:t xml:space="preserve"> Chinese companies</w:t>
      </w:r>
      <w:r w:rsidR="00955553" w:rsidRPr="006417ED">
        <w:rPr>
          <w:rFonts w:hint="eastAsia"/>
        </w:rPr>
        <w:t xml:space="preserve">. </w:t>
      </w:r>
      <w:r w:rsidRPr="006417ED">
        <w:t>C</w:t>
      </w:r>
      <w:r w:rsidR="006E2808" w:rsidRPr="006417ED">
        <w:t xml:space="preserve">hallenges include local environmental </w:t>
      </w:r>
      <w:r w:rsidR="00D17EBC" w:rsidRPr="006417ED">
        <w:t xml:space="preserve">uncertainties and </w:t>
      </w:r>
      <w:r w:rsidR="006E2808" w:rsidRPr="006417ED">
        <w:t>risks such as climate change problems and disasters. Also, a</w:t>
      </w:r>
      <w:r w:rsidR="009C296E" w:rsidRPr="006417ED">
        <w:rPr>
          <w:rFonts w:hint="eastAsia"/>
        </w:rPr>
        <w:t xml:space="preserve"> </w:t>
      </w:r>
      <w:r w:rsidR="009C296E" w:rsidRPr="006417ED">
        <w:t>number of green barriers exist</w:t>
      </w:r>
      <w:r w:rsidRPr="006417ED">
        <w:t>,</w:t>
      </w:r>
      <w:r w:rsidR="009C296E" w:rsidRPr="006417ED">
        <w:t xml:space="preserve"> restrict</w:t>
      </w:r>
      <w:r w:rsidRPr="006417ED">
        <w:t>ing</w:t>
      </w:r>
      <w:r w:rsidR="009C296E" w:rsidRPr="006417ED">
        <w:t xml:space="preserve"> investment</w:t>
      </w:r>
      <w:r w:rsidR="009E4AC5" w:rsidRPr="006417ED">
        <w:t>,</w:t>
      </w:r>
      <w:r w:rsidR="009C296E" w:rsidRPr="006417ED">
        <w:t xml:space="preserve"> </w:t>
      </w:r>
      <w:r w:rsidR="009C2013" w:rsidRPr="006417ED">
        <w:t>such as</w:t>
      </w:r>
      <w:r w:rsidR="00F94973" w:rsidRPr="006417ED">
        <w:t xml:space="preserve"> </w:t>
      </w:r>
      <w:r w:rsidR="004A0642" w:rsidRPr="006417ED">
        <w:rPr>
          <w:rFonts w:hint="eastAsia"/>
        </w:rPr>
        <w:t xml:space="preserve">strict </w:t>
      </w:r>
      <w:r w:rsidR="004A0642" w:rsidRPr="006417ED">
        <w:t>environmental</w:t>
      </w:r>
      <w:r w:rsidR="004A0642" w:rsidRPr="006417ED">
        <w:rPr>
          <w:rFonts w:hint="eastAsia"/>
        </w:rPr>
        <w:t xml:space="preserve"> standard</w:t>
      </w:r>
      <w:r w:rsidR="00737985" w:rsidRPr="006417ED">
        <w:t>s</w:t>
      </w:r>
      <w:r w:rsidR="004A0642" w:rsidRPr="006417ED">
        <w:rPr>
          <w:rFonts w:hint="eastAsia"/>
        </w:rPr>
        <w:t xml:space="preserve">, </w:t>
      </w:r>
      <w:r w:rsidR="00F94973" w:rsidRPr="006417ED">
        <w:t>green market access, and anti-eco-dumping</w:t>
      </w:r>
      <w:r w:rsidR="00697F66" w:rsidRPr="006417ED">
        <w:t xml:space="preserve"> (</w:t>
      </w:r>
      <w:r w:rsidR="003B3A9C" w:rsidRPr="006417ED">
        <w:t>G2A2</w:t>
      </w:r>
      <w:r w:rsidR="00697F66" w:rsidRPr="006417ED">
        <w:t xml:space="preserve"> 2013)</w:t>
      </w:r>
      <w:r w:rsidR="00F94973" w:rsidRPr="006417ED">
        <w:t>.</w:t>
      </w:r>
      <w:r w:rsidR="009C2013" w:rsidRPr="006417ED">
        <w:t xml:space="preserve"> Tak</w:t>
      </w:r>
      <w:r w:rsidR="00737985" w:rsidRPr="006417ED">
        <w:t>ing</w:t>
      </w:r>
      <w:r w:rsidR="009C2013" w:rsidRPr="006417ED">
        <w:t xml:space="preserve"> tea export as an example, </w:t>
      </w:r>
      <w:r w:rsidR="0038207A" w:rsidRPr="006417ED">
        <w:t xml:space="preserve">until 2001 </w:t>
      </w:r>
      <w:r w:rsidR="009C2013" w:rsidRPr="006417ED">
        <w:t>China</w:t>
      </w:r>
      <w:r w:rsidR="009E4AC5" w:rsidRPr="006417ED">
        <w:t xml:space="preserve"> </w:t>
      </w:r>
      <w:r w:rsidR="009C2013" w:rsidRPr="006417ED">
        <w:t>accounted for more than 70% of the world</w:t>
      </w:r>
      <w:r w:rsidR="009E4AC5" w:rsidRPr="006417ED">
        <w:t>’s exports</w:t>
      </w:r>
      <w:r w:rsidR="009C2013" w:rsidRPr="006417ED">
        <w:t xml:space="preserve">. After the appearance of green indicators analysis, tea exports dropped significantly. </w:t>
      </w:r>
      <w:r w:rsidR="009E4AC5" w:rsidRPr="006417ED">
        <w:t xml:space="preserve">The </w:t>
      </w:r>
      <w:r w:rsidR="009C2013" w:rsidRPr="006417ED">
        <w:t xml:space="preserve">Chinese appliance industry experienced </w:t>
      </w:r>
      <w:r w:rsidR="009E4AC5" w:rsidRPr="006417ED">
        <w:t>a</w:t>
      </w:r>
      <w:r w:rsidR="009C2013" w:rsidRPr="006417ED">
        <w:t xml:space="preserve"> s</w:t>
      </w:r>
      <w:r w:rsidR="009E4AC5" w:rsidRPr="006417ED">
        <w:t>imilar</w:t>
      </w:r>
      <w:r w:rsidR="009C2013" w:rsidRPr="006417ED">
        <w:t xml:space="preserve"> problem</w:t>
      </w:r>
      <w:r w:rsidR="00566CC4" w:rsidRPr="006417ED">
        <w:t xml:space="preserve"> </w:t>
      </w:r>
      <w:r w:rsidR="0052111E" w:rsidRPr="006417ED">
        <w:fldChar w:fldCharType="begin"/>
      </w:r>
      <w:r w:rsidR="00566CC4" w:rsidRPr="006417ED">
        <w:instrText xml:space="preserve"> ADDIN EN.CITE &lt;EndNote&gt;&lt;Cite&gt;&lt;Author&gt;Hua&lt;/Author&gt;&lt;Year&gt;2011&lt;/Year&gt;&lt;RecNum&gt;57&lt;/RecNum&gt;&lt;DisplayText&gt;(Jing 2011)&lt;/DisplayText&gt;&lt;record&gt;&lt;rec-number&gt;57&lt;/rec-number&gt;&lt;foreign-keys&gt;&lt;key app="EN" db-id="v5fvfrfri50spjeze5cpzzsrds5dpvazte0z" timestamp="1464022681"&gt;57&lt;/key&gt;&lt;/foreign-keys&gt;&lt;ref-type name="Journal Article"&gt;17&lt;/ref-type&gt;&lt;contributors&gt;&lt;authors&gt;&lt;author&gt;Jing, Hua&lt;/author&gt;&lt;/authors&gt;&lt;/contributors&gt;&lt;titles&gt;&lt;title&gt;The win-win way of economic development and environmental protection&lt;/title&gt;&lt;secondary-title&gt;At home and overseas&lt;/secondary-title&gt;&lt;/titles&gt;&lt;periodical&gt;&lt;full-title&gt;At home and overseas&lt;/full-title&gt;&lt;/periodical&gt;&lt;pages&gt;13-17&lt;/pages&gt;&lt;number&gt;1&lt;/number&gt;&lt;dates&gt;&lt;year&gt;2011&lt;/year&gt;&lt;/dates&gt;&lt;urls&gt;&lt;/urls&gt;&lt;/record&gt;&lt;/Cite&gt;&lt;/EndNote&gt;</w:instrText>
      </w:r>
      <w:r w:rsidR="0052111E" w:rsidRPr="006417ED">
        <w:fldChar w:fldCharType="separate"/>
      </w:r>
      <w:r w:rsidR="00566CC4" w:rsidRPr="006417ED">
        <w:rPr>
          <w:noProof/>
        </w:rPr>
        <w:t>(Jing 2011)</w:t>
      </w:r>
      <w:r w:rsidR="0052111E" w:rsidRPr="006417ED">
        <w:fldChar w:fldCharType="end"/>
      </w:r>
      <w:r w:rsidR="009C2013" w:rsidRPr="006417ED">
        <w:t xml:space="preserve">. </w:t>
      </w:r>
      <w:r w:rsidR="00894E8B" w:rsidRPr="006417ED">
        <w:t xml:space="preserve">On the other hand, </w:t>
      </w:r>
      <w:r w:rsidRPr="006417ED">
        <w:t xml:space="preserve">a </w:t>
      </w:r>
      <w:r w:rsidR="00894E8B" w:rsidRPr="006417ED">
        <w:t xml:space="preserve">host country also </w:t>
      </w:r>
      <w:r w:rsidR="00BE6143" w:rsidRPr="006417ED">
        <w:t>provide</w:t>
      </w:r>
      <w:r w:rsidRPr="006417ED">
        <w:t>s</w:t>
      </w:r>
      <w:r w:rsidR="00BE6143" w:rsidRPr="006417ED">
        <w:t xml:space="preserve"> </w:t>
      </w:r>
      <w:r w:rsidR="00150187" w:rsidRPr="006417ED">
        <w:rPr>
          <w:rFonts w:hint="eastAsia"/>
        </w:rPr>
        <w:t xml:space="preserve">resources, energy, and environmental </w:t>
      </w:r>
      <w:r w:rsidR="00150187" w:rsidRPr="006417ED">
        <w:t>capacity for invest</w:t>
      </w:r>
      <w:r w:rsidR="00150187" w:rsidRPr="006417ED">
        <w:rPr>
          <w:rFonts w:hint="eastAsia"/>
        </w:rPr>
        <w:t>ment companies, present</w:t>
      </w:r>
      <w:r w:rsidR="0038207A" w:rsidRPr="006417ED">
        <w:t>ing</w:t>
      </w:r>
      <w:r w:rsidR="00150187" w:rsidRPr="006417ED">
        <w:rPr>
          <w:rFonts w:hint="eastAsia"/>
        </w:rPr>
        <w:t xml:space="preserve"> environment</w:t>
      </w:r>
      <w:r w:rsidR="00D702BA" w:rsidRPr="006417ED">
        <w:t xml:space="preserve"> </w:t>
      </w:r>
      <w:r w:rsidR="00150187" w:rsidRPr="006417ED">
        <w:t>opportunit</w:t>
      </w:r>
      <w:r w:rsidR="00D702BA" w:rsidRPr="006417ED">
        <w:t>ies</w:t>
      </w:r>
      <w:r w:rsidR="00150187" w:rsidRPr="006417ED">
        <w:rPr>
          <w:rFonts w:hint="eastAsia"/>
        </w:rPr>
        <w:t xml:space="preserve"> to investors.</w:t>
      </w:r>
    </w:p>
    <w:p w14:paraId="0C533C2B" w14:textId="77777777" w:rsidR="0069482E" w:rsidRPr="006417ED" w:rsidRDefault="0069482E" w:rsidP="0069482E">
      <w:pPr>
        <w:pStyle w:val="Newparagraph"/>
        <w:spacing w:line="240" w:lineRule="auto"/>
      </w:pPr>
    </w:p>
    <w:p w14:paraId="5260047E" w14:textId="0C5ADE22" w:rsidR="006679EA" w:rsidRDefault="00D93948" w:rsidP="0069482E">
      <w:pPr>
        <w:pStyle w:val="Newparagraph"/>
        <w:spacing w:line="240" w:lineRule="auto"/>
      </w:pPr>
      <w:bookmarkStart w:id="2" w:name="OLE_LINK3"/>
      <w:r w:rsidRPr="006417ED">
        <w:rPr>
          <w:rFonts w:hint="eastAsia"/>
        </w:rPr>
        <w:t xml:space="preserve">Concerning </w:t>
      </w:r>
      <w:bookmarkEnd w:id="2"/>
      <w:r w:rsidRPr="006417ED">
        <w:rPr>
          <w:rFonts w:hint="eastAsia"/>
        </w:rPr>
        <w:t>FDI</w:t>
      </w:r>
      <w:r w:rsidRPr="006417ED">
        <w:t>’</w:t>
      </w:r>
      <w:r w:rsidRPr="006417ED">
        <w:rPr>
          <w:rFonts w:hint="eastAsia"/>
        </w:rPr>
        <w:t xml:space="preserve">s </w:t>
      </w:r>
      <w:r w:rsidRPr="006417ED">
        <w:t>significant</w:t>
      </w:r>
      <w:r w:rsidRPr="006417ED">
        <w:rPr>
          <w:rFonts w:hint="eastAsia"/>
        </w:rPr>
        <w:t xml:space="preserve"> </w:t>
      </w:r>
      <w:r w:rsidR="00C8505B" w:rsidRPr="006417ED">
        <w:t xml:space="preserve">environmental </w:t>
      </w:r>
      <w:r w:rsidRPr="006417ED">
        <w:rPr>
          <w:rFonts w:hint="eastAsia"/>
        </w:rPr>
        <w:t xml:space="preserve">consequences not </w:t>
      </w:r>
      <w:r w:rsidRPr="006417ED">
        <w:t xml:space="preserve">only </w:t>
      </w:r>
      <w:r w:rsidR="00E77557" w:rsidRPr="006417ED">
        <w:t xml:space="preserve">for </w:t>
      </w:r>
      <w:r w:rsidRPr="006417ED">
        <w:t xml:space="preserve">host </w:t>
      </w:r>
      <w:r w:rsidR="0038207A" w:rsidRPr="006417ED">
        <w:t>countries</w:t>
      </w:r>
      <w:r w:rsidRPr="006417ED">
        <w:t xml:space="preserve">, but also </w:t>
      </w:r>
      <w:r w:rsidR="00E77557" w:rsidRPr="006417ED">
        <w:t xml:space="preserve">for </w:t>
      </w:r>
      <w:r w:rsidRPr="006417ED">
        <w:t>investor</w:t>
      </w:r>
      <w:r w:rsidR="003C6621" w:rsidRPr="006417ED">
        <w:rPr>
          <w:rFonts w:hint="eastAsia"/>
        </w:rPr>
        <w:t>s</w:t>
      </w:r>
      <w:r w:rsidRPr="006417ED">
        <w:t>, there is a requirement</w:t>
      </w:r>
      <w:r w:rsidRPr="006417ED">
        <w:rPr>
          <w:rFonts w:hint="eastAsia"/>
        </w:rPr>
        <w:t xml:space="preserve"> </w:t>
      </w:r>
      <w:r w:rsidR="00737985" w:rsidRPr="006417ED">
        <w:t xml:space="preserve">to conduct </w:t>
      </w:r>
      <w:r w:rsidR="00096FF6" w:rsidRPr="006417ED">
        <w:rPr>
          <w:rFonts w:hint="eastAsia"/>
        </w:rPr>
        <w:t>Environmental Assessment (</w:t>
      </w:r>
      <w:r w:rsidRPr="006417ED">
        <w:rPr>
          <w:rFonts w:hint="eastAsia"/>
        </w:rPr>
        <w:t>EA).</w:t>
      </w:r>
      <w:r w:rsidR="00096FF6" w:rsidRPr="006417ED">
        <w:rPr>
          <w:rFonts w:hint="eastAsia"/>
        </w:rPr>
        <w:t xml:space="preserve"> The </w:t>
      </w:r>
      <w:r w:rsidR="00096FF6" w:rsidRPr="006417ED">
        <w:t>World Bank</w:t>
      </w:r>
      <w:r w:rsidR="00096FF6" w:rsidRPr="006417ED">
        <w:rPr>
          <w:rFonts w:hint="eastAsia"/>
        </w:rPr>
        <w:t xml:space="preserve"> (WB)</w:t>
      </w:r>
      <w:r w:rsidR="0019080F" w:rsidRPr="006417ED">
        <w:rPr>
          <w:rFonts w:hint="eastAsia"/>
        </w:rPr>
        <w:t xml:space="preserve">, </w:t>
      </w:r>
      <w:r w:rsidR="0019080F" w:rsidRPr="006417ED">
        <w:t>Asian Development Bank</w:t>
      </w:r>
      <w:r w:rsidR="0019080F" w:rsidRPr="006417ED">
        <w:rPr>
          <w:rFonts w:hint="eastAsia"/>
        </w:rPr>
        <w:t xml:space="preserve"> (ADB)</w:t>
      </w:r>
      <w:r w:rsidR="001F254A" w:rsidRPr="006417ED">
        <w:rPr>
          <w:rFonts w:hint="eastAsia"/>
        </w:rPr>
        <w:t xml:space="preserve"> </w:t>
      </w:r>
      <w:r w:rsidR="0019080F" w:rsidRPr="006417ED">
        <w:rPr>
          <w:rFonts w:hint="eastAsia"/>
        </w:rPr>
        <w:t xml:space="preserve">and </w:t>
      </w:r>
      <w:r w:rsidR="0019080F" w:rsidRPr="006417ED">
        <w:t>Africa</w:t>
      </w:r>
      <w:r w:rsidR="00737985" w:rsidRPr="006417ED">
        <w:t>n</w:t>
      </w:r>
      <w:r w:rsidR="0019080F" w:rsidRPr="006417ED">
        <w:t xml:space="preserve"> Development Bank (</w:t>
      </w:r>
      <w:proofErr w:type="spellStart"/>
      <w:r w:rsidR="0019080F" w:rsidRPr="006417ED">
        <w:t>AfDB</w:t>
      </w:r>
      <w:proofErr w:type="spellEnd"/>
      <w:r w:rsidR="0019080F" w:rsidRPr="006417ED">
        <w:t>)</w:t>
      </w:r>
      <w:r w:rsidR="009C199D" w:rsidRPr="006417ED">
        <w:rPr>
          <w:rFonts w:hint="eastAsia"/>
        </w:rPr>
        <w:t xml:space="preserve"> </w:t>
      </w:r>
      <w:r w:rsidR="0038207A" w:rsidRPr="006417ED">
        <w:rPr>
          <w:rFonts w:hint="eastAsia"/>
        </w:rPr>
        <w:t xml:space="preserve">all </w:t>
      </w:r>
      <w:r w:rsidR="0019080F" w:rsidRPr="006417ED">
        <w:rPr>
          <w:rFonts w:hint="eastAsia"/>
        </w:rPr>
        <w:t xml:space="preserve">require their investment projects to follow </w:t>
      </w:r>
      <w:r w:rsidR="00737985" w:rsidRPr="006417ED">
        <w:t xml:space="preserve">associated </w:t>
      </w:r>
      <w:r w:rsidR="0019080F" w:rsidRPr="006417ED">
        <w:rPr>
          <w:rFonts w:hint="eastAsia"/>
        </w:rPr>
        <w:t>procedures</w:t>
      </w:r>
      <w:r w:rsidR="00CE7B89">
        <w:t xml:space="preserve"> (Fischer and Nadeem, 2014</w:t>
      </w:r>
      <w:r w:rsidR="00C04A18">
        <w:t>)</w:t>
      </w:r>
      <w:r w:rsidR="0019080F" w:rsidRPr="006417ED">
        <w:rPr>
          <w:rFonts w:hint="eastAsia"/>
        </w:rPr>
        <w:t>.</w:t>
      </w:r>
      <w:r w:rsidR="00096FF6" w:rsidRPr="006417ED">
        <w:rPr>
          <w:rFonts w:hint="eastAsia"/>
        </w:rPr>
        <w:t xml:space="preserve"> The WB</w:t>
      </w:r>
      <w:r w:rsidR="00096FF6" w:rsidRPr="006417ED">
        <w:t xml:space="preserve"> requires business activities with environmental and social impacts to implement the Environmental and Social Assessment and Management System (ESMS) </w:t>
      </w:r>
      <w:r w:rsidR="0052111E" w:rsidRPr="006417ED">
        <w:fldChar w:fldCharType="begin"/>
      </w:r>
      <w:r w:rsidR="00096FF6" w:rsidRPr="006417ED">
        <w:instrText xml:space="preserve"> ADDIN EN.CITE &lt;EndNote&gt;&lt;Cite&gt;&lt;Author&gt;Moss&lt;/Author&gt;&lt;Year&gt;2015&lt;/Year&gt;&lt;RecNum&gt;59&lt;/RecNum&gt;&lt;DisplayText&gt;(Moss et al. 2015)&lt;/DisplayText&gt;&lt;record&gt;&lt;rec-number&gt;59&lt;/rec-number&gt;&lt;foreign-keys&gt;&lt;key app="EN" db-id="v5fvfrfri50spjeze5cpzzsrds5dpvazte0z" timestamp="1464023489"&gt;59&lt;/key&gt;&lt;/foreign-keys&gt;&lt;ref-type name="Report"&gt;27&lt;/ref-type&gt;&lt;contributors&gt;&lt;authors&gt;&lt;author&gt;Moss, Craig Allan&lt;/author&gt;&lt;author&gt;Hwang, Jane C&lt;/author&gt;&lt;author&gt;Kepnes, Rachel Kanter&lt;/author&gt;&lt;/authors&gt;&lt;/contributors&gt;&lt;titles&gt;&lt;title&gt;Environmental and social management system implementation handbook : general &lt;/title&gt;&lt;/titles&gt;&lt;dates&gt;&lt;year&gt;2015&lt;/year&gt;&lt;/dates&gt;&lt;pub-location&gt;Washington, D.C&lt;/pub-location&gt;&lt;publisher&gt;World Bank Group&lt;/publisher&gt;&lt;urls&gt;&lt;related-urls&gt;&lt;url&gt;http://documents.worldbank.org/curated/en/2015/09/25005721/environmental-social-management-system-implementation-handbook-general&lt;/url&gt;&lt;/related-urls&gt;&lt;/urls&gt;&lt;/record&gt;&lt;/Cite&gt;&lt;/EndNote&gt;</w:instrText>
      </w:r>
      <w:r w:rsidR="0052111E" w:rsidRPr="006417ED">
        <w:fldChar w:fldCharType="separate"/>
      </w:r>
      <w:r w:rsidR="00096FF6" w:rsidRPr="006417ED">
        <w:rPr>
          <w:noProof/>
        </w:rPr>
        <w:t>(Moss et al. 2015)</w:t>
      </w:r>
      <w:r w:rsidR="0052111E" w:rsidRPr="006417ED">
        <w:fldChar w:fldCharType="end"/>
      </w:r>
      <w:r w:rsidR="00096FF6" w:rsidRPr="006417ED">
        <w:t>.</w:t>
      </w:r>
      <w:r w:rsidR="0019080F" w:rsidRPr="006417ED">
        <w:rPr>
          <w:rFonts w:hint="eastAsia"/>
        </w:rPr>
        <w:t xml:space="preserve"> </w:t>
      </w:r>
      <w:proofErr w:type="spellStart"/>
      <w:r w:rsidR="00096FF6" w:rsidRPr="006417ED">
        <w:t>AfDB</w:t>
      </w:r>
      <w:proofErr w:type="spellEnd"/>
      <w:r w:rsidR="00096FF6" w:rsidRPr="006417ED">
        <w:t xml:space="preserve"> requires its clients to conduct environmental assessment in accordance with its Environmental and Social Assessment Procedures (ESAPs) </w:t>
      </w:r>
      <w:r w:rsidR="0052111E" w:rsidRPr="006417ED">
        <w:fldChar w:fldCharType="begin"/>
      </w:r>
      <w:r w:rsidR="00096FF6" w:rsidRPr="006417ED">
        <w:instrText xml:space="preserve"> ADDIN EN.CITE &lt;EndNote&gt;&lt;Cite&gt;&lt;Author&gt;AfDB&lt;/Author&gt;&lt;Year&gt;2015&lt;/Year&gt;&lt;RecNum&gt;61&lt;/RecNum&gt;&lt;DisplayText&gt;(AfDB 2015)&lt;/DisplayText&gt;&lt;record&gt;&lt;rec-number&gt;61&lt;/rec-number&gt;&lt;foreign-keys&gt;&lt;key app="EN" db-id="v5fvfrfri50spjeze5cpzzsrds5dpvazte0z" timestamp="1464025023"&gt;61&lt;/key&gt;&lt;/foreign-keys&gt;&lt;ref-type name="Journal Article"&gt;17&lt;/ref-type&gt;&lt;contributors&gt;&lt;authors&gt;&lt;author&gt;AfDB&lt;/author&gt;&lt;/authors&gt;&lt;/contributors&gt;&lt;titles&gt;&lt;title&gt;Environmental and social assessment procedures&lt;/title&gt;&lt;/titles&gt;&lt;dates&gt;&lt;year&gt;2015&lt;/year&gt;&lt;/dates&gt;&lt;urls&gt;&lt;/urls&gt;&lt;/record&gt;&lt;/Cite&gt;&lt;/EndNote&gt;</w:instrText>
      </w:r>
      <w:r w:rsidR="0052111E" w:rsidRPr="006417ED">
        <w:fldChar w:fldCharType="separate"/>
      </w:r>
      <w:r w:rsidR="00096FF6" w:rsidRPr="006417ED">
        <w:rPr>
          <w:noProof/>
        </w:rPr>
        <w:t>(AfDB 2015)</w:t>
      </w:r>
      <w:r w:rsidR="0052111E" w:rsidRPr="006417ED">
        <w:fldChar w:fldCharType="end"/>
      </w:r>
      <w:r w:rsidR="00096FF6" w:rsidRPr="006417ED">
        <w:t xml:space="preserve">. </w:t>
      </w:r>
      <w:r w:rsidR="00C76DEB" w:rsidRPr="006417ED">
        <w:t>ADB classifies its projects into four categories based on their impacts and applies different level</w:t>
      </w:r>
      <w:r w:rsidR="00E77557" w:rsidRPr="006417ED">
        <w:t>s</w:t>
      </w:r>
      <w:r w:rsidR="00C76DEB" w:rsidRPr="006417ED">
        <w:t xml:space="preserve"> of environmental assessment requirements. For projects involving investment of ADB funds through financial intermediaries, ADB requires them to implement </w:t>
      </w:r>
      <w:r w:rsidR="00CE7B89">
        <w:t xml:space="preserve">an </w:t>
      </w:r>
      <w:r w:rsidR="00C76DEB" w:rsidRPr="006417ED">
        <w:t xml:space="preserve">Environmental and Social Assessment and Management System (ESMS) </w:t>
      </w:r>
      <w:r w:rsidR="0052111E" w:rsidRPr="006417ED">
        <w:fldChar w:fldCharType="begin"/>
      </w:r>
      <w:r w:rsidR="00C76DEB" w:rsidRPr="006417ED">
        <w:instrText xml:space="preserve"> ADDIN EN.CITE &lt;EndNote&gt;&lt;Cite&gt;&lt;Author&gt;ADB&lt;/Author&gt;&lt;Year&gt;2003&lt;/Year&gt;&lt;RecNum&gt;60&lt;/RecNum&gt;&lt;DisplayText&gt;(ADB 2003)&lt;/DisplayText&gt;&lt;record&gt;&lt;rec-number&gt;60&lt;/rec-number&gt;&lt;foreign-keys&gt;&lt;key app="EN" db-id="v5fvfrfri50spjeze5cpzzsrds5dpvazte0z" timestamp="1464024796"&gt;60&lt;/key&gt;&lt;/foreign-keys&gt;&lt;ref-type name="Government Document"&gt;46&lt;/ref-type&gt;&lt;contributors&gt;&lt;authors&gt;&lt;author&gt;ADB&lt;/author&gt;&lt;/authors&gt;&lt;secondary-authors&gt;&lt;author&gt;Asian Development Bank&lt;/author&gt;&lt;/secondary-authors&gt;&lt;/contributors&gt;&lt;titles&gt;&lt;title&gt;Environmental assessment guildlines&lt;/title&gt;&lt;/titles&gt;&lt;dates&gt;&lt;year&gt;2003&lt;/year&gt;&lt;/dates&gt;&lt;urls&gt;&lt;/urls&gt;&lt;/record&gt;&lt;/Cite&gt;&lt;/EndNote&gt;</w:instrText>
      </w:r>
      <w:r w:rsidR="0052111E" w:rsidRPr="006417ED">
        <w:fldChar w:fldCharType="separate"/>
      </w:r>
      <w:r w:rsidR="00C76DEB" w:rsidRPr="006417ED">
        <w:rPr>
          <w:noProof/>
        </w:rPr>
        <w:t>(ADB 2003)</w:t>
      </w:r>
      <w:r w:rsidR="0052111E" w:rsidRPr="006417ED">
        <w:fldChar w:fldCharType="end"/>
      </w:r>
      <w:r w:rsidR="00C76DEB" w:rsidRPr="006417ED">
        <w:t>. All of these banks require all their investment projects to follow similar assessment procedures, and</w:t>
      </w:r>
      <w:r w:rsidR="00D702BA" w:rsidRPr="006417ED">
        <w:t xml:space="preserve"> stakeholder analysis </w:t>
      </w:r>
      <w:r w:rsidR="0038207A" w:rsidRPr="006417ED">
        <w:t>forms</w:t>
      </w:r>
      <w:r w:rsidR="00D702BA" w:rsidRPr="006417ED">
        <w:t xml:space="preserve"> an essential part</w:t>
      </w:r>
      <w:r w:rsidR="00C76DEB" w:rsidRPr="006417ED">
        <w:t xml:space="preserve"> </w:t>
      </w:r>
      <w:r w:rsidR="00CE7B89">
        <w:t xml:space="preserve">in this </w:t>
      </w:r>
      <w:r w:rsidR="00C76DEB" w:rsidRPr="006417ED">
        <w:t>(Hu</w:t>
      </w:r>
      <w:r w:rsidR="004A297E" w:rsidRPr="006417ED">
        <w:t xml:space="preserve"> 2015</w:t>
      </w:r>
      <w:r w:rsidR="00C76DEB" w:rsidRPr="006417ED">
        <w:t>)</w:t>
      </w:r>
      <w:r w:rsidR="00D702BA" w:rsidRPr="006417ED">
        <w:t xml:space="preserve">. </w:t>
      </w:r>
      <w:r w:rsidR="00442BB4" w:rsidRPr="006417ED">
        <w:rPr>
          <w:rFonts w:hint="eastAsia"/>
        </w:rPr>
        <w:t xml:space="preserve">In </w:t>
      </w:r>
      <w:r w:rsidR="00B50CC9" w:rsidRPr="006417ED">
        <w:t>February</w:t>
      </w:r>
      <w:r w:rsidR="00442BB4" w:rsidRPr="006417ED">
        <w:rPr>
          <w:rFonts w:hint="eastAsia"/>
        </w:rPr>
        <w:t xml:space="preserve"> 201</w:t>
      </w:r>
      <w:r w:rsidR="00000684" w:rsidRPr="006417ED">
        <w:t>6</w:t>
      </w:r>
      <w:r w:rsidR="00442BB4" w:rsidRPr="006417ED">
        <w:rPr>
          <w:rFonts w:hint="eastAsia"/>
        </w:rPr>
        <w:t xml:space="preserve">, </w:t>
      </w:r>
      <w:r w:rsidR="00737985" w:rsidRPr="006417ED">
        <w:t xml:space="preserve">the </w:t>
      </w:r>
      <w:r w:rsidR="00442BB4" w:rsidRPr="006417ED">
        <w:t>Asian Infrastructure Investment Bank</w:t>
      </w:r>
      <w:r w:rsidR="00CE7B89">
        <w:rPr>
          <w:rFonts w:hint="eastAsia"/>
        </w:rPr>
        <w:t xml:space="preserve"> (AIIB)</w:t>
      </w:r>
      <w:r w:rsidR="00442BB4" w:rsidRPr="006417ED">
        <w:rPr>
          <w:rFonts w:hint="eastAsia"/>
        </w:rPr>
        <w:t xml:space="preserve"> </w:t>
      </w:r>
      <w:r w:rsidR="00442BB4" w:rsidRPr="006417ED">
        <w:t xml:space="preserve">released a draft document of its environmental and social </w:t>
      </w:r>
      <w:r w:rsidR="009B3C0D" w:rsidRPr="006417ED">
        <w:rPr>
          <w:rFonts w:hint="eastAsia"/>
        </w:rPr>
        <w:t>framework</w:t>
      </w:r>
      <w:r w:rsidR="00000684" w:rsidRPr="006417ED">
        <w:t xml:space="preserve"> </w:t>
      </w:r>
      <w:r w:rsidR="0052111E" w:rsidRPr="006417ED">
        <w:fldChar w:fldCharType="begin"/>
      </w:r>
      <w:r w:rsidR="0084465C" w:rsidRPr="006417ED">
        <w:instrText xml:space="preserve"> ADDIN EN.CITE &lt;EndNote&gt;&lt;Cite&gt;&lt;RecNum&gt;20&lt;/RecNum&gt;&lt;DisplayText&gt;(Bawole 2013)&lt;/DisplayText&gt;&lt;record&gt;&lt;rec-number&gt;20&lt;/rec-number&gt;&lt;foreign-keys&gt;&lt;key app="EN" db-id="v5fvfrfri50spjeze5cpzzsrds5dpvazte0z" timestamp="1456918964"&gt;20&lt;/key&gt;&lt;key app="ENWeb" db-id=""&gt;0&lt;/key&gt;&lt;/foreign-keys&gt;&lt;ref-type name="Journal Article"&gt;17&lt;/ref-type&gt;&lt;contributors&gt;&lt;authors&gt;&lt;author&gt;Bawole, J. N.&lt;/author&gt;&lt;/authors&gt;&lt;/contributors&gt;&lt;auth-address&gt;Department of Public Administration and Health Services Management, University of Ghana Business School, PO Box LG 78, Legon, Accra, Ghana. jnbawole@ug.edu.gh&lt;/auth-address&gt;&lt;titles&gt;&lt;title&gt;Public hearing or &amp;apos;hearing public&amp;apos;? an evaluation of the participation of local stakeholders in environmental impact assessment of Ghana&amp;apos;s Jubilee oil fields&lt;/title&gt;&lt;secondary-title&gt;Environ Manage&lt;/secondary-title&gt;&lt;/titles&gt;&lt;periodical&gt;&lt;full-title&gt;Environ Manage&lt;/full-title&gt;&lt;/periodical&gt;&lt;pages&gt;385-97&lt;/pages&gt;&lt;volume&gt;52&lt;/volume&gt;&lt;number&gt;2&lt;/number&gt;&lt;keywords&gt;&lt;keyword&gt;*Consumer Participation&lt;/keyword&gt;&lt;keyword&gt;*Environment&lt;/keyword&gt;&lt;keyword&gt;Female&lt;/keyword&gt;&lt;keyword&gt;Ghana&lt;/keyword&gt;&lt;keyword&gt;Government Agencies&lt;/keyword&gt;&lt;keyword&gt;Humans&lt;/keyword&gt;&lt;keyword&gt;Local Government&lt;/keyword&gt;&lt;keyword&gt;Male&lt;/keyword&gt;&lt;keyword&gt;*Petroleum&lt;/keyword&gt;&lt;keyword&gt;Public Opinion&lt;/keyword&gt;&lt;keyword&gt;Public Relations&lt;/keyword&gt;&lt;/keywords&gt;&lt;dates&gt;&lt;year&gt;2013&lt;/year&gt;&lt;pub-dates&gt;&lt;date&gt;Aug&lt;/date&gt;&lt;/pub-dates&gt;&lt;/dates&gt;&lt;isbn&gt;1432-1009 (Electronic)&amp;#xD;0364-152X (Linking)&lt;/isbn&gt;&lt;accession-num&gt;23716010&lt;/accession-num&gt;&lt;urls&gt;&lt;related-urls&gt;&lt;url&gt;http://www.ncbi.nlm.nih.gov/pubmed/23716010&lt;/url&gt;&lt;/related-urls&gt;&lt;/urls&gt;&lt;electronic-resource-num&gt;10.1007/s00267-013-0086-9&lt;/electronic-resource-num&gt;&lt;/record&gt;&lt;/Cite&gt;&lt;/EndNote&gt;</w:instrText>
      </w:r>
      <w:r w:rsidR="0052111E" w:rsidRPr="006417ED">
        <w:fldChar w:fldCharType="separate"/>
      </w:r>
      <w:r w:rsidR="0084465C" w:rsidRPr="006417ED">
        <w:rPr>
          <w:noProof/>
        </w:rPr>
        <w:t>(</w:t>
      </w:r>
      <w:r w:rsidR="00B50CC9" w:rsidRPr="006417ED">
        <w:rPr>
          <w:noProof/>
        </w:rPr>
        <w:t>AIIB</w:t>
      </w:r>
      <w:r w:rsidR="0084465C" w:rsidRPr="006417ED">
        <w:rPr>
          <w:noProof/>
        </w:rPr>
        <w:t xml:space="preserve"> </w:t>
      </w:r>
      <w:r w:rsidR="00B50CC9" w:rsidRPr="006417ED">
        <w:rPr>
          <w:noProof/>
        </w:rPr>
        <w:t>2016</w:t>
      </w:r>
      <w:r w:rsidR="0084465C" w:rsidRPr="006417ED">
        <w:rPr>
          <w:noProof/>
        </w:rPr>
        <w:t>)</w:t>
      </w:r>
      <w:r w:rsidR="0052111E" w:rsidRPr="006417ED">
        <w:fldChar w:fldCharType="end"/>
      </w:r>
      <w:r w:rsidR="00442BB4" w:rsidRPr="006417ED">
        <w:t>.</w:t>
      </w:r>
      <w:r w:rsidR="00653C73" w:rsidRPr="006417ED">
        <w:rPr>
          <w:rFonts w:hint="eastAsia"/>
        </w:rPr>
        <w:t xml:space="preserve"> </w:t>
      </w:r>
      <w:r w:rsidR="00CD12BC" w:rsidRPr="006417ED">
        <w:t xml:space="preserve">This </w:t>
      </w:r>
      <w:r w:rsidR="009B3C0D" w:rsidRPr="006417ED">
        <w:rPr>
          <w:rFonts w:hint="eastAsia"/>
        </w:rPr>
        <w:t>lay</w:t>
      </w:r>
      <w:r w:rsidR="00311399" w:rsidRPr="006417ED">
        <w:t>s</w:t>
      </w:r>
      <w:r w:rsidR="009B3C0D" w:rsidRPr="006417ED">
        <w:rPr>
          <w:rFonts w:hint="eastAsia"/>
        </w:rPr>
        <w:t xml:space="preserve"> out a set of safeguards to </w:t>
      </w:r>
      <w:r w:rsidR="001F254A" w:rsidRPr="006417ED">
        <w:t xml:space="preserve">avoid, minimize or mitigate adverse environmental and social risks and impacts of the </w:t>
      </w:r>
      <w:r w:rsidR="00C35575" w:rsidRPr="006417ED">
        <w:rPr>
          <w:rFonts w:hint="eastAsia"/>
        </w:rPr>
        <w:t>o</w:t>
      </w:r>
      <w:r w:rsidR="001F254A" w:rsidRPr="006417ED">
        <w:t>perations</w:t>
      </w:r>
      <w:r w:rsidR="001F254A" w:rsidRPr="006417ED">
        <w:rPr>
          <w:rFonts w:hint="eastAsia"/>
        </w:rPr>
        <w:t xml:space="preserve">, including environmental and social assessment, and stakeholder </w:t>
      </w:r>
      <w:r w:rsidR="0068183C" w:rsidRPr="006417ED">
        <w:t>engagement</w:t>
      </w:r>
      <w:r w:rsidR="001F254A" w:rsidRPr="006417ED">
        <w:t xml:space="preserve"> and </w:t>
      </w:r>
      <w:r w:rsidR="0068183C" w:rsidRPr="006417ED">
        <w:t>consultation</w:t>
      </w:r>
      <w:r w:rsidR="001F254A" w:rsidRPr="006417ED">
        <w:rPr>
          <w:rFonts w:hint="eastAsia"/>
        </w:rPr>
        <w:t>.</w:t>
      </w:r>
      <w:r w:rsidR="00320BD5" w:rsidRPr="006417ED">
        <w:rPr>
          <w:rFonts w:hint="eastAsia"/>
        </w:rPr>
        <w:t xml:space="preserve"> </w:t>
      </w:r>
    </w:p>
    <w:p w14:paraId="7037FA4F" w14:textId="77777777" w:rsidR="0069482E" w:rsidRPr="006417ED" w:rsidRDefault="0069482E" w:rsidP="0069482E">
      <w:pPr>
        <w:pStyle w:val="Newparagraph"/>
        <w:spacing w:line="240" w:lineRule="auto"/>
      </w:pPr>
    </w:p>
    <w:p w14:paraId="076E5C79" w14:textId="44D44B5A" w:rsidR="004305A1" w:rsidRDefault="00F52AD6" w:rsidP="0069482E">
      <w:pPr>
        <w:pStyle w:val="Newparagraph"/>
        <w:spacing w:line="240" w:lineRule="auto"/>
      </w:pPr>
      <w:r w:rsidRPr="006417ED">
        <w:rPr>
          <w:rFonts w:hint="eastAsia"/>
        </w:rPr>
        <w:lastRenderedPageBreak/>
        <w:t xml:space="preserve">In Pakistan, there </w:t>
      </w:r>
      <w:r w:rsidR="00D702BA" w:rsidRPr="006417ED">
        <w:t>are</w:t>
      </w:r>
      <w:r w:rsidR="008C28D6" w:rsidRPr="006417ED">
        <w:t xml:space="preserve"> </w:t>
      </w:r>
      <w:r w:rsidR="001D0E6A" w:rsidRPr="006417ED">
        <w:t>sound</w:t>
      </w:r>
      <w:r w:rsidR="008C28D6" w:rsidRPr="006417ED">
        <w:t xml:space="preserve"> </w:t>
      </w:r>
      <w:r w:rsidR="00320BD5" w:rsidRPr="006417ED">
        <w:t xml:space="preserve">legal </w:t>
      </w:r>
      <w:bookmarkStart w:id="3" w:name="OLE_LINK4"/>
      <w:bookmarkStart w:id="4" w:name="OLE_LINK5"/>
      <w:r w:rsidR="00320BD5" w:rsidRPr="006417ED">
        <w:t>provisions</w:t>
      </w:r>
      <w:bookmarkEnd w:id="3"/>
      <w:bookmarkEnd w:id="4"/>
      <w:r w:rsidR="00DF14D8" w:rsidRPr="006417ED">
        <w:rPr>
          <w:rFonts w:hint="eastAsia"/>
        </w:rPr>
        <w:t xml:space="preserve"> for </w:t>
      </w:r>
      <w:r w:rsidR="00E905B5" w:rsidRPr="006417ED">
        <w:t>EA</w:t>
      </w:r>
      <w:r w:rsidR="001D0E6A" w:rsidRPr="006417ED">
        <w:t xml:space="preserve"> (Nadeem and Hameed 2008</w:t>
      </w:r>
      <w:r w:rsidR="00CE7B89">
        <w:t>; Nadeem and Fischer, 2011</w:t>
      </w:r>
      <w:r w:rsidR="001D0E6A" w:rsidRPr="006417ED">
        <w:t>)</w:t>
      </w:r>
      <w:r w:rsidR="00430809" w:rsidRPr="006417ED">
        <w:rPr>
          <w:rFonts w:hint="eastAsia"/>
        </w:rPr>
        <w:t>.</w:t>
      </w:r>
      <w:bookmarkStart w:id="5" w:name="OLE_LINK9"/>
      <w:r w:rsidR="00E90226" w:rsidRPr="006417ED">
        <w:rPr>
          <w:rFonts w:hint="eastAsia"/>
        </w:rPr>
        <w:t xml:space="preserve"> The</w:t>
      </w:r>
      <w:r w:rsidR="00DF14D8" w:rsidRPr="006417ED">
        <w:rPr>
          <w:rFonts w:hint="eastAsia"/>
        </w:rPr>
        <w:t xml:space="preserve"> </w:t>
      </w:r>
      <w:r w:rsidR="00430809" w:rsidRPr="006417ED">
        <w:t>Pakistan Environmental Protection Act (PEPA)</w:t>
      </w:r>
      <w:bookmarkEnd w:id="5"/>
      <w:r w:rsidR="00430809" w:rsidRPr="006417ED">
        <w:rPr>
          <w:rFonts w:hint="eastAsia"/>
        </w:rPr>
        <w:t xml:space="preserve"> </w:t>
      </w:r>
      <w:r w:rsidR="00430809" w:rsidRPr="006417ED">
        <w:t>1997</w:t>
      </w:r>
      <w:r w:rsidR="00E90226" w:rsidRPr="006417ED">
        <w:rPr>
          <w:rFonts w:hint="eastAsia"/>
        </w:rPr>
        <w:t xml:space="preserve"> has been </w:t>
      </w:r>
      <w:r w:rsidR="0060208B" w:rsidRPr="006417ED">
        <w:rPr>
          <w:rFonts w:hint="eastAsia"/>
        </w:rPr>
        <w:t>t</w:t>
      </w:r>
      <w:r w:rsidR="0060208B" w:rsidRPr="006417ED">
        <w:t xml:space="preserve">he </w:t>
      </w:r>
      <w:r w:rsidR="008C28D6" w:rsidRPr="006417ED">
        <w:t xml:space="preserve">key </w:t>
      </w:r>
      <w:r w:rsidR="0060208B" w:rsidRPr="006417ED">
        <w:t>legislation for EIA in the</w:t>
      </w:r>
      <w:r w:rsidR="0060208B" w:rsidRPr="006417ED">
        <w:rPr>
          <w:rFonts w:hint="eastAsia"/>
        </w:rPr>
        <w:t xml:space="preserve"> </w:t>
      </w:r>
      <w:r w:rsidR="0060208B" w:rsidRPr="006417ED">
        <w:t>country</w:t>
      </w:r>
      <w:r w:rsidR="00E90226" w:rsidRPr="006417ED">
        <w:rPr>
          <w:rFonts w:hint="eastAsia"/>
        </w:rPr>
        <w:t>. It</w:t>
      </w:r>
      <w:r w:rsidR="0060208B" w:rsidRPr="006417ED">
        <w:rPr>
          <w:rFonts w:hint="eastAsia"/>
        </w:rPr>
        <w:t xml:space="preserve"> requires </w:t>
      </w:r>
      <w:r w:rsidR="0060208B" w:rsidRPr="006417ED">
        <w:t xml:space="preserve">public participation </w:t>
      </w:r>
      <w:r w:rsidR="008C28D6" w:rsidRPr="006417ED">
        <w:t xml:space="preserve">and </w:t>
      </w:r>
      <w:r w:rsidR="0060208B" w:rsidRPr="006417ED">
        <w:rPr>
          <w:rFonts w:hint="eastAsia"/>
        </w:rPr>
        <w:t>EIA review</w:t>
      </w:r>
      <w:r w:rsidR="00CC66A1" w:rsidRPr="006417ED">
        <w:t xml:space="preserve"> </w:t>
      </w:r>
      <w:r w:rsidR="0052111E" w:rsidRPr="006417ED">
        <w:fldChar w:fldCharType="begin"/>
      </w:r>
      <w:r w:rsidR="00CC66A1" w:rsidRPr="006417ED">
        <w:instrText xml:space="preserve"> ADDIN EN.CITE &lt;EndNote&gt;&lt;Cite&gt;&lt;Author&gt;GoP&lt;/Author&gt;&lt;Year&gt;1997&lt;/Year&gt;&lt;RecNum&gt;62&lt;/RecNum&gt;&lt;DisplayText&gt;(GoP 1997)&lt;/DisplayText&gt;&lt;record&gt;&lt;rec-number&gt;62&lt;/rec-number&gt;&lt;foreign-keys&gt;&lt;key app="EN" db-id="v5fvfrfri50spjeze5cpzzsrds5dpvazte0z" timestamp="1464025858"&gt;62&lt;/key&gt;&lt;/foreign-keys&gt;&lt;ref-type name="Government Document"&gt;46&lt;/ref-type&gt;&lt;contributors&gt;&lt;authors&gt;&lt;author&gt;GoP&lt;/author&gt;&lt;/authors&gt;&lt;/contributors&gt;&lt;titles&gt;&lt;title&gt;Pakistan environmental protection act&lt;/title&gt;&lt;/titles&gt;&lt;dates&gt;&lt;year&gt;1997&lt;/year&gt;&lt;/dates&gt;&lt;pub-location&gt;Islamabad: Gazette of Pakistan&lt;/pub-location&gt;&lt;urls&gt;&lt;/urls&gt;&lt;/record&gt;&lt;/Cite&gt;&lt;/EndNote&gt;</w:instrText>
      </w:r>
      <w:r w:rsidR="0052111E" w:rsidRPr="006417ED">
        <w:fldChar w:fldCharType="separate"/>
      </w:r>
      <w:r w:rsidR="00CC66A1" w:rsidRPr="006417ED">
        <w:rPr>
          <w:noProof/>
        </w:rPr>
        <w:t>(GoP 1997</w:t>
      </w:r>
      <w:r w:rsidR="00B21CA8" w:rsidRPr="006417ED">
        <w:rPr>
          <w:noProof/>
        </w:rPr>
        <w:t>a</w:t>
      </w:r>
      <w:r w:rsidR="00CC66A1" w:rsidRPr="006417ED">
        <w:rPr>
          <w:noProof/>
        </w:rPr>
        <w:t>)</w:t>
      </w:r>
      <w:r w:rsidR="0052111E" w:rsidRPr="006417ED">
        <w:fldChar w:fldCharType="end"/>
      </w:r>
      <w:r w:rsidR="00430809" w:rsidRPr="006417ED">
        <w:rPr>
          <w:rFonts w:hint="eastAsia"/>
        </w:rPr>
        <w:t>.</w:t>
      </w:r>
      <w:r w:rsidR="00E90226" w:rsidRPr="006417ED">
        <w:rPr>
          <w:rFonts w:hint="eastAsia"/>
        </w:rPr>
        <w:t xml:space="preserve"> </w:t>
      </w:r>
      <w:bookmarkStart w:id="6" w:name="OLE_LINK10"/>
      <w:r w:rsidR="00E90226" w:rsidRPr="006417ED">
        <w:rPr>
          <w:rFonts w:hint="eastAsia"/>
        </w:rPr>
        <w:t>Apart from that</w:t>
      </w:r>
      <w:bookmarkEnd w:id="6"/>
      <w:r w:rsidR="00E90226" w:rsidRPr="006417ED">
        <w:rPr>
          <w:rFonts w:hint="eastAsia"/>
        </w:rPr>
        <w:t>,</w:t>
      </w:r>
      <w:r w:rsidR="0007791B" w:rsidRPr="006417ED">
        <w:rPr>
          <w:rFonts w:hint="eastAsia"/>
        </w:rPr>
        <w:t xml:space="preserve"> </w:t>
      </w:r>
      <w:r w:rsidR="00657C11" w:rsidRPr="006417ED">
        <w:t>Pak-EPA</w:t>
      </w:r>
      <w:r w:rsidR="003A2552" w:rsidRPr="006417ED">
        <w:rPr>
          <w:rFonts w:hint="eastAsia"/>
        </w:rPr>
        <w:t xml:space="preserve"> developed EIA guidelines</w:t>
      </w:r>
      <w:r w:rsidR="00102468" w:rsidRPr="006417ED">
        <w:rPr>
          <w:rFonts w:hint="eastAsia"/>
        </w:rPr>
        <w:t xml:space="preserve"> </w:t>
      </w:r>
      <w:r w:rsidR="0052111E" w:rsidRPr="006417ED">
        <w:fldChar w:fldCharType="begin"/>
      </w:r>
      <w:r w:rsidR="0084465C" w:rsidRPr="006417ED">
        <w:instrText xml:space="preserve"> ADDIN EN.CITE &lt;EndNote&gt;&lt;Cite&gt;&lt;Author&gt;Pak-EPA&lt;/Author&gt;&lt;Year&gt;1997&lt;/Year&gt;&lt;RecNum&gt;17&lt;/RecNum&gt;&lt;DisplayText&gt;(Pak-EPA 1997)&lt;/DisplayText&gt;&lt;record&gt;&lt;rec-number&gt;17&lt;/rec-number&gt;&lt;foreign-keys&gt;&lt;key app="EN" db-id="zezsw5sa3wwwvbezasbp2r9ssxadw92zr0as" timestamp="0"&gt;17&lt;/key&gt;&lt;/foreign-keys&gt;&lt;ref-type name="Government Document"&gt;46&lt;/ref-type&gt;&lt;contributors&gt;&lt;authors&gt;&lt;author&gt;Pak-EPA&lt;/author&gt;&lt;/authors&gt;&lt;secondary-authors&gt;&lt;author&gt;Pakistan Environmental Protection Agency&lt;/author&gt;&lt;/secondary-authors&gt;&lt;/contributors&gt;&lt;titles&gt;&lt;title&gt;Guidelines for the Preparation and Review of the Environmental Reports&lt;/title&gt;&lt;/titles&gt;&lt;dates&gt;&lt;year&gt;1997&lt;/year&gt;&lt;/dates&gt;&lt;pub-location&gt;Islamabad&lt;/pub-location&gt;&lt;urls&gt;&lt;/urls&gt;&lt;/record&gt;&lt;/Cite&gt;&lt;/EndNote&gt;</w:instrText>
      </w:r>
      <w:r w:rsidR="0052111E" w:rsidRPr="006417ED">
        <w:fldChar w:fldCharType="separate"/>
      </w:r>
      <w:r w:rsidR="0084465C" w:rsidRPr="006417ED">
        <w:rPr>
          <w:noProof/>
        </w:rPr>
        <w:t>(Pak-EPA 1997)</w:t>
      </w:r>
      <w:r w:rsidR="0052111E" w:rsidRPr="006417ED">
        <w:fldChar w:fldCharType="end"/>
      </w:r>
      <w:r w:rsidR="003A2552" w:rsidRPr="006417ED">
        <w:t>,</w:t>
      </w:r>
      <w:r w:rsidR="00657C11" w:rsidRPr="006417ED">
        <w:t xml:space="preserve"> and </w:t>
      </w:r>
      <w:r w:rsidR="00E90226" w:rsidRPr="006417ED">
        <w:rPr>
          <w:rFonts w:hint="eastAsia"/>
        </w:rPr>
        <w:t xml:space="preserve">EIA </w:t>
      </w:r>
      <w:r w:rsidR="00657C11" w:rsidRPr="006417ED">
        <w:t>Regulations</w:t>
      </w:r>
      <w:r w:rsidR="00102468" w:rsidRPr="006417ED">
        <w:rPr>
          <w:rFonts w:hint="eastAsia"/>
        </w:rPr>
        <w:t xml:space="preserve"> </w:t>
      </w:r>
      <w:r w:rsidR="0052111E" w:rsidRPr="006417ED">
        <w:fldChar w:fldCharType="begin"/>
      </w:r>
      <w:r w:rsidR="0084465C" w:rsidRPr="006417ED">
        <w:instrText xml:space="preserve"> ADDIN EN.CITE &lt;EndNote&gt;&lt;Cite&gt;&lt;Author&gt;Pak-EPA&lt;/Author&gt;&lt;Year&gt;2000&lt;/Year&gt;&lt;RecNum&gt;18&lt;/RecNum&gt;&lt;DisplayText&gt;(Pak-EPA 2000)&lt;/DisplayText&gt;&lt;record&gt;&lt;rec-number&gt;18&lt;/rec-number&gt;&lt;foreign-keys&gt;&lt;key app="EN" db-id="zezsw5sa3wwwvbezasbp2r9ssxadw92zr0as" timestamp="0"&gt;18&lt;/key&gt;&lt;/foreign-keys&gt;&lt;ref-type name="Government Document"&gt;46&lt;/ref-type&gt;&lt;contributors&gt;&lt;authors&gt;&lt;author&gt;Pak-EPA&lt;/author&gt;&lt;/authors&gt;&lt;secondary-authors&gt;&lt;author&gt;Pakistan Environmental Protection Agency&lt;/author&gt;&lt;/secondary-authors&gt;&lt;/contributors&gt;&lt;titles&gt;&lt;title&gt;Pakistan Environmental Protection Agency (Review of IEE and EIA) Regulations&lt;/title&gt;&lt;/titles&gt;&lt;dates&gt;&lt;year&gt;2000&lt;/year&gt;&lt;/dates&gt;&lt;pub-location&gt;Islamabad&lt;/pub-location&gt;&lt;urls&gt;&lt;/urls&gt;&lt;/record&gt;&lt;/Cite&gt;&lt;/EndNote&gt;</w:instrText>
      </w:r>
      <w:r w:rsidR="0052111E" w:rsidRPr="006417ED">
        <w:fldChar w:fldCharType="separate"/>
      </w:r>
      <w:r w:rsidR="0084465C" w:rsidRPr="006417ED">
        <w:rPr>
          <w:noProof/>
        </w:rPr>
        <w:t>(Pak-EPA 2000)</w:t>
      </w:r>
      <w:r w:rsidR="0052111E" w:rsidRPr="006417ED">
        <w:fldChar w:fldCharType="end"/>
      </w:r>
      <w:r w:rsidR="00657C11" w:rsidRPr="006417ED">
        <w:rPr>
          <w:rFonts w:hint="eastAsia"/>
        </w:rPr>
        <w:t>,</w:t>
      </w:r>
      <w:r w:rsidR="003A2552" w:rsidRPr="006417ED">
        <w:rPr>
          <w:rFonts w:hint="eastAsia"/>
        </w:rPr>
        <w:t xml:space="preserve"> </w:t>
      </w:r>
      <w:r w:rsidR="00657C11" w:rsidRPr="006417ED">
        <w:rPr>
          <w:rFonts w:hint="eastAsia"/>
        </w:rPr>
        <w:t xml:space="preserve">consisting </w:t>
      </w:r>
      <w:r w:rsidR="00CD12BC" w:rsidRPr="006417ED">
        <w:t xml:space="preserve">of </w:t>
      </w:r>
      <w:r w:rsidR="00657C11" w:rsidRPr="006417ED">
        <w:t>procedure</w:t>
      </w:r>
      <w:r w:rsidR="00657C11" w:rsidRPr="006417ED">
        <w:rPr>
          <w:rFonts w:hint="eastAsia"/>
        </w:rPr>
        <w:t xml:space="preserve"> </w:t>
      </w:r>
      <w:r w:rsidR="00CD12BC" w:rsidRPr="006417ED">
        <w:t xml:space="preserve">requirements and </w:t>
      </w:r>
      <w:r w:rsidR="00657C11" w:rsidRPr="006417ED">
        <w:t>public consultation</w:t>
      </w:r>
      <w:r w:rsidR="00657C11" w:rsidRPr="006417ED">
        <w:rPr>
          <w:rFonts w:hint="eastAsia"/>
        </w:rPr>
        <w:t xml:space="preserve"> </w:t>
      </w:r>
      <w:r w:rsidR="0052111E" w:rsidRPr="006417ED">
        <w:fldChar w:fldCharType="begin">
          <w:fldData xml:space="preserve">PEVuZE5vdGU+PENpdGU+PEF1dGhvcj5TYWVlZDwvQXV0aG9yPjxZZWFyPjIwMTI8L1llYXI+PFJl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==
</w:fldData>
        </w:fldChar>
      </w:r>
      <w:r w:rsidR="00CC66A1" w:rsidRPr="006417ED">
        <w:instrText xml:space="preserve"> ADDIN EN.CITE </w:instrText>
      </w:r>
      <w:r w:rsidR="0052111E" w:rsidRPr="006417ED">
        <w:fldChar w:fldCharType="begin">
          <w:fldData xml:space="preserve">PEVuZE5vdGU+PENpdGU+PEF1dGhvcj5TYWVlZDwvQXV0aG9yPjxZZWFyPjIwMTI8L1llYXI+PFJl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==
</w:fldData>
        </w:fldChar>
      </w:r>
      <w:r w:rsidR="00CC66A1" w:rsidRPr="006417ED">
        <w:instrText xml:space="preserve"> ADDIN EN.CITE.DATA </w:instrText>
      </w:r>
      <w:r w:rsidR="0052111E" w:rsidRPr="006417ED">
        <w:fldChar w:fldCharType="end"/>
      </w:r>
      <w:r w:rsidR="0052111E" w:rsidRPr="006417ED">
        <w:fldChar w:fldCharType="separate"/>
      </w:r>
      <w:r w:rsidR="00CC66A1" w:rsidRPr="006417ED">
        <w:rPr>
          <w:noProof/>
        </w:rPr>
        <w:t>(Saeed et al. 2012, Fischer and Nadeem 2014)</w:t>
      </w:r>
      <w:r w:rsidR="0052111E" w:rsidRPr="006417ED">
        <w:fldChar w:fldCharType="end"/>
      </w:r>
      <w:r w:rsidR="00657C11" w:rsidRPr="006417ED">
        <w:rPr>
          <w:rFonts w:hint="eastAsia"/>
        </w:rPr>
        <w:t>.</w:t>
      </w:r>
      <w:r w:rsidR="00095B52" w:rsidRPr="006417ED">
        <w:t xml:space="preserve"> </w:t>
      </w:r>
      <w:r w:rsidR="00FE6078" w:rsidRPr="006417ED">
        <w:t>However, in 2010, the Eighteenth Amendment of the Constitution was passed by the National Assembly of Pakistan. It gives provincial governments exclusive powers to legislate on the subject of ‘envir</w:t>
      </w:r>
      <w:r w:rsidR="009D4817" w:rsidRPr="006417ED">
        <w:t xml:space="preserve">onmental pollution and ecology’, which is also an opportunity for </w:t>
      </w:r>
      <w:r w:rsidR="001F6F99" w:rsidRPr="006417ED">
        <w:t xml:space="preserve">the </w:t>
      </w:r>
      <w:r w:rsidR="009D4817" w:rsidRPr="006417ED">
        <w:rPr>
          <w:rFonts w:eastAsiaTheme="minorEastAsia"/>
          <w:lang w:eastAsia="zh-CN"/>
        </w:rPr>
        <w:t xml:space="preserve">capacity building of </w:t>
      </w:r>
      <w:r w:rsidR="000F1AD5" w:rsidRPr="006417ED">
        <w:rPr>
          <w:rFonts w:eastAsiaTheme="minorEastAsia"/>
          <w:lang w:eastAsia="zh-CN"/>
        </w:rPr>
        <w:t xml:space="preserve">Pakistan </w:t>
      </w:r>
      <w:r w:rsidR="009D4817" w:rsidRPr="006417ED">
        <w:rPr>
          <w:rFonts w:eastAsiaTheme="minorEastAsia"/>
          <w:lang w:eastAsia="zh-CN"/>
        </w:rPr>
        <w:t xml:space="preserve">provincial </w:t>
      </w:r>
      <w:r w:rsidR="000F1AD5" w:rsidRPr="006417ED">
        <w:rPr>
          <w:rFonts w:eastAsiaTheme="minorEastAsia"/>
          <w:lang w:eastAsia="zh-CN"/>
        </w:rPr>
        <w:t>environ</w:t>
      </w:r>
      <w:r w:rsidR="00002F65">
        <w:rPr>
          <w:rFonts w:eastAsiaTheme="minorEastAsia"/>
          <w:lang w:eastAsia="zh-CN"/>
        </w:rPr>
        <w:t>-</w:t>
      </w:r>
      <w:r w:rsidR="000F1AD5" w:rsidRPr="006417ED">
        <w:rPr>
          <w:rFonts w:eastAsiaTheme="minorEastAsia"/>
          <w:lang w:eastAsia="zh-CN"/>
        </w:rPr>
        <w:t>mental safeguards.</w:t>
      </w:r>
      <w:r w:rsidR="00FE6078" w:rsidRPr="006417ED">
        <w:t xml:space="preserve"> </w:t>
      </w:r>
      <w:r w:rsidR="006F6F07" w:rsidRPr="006417ED">
        <w:t xml:space="preserve">There has been a </w:t>
      </w:r>
      <w:r w:rsidR="00610B40" w:rsidRPr="006417ED">
        <w:t>definite shift in the use of SEA instruments i</w:t>
      </w:r>
      <w:r w:rsidR="00095B52" w:rsidRPr="006417ED">
        <w:t>n Pakistan</w:t>
      </w:r>
      <w:r w:rsidR="00610B40" w:rsidRPr="006417ED">
        <w:t xml:space="preserve"> </w:t>
      </w:r>
      <w:r w:rsidR="006F6F07" w:rsidRPr="006417ED">
        <w:t xml:space="preserve">after </w:t>
      </w:r>
      <w:r w:rsidR="00610B40" w:rsidRPr="006417ED">
        <w:t>2004</w:t>
      </w:r>
      <w:r w:rsidR="00F328CC" w:rsidRPr="006417ED">
        <w:t>. Several pilots were carried out in Pakistan, such as Pakistan Strategic Country Environmental Assessment</w:t>
      </w:r>
      <w:r w:rsidR="006F6F07" w:rsidRPr="006417ED">
        <w:t xml:space="preserve"> in 2006</w:t>
      </w:r>
      <w:r w:rsidR="00F328CC" w:rsidRPr="006417ED">
        <w:t>, Pakistan Strategic Environ</w:t>
      </w:r>
      <w:r w:rsidR="00002F65">
        <w:t>-</w:t>
      </w:r>
      <w:r w:rsidR="00F328CC" w:rsidRPr="006417ED">
        <w:t>mental, Poverty and Social Assessment of Freight Transport Sector Reforms (SEPSA)</w:t>
      </w:r>
      <w:r w:rsidR="006F6F07" w:rsidRPr="006417ED">
        <w:t xml:space="preserve"> in 2011, Mainstreaming Environmental Sustainability into Pakistan’s Industrial Dev</w:t>
      </w:r>
      <w:r w:rsidR="00002F65">
        <w:t>-</w:t>
      </w:r>
      <w:proofErr w:type="spellStart"/>
      <w:r w:rsidR="006F6F07" w:rsidRPr="006417ED">
        <w:t>elopment</w:t>
      </w:r>
      <w:proofErr w:type="spellEnd"/>
      <w:r w:rsidR="006F6F07" w:rsidRPr="006417ED">
        <w:t xml:space="preserve"> in 2012</w:t>
      </w:r>
      <w:r w:rsidR="002F2759" w:rsidRPr="006417ED">
        <w:t xml:space="preserve">, SEA of AJK Hydropower Development in 2014, and SEA of the Master Plan for </w:t>
      </w:r>
      <w:proofErr w:type="spellStart"/>
      <w:r w:rsidR="002F2759" w:rsidRPr="006417ED">
        <w:t>Gilgit</w:t>
      </w:r>
      <w:proofErr w:type="spellEnd"/>
      <w:r w:rsidR="002F2759" w:rsidRPr="006417ED">
        <w:t xml:space="preserve"> city in 2014</w:t>
      </w:r>
      <w:r w:rsidR="006F6F07" w:rsidRPr="006417ED">
        <w:t>.</w:t>
      </w:r>
      <w:r w:rsidR="006F6F07" w:rsidRPr="006417ED">
        <w:rPr>
          <w:noProof/>
        </w:rPr>
        <w:t xml:space="preserve"> </w:t>
      </w:r>
      <w:r w:rsidR="00FD2A60" w:rsidRPr="006417ED">
        <w:rPr>
          <w:noProof/>
        </w:rPr>
        <w:t xml:space="preserve">Also, </w:t>
      </w:r>
      <w:r w:rsidR="00FD2A60" w:rsidRPr="006417ED">
        <w:t xml:space="preserve">one of its provinces, namely </w:t>
      </w:r>
      <w:proofErr w:type="spellStart"/>
      <w:r w:rsidR="00FD2A60" w:rsidRPr="006417ED">
        <w:t>Balochistan</w:t>
      </w:r>
      <w:proofErr w:type="spellEnd"/>
      <w:r w:rsidR="00FD2A60" w:rsidRPr="006417ED">
        <w:t xml:space="preserve"> has also made SEA of plans and programmes as a mandatory requirement (</w:t>
      </w:r>
      <w:proofErr w:type="spellStart"/>
      <w:r w:rsidR="00FD2A60" w:rsidRPr="006417ED">
        <w:t>GoB</w:t>
      </w:r>
      <w:proofErr w:type="spellEnd"/>
      <w:r w:rsidR="00FD2A60" w:rsidRPr="006417ED">
        <w:t xml:space="preserve"> 2012). </w:t>
      </w:r>
      <w:r w:rsidR="006679EA" w:rsidRPr="006417ED">
        <w:t xml:space="preserve">Other Provinces are following suit. </w:t>
      </w:r>
      <w:r w:rsidR="00FD2A60" w:rsidRPr="006417ED">
        <w:t>All of these SEA</w:t>
      </w:r>
      <w:r w:rsidR="006F6F07" w:rsidRPr="006417ED">
        <w:t xml:space="preserve"> </w:t>
      </w:r>
      <w:r w:rsidR="00FD2A60" w:rsidRPr="006417ED">
        <w:t xml:space="preserve">practices </w:t>
      </w:r>
      <w:r w:rsidR="006F6F07" w:rsidRPr="006417ED">
        <w:t xml:space="preserve">developed in Pakistan after 2004 raised public awareness and promoted debate nationwide </w:t>
      </w:r>
      <w:r w:rsidR="006F6F07" w:rsidRPr="006417ED">
        <w:rPr>
          <w:noProof/>
        </w:rPr>
        <w:t>(Fischer 2014)</w:t>
      </w:r>
      <w:r w:rsidR="006F6F07" w:rsidRPr="006417ED">
        <w:t>.</w:t>
      </w:r>
    </w:p>
    <w:p w14:paraId="34E8E1E6" w14:textId="77777777" w:rsidR="0069482E" w:rsidRPr="006417ED" w:rsidRDefault="0069482E" w:rsidP="0069482E">
      <w:pPr>
        <w:pStyle w:val="Newparagraph"/>
        <w:spacing w:line="240" w:lineRule="auto"/>
      </w:pPr>
    </w:p>
    <w:p w14:paraId="652F1762" w14:textId="6CC40E0D" w:rsidR="0069482E" w:rsidRDefault="00220C0D" w:rsidP="0069482E">
      <w:pPr>
        <w:pStyle w:val="Newparagraph"/>
        <w:spacing w:line="240" w:lineRule="auto"/>
      </w:pPr>
      <w:r w:rsidRPr="006417ED">
        <w:t xml:space="preserve">Stakeholder </w:t>
      </w:r>
      <w:r w:rsidR="00D86E50" w:rsidRPr="006417ED">
        <w:t>analysis (SA)</w:t>
      </w:r>
      <w:r w:rsidRPr="006417ED">
        <w:t xml:space="preserve"> </w:t>
      </w:r>
      <w:r w:rsidR="00992D00" w:rsidRPr="006417ED">
        <w:t xml:space="preserve">should be </w:t>
      </w:r>
      <w:r w:rsidRPr="006417ED">
        <w:t xml:space="preserve">a key element in SEA, </w:t>
      </w:r>
      <w:r w:rsidR="00992D00" w:rsidRPr="006417ED">
        <w:t xml:space="preserve">to be conducted </w:t>
      </w:r>
      <w:r w:rsidRPr="006417ED">
        <w:t>in the early stages of the process and includ</w:t>
      </w:r>
      <w:r w:rsidR="00992D00" w:rsidRPr="006417ED">
        <w:t>ing</w:t>
      </w:r>
      <w:r w:rsidRPr="006417ED">
        <w:t xml:space="preserve"> </w:t>
      </w:r>
      <w:r w:rsidR="00992D00" w:rsidRPr="006417ED">
        <w:t xml:space="preserve">all those that have </w:t>
      </w:r>
      <w:r w:rsidRPr="006417ED">
        <w:t xml:space="preserve">an interest, or </w:t>
      </w:r>
      <w:r w:rsidR="00992D00" w:rsidRPr="006417ED">
        <w:t xml:space="preserve">are </w:t>
      </w:r>
      <w:r w:rsidRPr="006417ED">
        <w:t xml:space="preserve">affected by the plans, programmes or strategies (Abaza et al. 2004). </w:t>
      </w:r>
      <w:r w:rsidR="00B45DD5" w:rsidRPr="006417ED">
        <w:t>S</w:t>
      </w:r>
      <w:r w:rsidR="003E59F8" w:rsidRPr="006417ED">
        <w:t>everal scholars</w:t>
      </w:r>
      <w:r w:rsidR="00986250" w:rsidRPr="006417ED">
        <w:t xml:space="preserve"> studied framework</w:t>
      </w:r>
      <w:r w:rsidR="00CE7B89">
        <w:t>s</w:t>
      </w:r>
      <w:r w:rsidR="00986250" w:rsidRPr="006417ED">
        <w:t xml:space="preserve"> of stakeholder management</w:t>
      </w:r>
      <w:r w:rsidR="00992D00" w:rsidRPr="006417ED">
        <w:t>,</w:t>
      </w:r>
      <w:r w:rsidR="00986250" w:rsidRPr="006417ED">
        <w:t xml:space="preserve"> propos</w:t>
      </w:r>
      <w:r w:rsidR="00992D00" w:rsidRPr="006417ED">
        <w:t>ing</w:t>
      </w:r>
      <w:r w:rsidR="00986250" w:rsidRPr="006417ED">
        <w:t xml:space="preserve"> different methods for stakeholder analysis.</w:t>
      </w:r>
      <w:r w:rsidR="005017C8" w:rsidRPr="006417ED">
        <w:t xml:space="preserve"> </w:t>
      </w:r>
      <w:r w:rsidR="00D86E50" w:rsidRPr="006417ED">
        <w:t>The SA should identify key stakeholders and their interests, assessing the influence and importance of each stakeholder as well as the potential impact upon each stakeholder</w:t>
      </w:r>
      <w:r w:rsidR="00992D00" w:rsidRPr="006417ED">
        <w:t>.</w:t>
      </w:r>
      <w:r w:rsidR="00D86E50" w:rsidRPr="006417ED">
        <w:t xml:space="preserve"> </w:t>
      </w:r>
      <w:r w:rsidR="00992D00" w:rsidRPr="006417ED">
        <w:t xml:space="preserve">It should also </w:t>
      </w:r>
      <w:r w:rsidR="00D86E50" w:rsidRPr="006417ED">
        <w:t xml:space="preserve">identify how best to engage stakeholders (WWF 2005, Gauthier et al. 2011, IAIA 2002, Ren and Shang 2005, van </w:t>
      </w:r>
      <w:proofErr w:type="spellStart"/>
      <w:r w:rsidR="00D86E50" w:rsidRPr="006417ED">
        <w:t>Doren</w:t>
      </w:r>
      <w:proofErr w:type="spellEnd"/>
      <w:r w:rsidR="00D86E50" w:rsidRPr="006417ED">
        <w:t xml:space="preserve"> et al. 2013). </w:t>
      </w:r>
      <w:proofErr w:type="spellStart"/>
      <w:r w:rsidR="00B45DD5" w:rsidRPr="006417ED">
        <w:t>Chinyi</w:t>
      </w:r>
      <w:r w:rsidR="00F01AB9" w:rsidRPr="006417ED">
        <w:t>o</w:t>
      </w:r>
      <w:proofErr w:type="spellEnd"/>
      <w:r w:rsidR="00F01AB9" w:rsidRPr="006417ED">
        <w:t xml:space="preserve"> and </w:t>
      </w:r>
      <w:proofErr w:type="spellStart"/>
      <w:r w:rsidR="00F01AB9" w:rsidRPr="006417ED">
        <w:t>Akintoye</w:t>
      </w:r>
      <w:proofErr w:type="spellEnd"/>
      <w:r w:rsidR="00F01AB9" w:rsidRPr="006417ED">
        <w:t xml:space="preserve"> </w:t>
      </w:r>
      <w:r w:rsidR="0052111E" w:rsidRPr="006417ED">
        <w:fldChar w:fldCharType="begin"/>
      </w:r>
      <w:r w:rsidR="0084465C" w:rsidRPr="006417ED">
        <w:instrText xml:space="preserve"> ADDIN EN.CITE &lt;EndNote&gt;&lt;Cite&gt;&lt;Author&gt;Chinyio&lt;/Author&gt;&lt;Year&gt;2008&lt;/Year&gt;&lt;RecNum&gt;28&lt;/RecNum&gt;&lt;DisplayText&gt;(Chinyio and Akintoye 2008)&lt;/DisplayText&gt;&lt;record&gt;&lt;rec-number&gt;28&lt;/rec-number&gt;&lt;foreign-keys&gt;&lt;key app="EN" db-id="v5fvfrfri50spjeze5cpzzsrds5dpvazte0z" timestamp="1456934956"&gt;28&lt;/key&gt;&lt;/foreign-keys&gt;&lt;ref-type name="Journal Article"&gt;17&lt;/ref-type&gt;&lt;contributors&gt;&lt;authors&gt;&lt;author&gt;Chinyio, Ezekiel A&lt;/author&gt;&lt;author&gt;Akintoye, Akintola&lt;/author&gt;&lt;/authors&gt;&lt;/contributors&gt;&lt;titles&gt;&lt;title&gt;Practical approaches for engaging stakeholders: findings from the UK&lt;/title&gt;&lt;secondary-title&gt;Construction Management and Economics&lt;/secondary-title&gt;&lt;/titles&gt;&lt;periodical&gt;&lt;full-title&gt;Construction Management and Economics&lt;/full-title&gt;&lt;/periodical&gt;&lt;pages&gt;591-599&lt;/pages&gt;&lt;volume&gt;26&lt;/volume&gt;&lt;number&gt;6&lt;/number&gt;&lt;dates&gt;&lt;year&gt;2008&lt;/year&gt;&lt;/dates&gt;&lt;isbn&gt;0144-6193&lt;/isbn&gt;&lt;urls&gt;&lt;/urls&gt;&lt;/record&gt;&lt;/Cite&gt;&lt;/EndNote&gt;</w:instrText>
      </w:r>
      <w:r w:rsidR="0052111E" w:rsidRPr="006417ED">
        <w:fldChar w:fldCharType="separate"/>
      </w:r>
      <w:r w:rsidR="00F01AB9" w:rsidRPr="006417ED">
        <w:t>(</w:t>
      </w:r>
      <w:r w:rsidR="0084465C" w:rsidRPr="006417ED">
        <w:t>2008)</w:t>
      </w:r>
      <w:r w:rsidR="0052111E" w:rsidRPr="006417ED">
        <w:fldChar w:fldCharType="end"/>
      </w:r>
      <w:r w:rsidR="00B45DD5" w:rsidRPr="006417ED">
        <w:t xml:space="preserve"> and Reed et al. </w:t>
      </w:r>
      <w:r w:rsidR="0052111E" w:rsidRPr="006417ED">
        <w:fldChar w:fldCharType="begin"/>
      </w:r>
      <w:r w:rsidR="0084465C" w:rsidRPr="006417ED">
        <w:instrText xml:space="preserve"> ADDIN EN.CITE &lt;EndNote&gt;&lt;Cite&gt;&lt;Author&gt;Reed&lt;/Author&gt;&lt;Year&gt;2009&lt;/Year&gt;&lt;RecNum&gt;29&lt;/RecNum&gt;&lt;DisplayText&gt;(Reed et al. 2009)&lt;/DisplayText&gt;&lt;record&gt;&lt;rec-number&gt;29&lt;/rec-number&gt;&lt;foreign-keys&gt;&lt;key app="EN" db-id="v5fvfrfri50spjeze5cpzzsrds5dpvazte0z" timestamp="1456935080"&gt;29&lt;/key&gt;&lt;/foreign-keys&gt;&lt;ref-type name="Journal Article"&gt;17&lt;/ref-type&gt;&lt;contributors&gt;&lt;authors&gt;&lt;author&gt;Reed, Mark S&lt;/author&gt;&lt;author&gt;Graves, Anil&lt;/author&gt;&lt;author&gt;Dandy, Norman&lt;/author&gt;&lt;author&gt;Posthumus, Helena&lt;/author&gt;&lt;author&gt;Hubacek, Klaus&lt;/author&gt;&lt;author&gt;Morris, Joe&lt;/author&gt;&lt;author&gt;Prell, Christina&lt;/author&gt;&lt;author&gt;Quinn, Claire H&lt;/author&gt;&lt;author&gt;Stringer, Lindsay C&lt;/author&gt;&lt;/authors&gt;&lt;/contributors&gt;&lt;titles&gt;&lt;title&gt;Who&amp;apos;s in and why? A typology of stakeholder analysis methods for natural resource management&lt;/title&gt;&lt;secondary-title&gt;Journal of environmental management&lt;/secondary-title&gt;&lt;/titles&gt;&lt;periodical&gt;&lt;full-title&gt;Journal of environmental management&lt;/full-title&gt;&lt;/periodical&gt;&lt;pages&gt;1933-1949&lt;/pages&gt;&lt;volume&gt;90&lt;/volume&gt;&lt;number&gt;5&lt;/number&gt;&lt;dates&gt;&lt;year&gt;2009&lt;/year&gt;&lt;/dates&gt;&lt;isbn&gt;0301-4797&lt;/isbn&gt;&lt;urls&gt;&lt;/urls&gt;&lt;/record&gt;&lt;/Cite&gt;&lt;/EndNote&gt;</w:instrText>
      </w:r>
      <w:r w:rsidR="0052111E" w:rsidRPr="006417ED">
        <w:fldChar w:fldCharType="separate"/>
      </w:r>
      <w:r w:rsidR="0084465C" w:rsidRPr="006417ED">
        <w:t>(2009)</w:t>
      </w:r>
      <w:r w:rsidR="0052111E" w:rsidRPr="006417ED">
        <w:fldChar w:fldCharType="end"/>
      </w:r>
      <w:r w:rsidR="00B45DD5" w:rsidRPr="006417ED">
        <w:t xml:space="preserve"> consolidated the range of approaches that can be used for stakeholder analysis and engagement.</w:t>
      </w:r>
      <w:r w:rsidR="0086464C" w:rsidRPr="006417ED">
        <w:t xml:space="preserve"> Yang et al. </w:t>
      </w:r>
      <w:r w:rsidR="0052111E" w:rsidRPr="006417ED">
        <w:fldChar w:fldCharType="begin"/>
      </w:r>
      <w:r w:rsidR="0084465C" w:rsidRPr="006417ED">
        <w:instrText xml:space="preserve"> ADDIN EN.CITE &lt;EndNote&gt;&lt;Cite&gt;&lt;Author&gt;Yang&lt;/Author&gt;&lt;Year&gt;2011&lt;/Year&gt;&lt;RecNum&gt;30&lt;/RecNum&gt;&lt;DisplayText&gt;(Yang et al. 2011)&lt;/DisplayText&gt;&lt;record&gt;&lt;rec-number&gt;30&lt;/rec-number&gt;&lt;foreign-keys&gt;&lt;key app="EN" db-id="v5fvfrfri50spjeze5cpzzsrds5dpvazte0z" timestamp="1456935294"&gt;30&lt;/key&gt;&lt;/foreign-keys&gt;&lt;ref-type name="Journal Article"&gt;17&lt;/ref-type&gt;&lt;contributors&gt;&lt;authors&gt;&lt;author&gt;Yang, Jing&lt;/author&gt;&lt;author&gt;Shen, Geoffrey Qiping&lt;/author&gt;&lt;author&gt;Bourne, Lynda&lt;/author&gt;&lt;author&gt;Ho, Christabel Man</w:instrText>
      </w:r>
      <w:r w:rsidR="0084465C" w:rsidRPr="006417ED">
        <w:rPr>
          <w:rFonts w:ascii="Cambria Math" w:hAnsi="Cambria Math" w:cs="Cambria Math"/>
        </w:rPr>
        <w:instrText>‐</w:instrText>
      </w:r>
      <w:r w:rsidR="0084465C" w:rsidRPr="006417ED">
        <w:instrText>Fong&lt;/author&gt;&lt;author&gt;Xue, Xiaolong&lt;/author&gt;&lt;/authors&gt;&lt;/contributors&gt;&lt;titles&gt;&lt;title&gt;A typology of operational approaches for stakeholder analysis and engagement&lt;/title&gt;&lt;secondary-title&gt;Construction management and economics&lt;/secondary-title&gt;&lt;/titles&gt;&lt;periodical&gt;&lt;full-title&gt;Construction Management and Economics&lt;/full-title&gt;&lt;/periodical&gt;&lt;pages&gt;145-162&lt;/pages&gt;&lt;volume&gt;29&lt;/volume&gt;&lt;number&gt;2&lt;/number&gt;&lt;dates&gt;&lt;year&gt;2011&lt;/year&gt;&lt;/dates&gt;&lt;isbn&gt;0144-6193&lt;/isbn&gt;&lt;urls&gt;&lt;/urls&gt;&lt;/record&gt;&lt;/Cite&gt;&lt;/EndNote&gt;</w:instrText>
      </w:r>
      <w:r w:rsidR="0052111E" w:rsidRPr="006417ED">
        <w:fldChar w:fldCharType="separate"/>
      </w:r>
      <w:r w:rsidR="0084465C" w:rsidRPr="006417ED">
        <w:rPr>
          <w:noProof/>
        </w:rPr>
        <w:t>(2011)</w:t>
      </w:r>
      <w:r w:rsidR="0052111E" w:rsidRPr="006417ED">
        <w:fldChar w:fldCharType="end"/>
      </w:r>
      <w:r w:rsidR="00B45DD5" w:rsidRPr="006417ED">
        <w:t xml:space="preserve"> identified practical approaches and measure</w:t>
      </w:r>
      <w:r w:rsidR="0038207A" w:rsidRPr="006417ED">
        <w:t>d</w:t>
      </w:r>
      <w:r w:rsidR="00B45DD5" w:rsidRPr="006417ED">
        <w:t xml:space="preserve"> the effectiveness of these.</w:t>
      </w:r>
      <w:r w:rsidR="0086464C" w:rsidRPr="006417ED">
        <w:t xml:space="preserve"> </w:t>
      </w:r>
      <w:r w:rsidR="008C28D6" w:rsidRPr="006417ED">
        <w:t xml:space="preserve">The professional </w:t>
      </w:r>
      <w:r w:rsidR="00986250" w:rsidRPr="006417ED">
        <w:t xml:space="preserve">literature </w:t>
      </w:r>
      <w:r w:rsidR="00992D00" w:rsidRPr="006417ED">
        <w:t xml:space="preserve">provides for some examples </w:t>
      </w:r>
      <w:r w:rsidR="00A21A43" w:rsidRPr="006417ED">
        <w:t>of environmental assessment</w:t>
      </w:r>
      <w:r w:rsidR="00992D00" w:rsidRPr="006417ED">
        <w:t>s</w:t>
      </w:r>
      <w:r w:rsidR="00A21A43" w:rsidRPr="006417ED">
        <w:t xml:space="preserve"> </w:t>
      </w:r>
      <w:r w:rsidR="00992D00" w:rsidRPr="006417ED">
        <w:t xml:space="preserve">that </w:t>
      </w:r>
      <w:r w:rsidR="00A21A43" w:rsidRPr="006417ED">
        <w:t>applied stakeholder analysis.</w:t>
      </w:r>
      <w:r w:rsidR="00990ED2" w:rsidRPr="006417ED">
        <w:t xml:space="preserve"> </w:t>
      </w:r>
      <w:r w:rsidR="003E59F8" w:rsidRPr="006417ED">
        <w:t>In the field of waste management, social network analysis (SN</w:t>
      </w:r>
      <w:r w:rsidR="00806985" w:rsidRPr="006417ED">
        <w:t>A) and stakeholder analysis</w:t>
      </w:r>
      <w:r w:rsidR="003E59F8" w:rsidRPr="006417ED">
        <w:t xml:space="preserve"> ha</w:t>
      </w:r>
      <w:r w:rsidR="008C28D6" w:rsidRPr="006417ED">
        <w:t>ve</w:t>
      </w:r>
      <w:r w:rsidR="003E59F8" w:rsidRPr="006417ED">
        <w:t xml:space="preserve"> been used in order to understand and examine the relationship among network</w:t>
      </w:r>
      <w:r w:rsidR="008C28D6" w:rsidRPr="006417ED">
        <w:t>s</w:t>
      </w:r>
      <w:r w:rsidR="003E59F8" w:rsidRPr="006417ED">
        <w:t xml:space="preserve"> and </w:t>
      </w:r>
      <w:r w:rsidR="00806985" w:rsidRPr="006417ED">
        <w:t>stakeholders</w:t>
      </w:r>
      <w:r w:rsidR="003E59F8" w:rsidRPr="006417ED">
        <w:t xml:space="preserve"> </w:t>
      </w:r>
      <w:r w:rsidR="0052111E" w:rsidRPr="006417ED">
        <w:fldChar w:fldCharType="begin">
          <w:fldData xml:space="preserve">PEVuZE5vdGU+PENpdGU+PEF1dGhvcj5DYW5pYXRvPC9BdXRob3I+PFllYXI+MjAxNTwvWWVhcj48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=
</w:fldData>
        </w:fldChar>
      </w:r>
      <w:r w:rsidR="0084465C" w:rsidRPr="006417ED">
        <w:instrText xml:space="preserve"> ADDIN EN.CITE </w:instrText>
      </w:r>
      <w:r w:rsidR="0052111E" w:rsidRPr="006417ED">
        <w:fldChar w:fldCharType="begin">
          <w:fldData xml:space="preserve">PEVuZE5vdGU+PENpdGU+PEF1dGhvcj5DYW5pYXRvPC9BdXRob3I+PFllYXI+MjAxNTwvWWVhcj48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=
</w:fldData>
        </w:fldChar>
      </w:r>
      <w:r w:rsidR="0084465C" w:rsidRPr="006417ED">
        <w:instrText xml:space="preserve"> ADDIN EN.CITE.DATA </w:instrText>
      </w:r>
      <w:r w:rsidR="0052111E" w:rsidRPr="006417ED">
        <w:fldChar w:fldCharType="end"/>
      </w:r>
      <w:r w:rsidR="0052111E" w:rsidRPr="006417ED">
        <w:fldChar w:fldCharType="separate"/>
      </w:r>
      <w:r w:rsidR="0084465C" w:rsidRPr="006417ED">
        <w:rPr>
          <w:noProof/>
        </w:rPr>
        <w:t>(Caniato et al. 2015, Caniato et al. 2014)</w:t>
      </w:r>
      <w:r w:rsidR="0052111E" w:rsidRPr="006417ED">
        <w:fldChar w:fldCharType="end"/>
      </w:r>
      <w:r w:rsidR="003E59F8" w:rsidRPr="006417ED">
        <w:t xml:space="preserve">. </w:t>
      </w:r>
      <w:r w:rsidR="009420DF" w:rsidRPr="006417ED">
        <w:t xml:space="preserve">In </w:t>
      </w:r>
      <w:r w:rsidR="008C28D6" w:rsidRPr="006417ED">
        <w:t xml:space="preserve">the </w:t>
      </w:r>
      <w:r w:rsidR="009420DF" w:rsidRPr="006417ED">
        <w:t xml:space="preserve">natural resource area, </w:t>
      </w:r>
      <w:r w:rsidR="001136E2" w:rsidRPr="006417ED">
        <w:t>some</w:t>
      </w:r>
      <w:r w:rsidR="00620A18" w:rsidRPr="006417ED">
        <w:t xml:space="preserve"> researche</w:t>
      </w:r>
      <w:r w:rsidR="008C28D6" w:rsidRPr="006417ED">
        <w:t>r</w:t>
      </w:r>
      <w:r w:rsidR="00620A18" w:rsidRPr="006417ED">
        <w:t xml:space="preserve">s </w:t>
      </w:r>
      <w:r w:rsidR="0052111E" w:rsidRPr="006417ED">
        <w:fldChar w:fldCharType="begin">
          <w:fldData xml:space="preserve">PEVuZE5vdGU+PENpdGU+PEF1dGhvcj5QcmVsbDwvQXV0aG9yPjxZZWFyPjIwMDk8L1llYXI+PFJl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</w:fldData>
        </w:fldChar>
      </w:r>
      <w:r w:rsidR="0084465C" w:rsidRPr="006417ED">
        <w:instrText xml:space="preserve"> ADDIN EN.CITE </w:instrText>
      </w:r>
      <w:r w:rsidR="0052111E" w:rsidRPr="006417ED">
        <w:fldChar w:fldCharType="begin">
          <w:fldData xml:space="preserve">PEVuZE5vdGU+PENpdGU+PEF1dGhvcj5QcmVsbDwvQXV0aG9yPjxZZWFyPjIwMDk8L1llYXI+PFJl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</w:fldData>
        </w:fldChar>
      </w:r>
      <w:r w:rsidR="0084465C" w:rsidRPr="006417ED">
        <w:instrText xml:space="preserve"> ADDIN EN.CITE.DATA </w:instrText>
      </w:r>
      <w:r w:rsidR="0052111E" w:rsidRPr="006417ED">
        <w:fldChar w:fldCharType="end"/>
      </w:r>
      <w:r w:rsidR="0052111E" w:rsidRPr="006417ED">
        <w:fldChar w:fldCharType="separate"/>
      </w:r>
      <w:r w:rsidR="00383541" w:rsidRPr="006417ED">
        <w:rPr>
          <w:noProof/>
        </w:rPr>
        <w:t xml:space="preserve">(Reed </w:t>
      </w:r>
      <w:r w:rsidR="0084465C" w:rsidRPr="006417ED">
        <w:rPr>
          <w:noProof/>
        </w:rPr>
        <w:t>2009, Prell et al. 2009, Hjortsø 2004)</w:t>
      </w:r>
      <w:r w:rsidR="0052111E" w:rsidRPr="006417ED">
        <w:fldChar w:fldCharType="end"/>
      </w:r>
      <w:r w:rsidR="00620A18" w:rsidRPr="006417ED">
        <w:t xml:space="preserve"> conducted stakeholder analysis for participatory forest planning and natural resource management research. Ananda and </w:t>
      </w:r>
      <w:proofErr w:type="spellStart"/>
      <w:r w:rsidR="00620A18" w:rsidRPr="006417ED">
        <w:t>Herath</w:t>
      </w:r>
      <w:proofErr w:type="spellEnd"/>
      <w:r w:rsidR="00620A18" w:rsidRPr="006417ED">
        <w:t xml:space="preserve"> </w:t>
      </w:r>
      <w:r w:rsidR="0052111E" w:rsidRPr="006417ED">
        <w:fldChar w:fldCharType="begin"/>
      </w:r>
      <w:r w:rsidR="0084465C" w:rsidRPr="006417ED">
        <w:instrText xml:space="preserve"> ADDIN EN.CITE &lt;EndNote&gt;&lt;Cite&gt;&lt;Author&gt;Ananda&lt;/Author&gt;&lt;Year&gt;2003&lt;/Year&gt;&lt;RecNum&gt;23&lt;/RecNum&gt;&lt;DisplayText&gt;(Ananda and Herath 2003)&lt;/DisplayText&gt;&lt;record&gt;&lt;rec-number&gt;23&lt;/rec-number&gt;&lt;foreign-keys&gt;&lt;key app="EN" db-id="v5fvfrfri50spjeze5cpzzsrds5dpvazte0z" timestamp="1456919300"&gt;23&lt;/key&gt;&lt;key app="ENWeb" db-id=""&gt;0&lt;/key&gt;&lt;/foreign-keys&gt;&lt;ref-type name="Journal Article"&gt;17&lt;/ref-type&gt;&lt;contributors&gt;&lt;authors&gt;&lt;author&gt;Jayanath Ananda&lt;/author&gt;&lt;author&gt;Gamini Herath&lt;/author&gt;&lt;/authors&gt;&lt;/contributors&gt;&lt;titles&gt;&lt;title&gt;The use of Analytic Hierarchy Process to incorporate stakeholder preferences into regional forest planning&lt;/title&gt;&lt;secondary-title&gt;Forest Policy and Economics&lt;/secondary-title&gt;&lt;/titles&gt;&lt;periodical&gt;&lt;full-title&gt;Forest Policy and Economics&lt;/full-title&gt;&lt;/periodical&gt;&lt;pages&gt;13-26&lt;/pages&gt;&lt;volume&gt;5&lt;/volume&gt;&lt;dates&gt;&lt;year&gt;2003&lt;/year&gt;&lt;/dates&gt;&lt;urls&gt;&lt;/urls&gt;&lt;/record&gt;&lt;/Cite&gt;&lt;/EndNote&gt;</w:instrText>
      </w:r>
      <w:r w:rsidR="0052111E" w:rsidRPr="006417ED">
        <w:fldChar w:fldCharType="separate"/>
      </w:r>
      <w:r w:rsidR="0084465C" w:rsidRPr="006417ED">
        <w:rPr>
          <w:noProof/>
        </w:rPr>
        <w:t>(2003)</w:t>
      </w:r>
      <w:r w:rsidR="0052111E" w:rsidRPr="006417ED">
        <w:fldChar w:fldCharType="end"/>
      </w:r>
      <w:r w:rsidR="00620A18" w:rsidRPr="006417ED">
        <w:t xml:space="preserve"> applied </w:t>
      </w:r>
      <w:r w:rsidR="008C28D6" w:rsidRPr="006417ED">
        <w:t xml:space="preserve">the </w:t>
      </w:r>
      <w:r w:rsidR="00620A18" w:rsidRPr="006417ED">
        <w:t>AHP method to examine stakeholder preferences into regional forest planning.</w:t>
      </w:r>
      <w:r w:rsidR="0005085B" w:rsidRPr="006417ED">
        <w:t xml:space="preserve"> Stakeholder analysis </w:t>
      </w:r>
      <w:r w:rsidR="00806985" w:rsidRPr="006417ED">
        <w:t>also serve</w:t>
      </w:r>
      <w:r w:rsidR="00C011F6" w:rsidRPr="006417ED">
        <w:t>s</w:t>
      </w:r>
      <w:r w:rsidR="00806985" w:rsidRPr="006417ED">
        <w:t xml:space="preserve"> as</w:t>
      </w:r>
      <w:r w:rsidR="0005085B" w:rsidRPr="006417ED">
        <w:t xml:space="preserve"> a key element </w:t>
      </w:r>
      <w:r w:rsidR="00C011F6" w:rsidRPr="006417ED">
        <w:t xml:space="preserve">for </w:t>
      </w:r>
      <w:r w:rsidR="0005085B" w:rsidRPr="006417ED">
        <w:t xml:space="preserve">water resource management. </w:t>
      </w:r>
      <w:r w:rsidR="0052111E" w:rsidRPr="006417ED">
        <w:fldChar w:fldCharType="begin">
          <w:fldData xml:space="preserve">PEVuZE5vdGU+PENpdGU+PEF1dGhvcj5EZSBNYXJjaGk8L0F1dGhvcj48WWVhcj4yMDAwPC9ZZWFy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</w:fldData>
        </w:fldChar>
      </w:r>
      <w:r w:rsidR="0084465C" w:rsidRPr="006417ED">
        <w:instrText xml:space="preserve"> ADDIN EN.CITE </w:instrText>
      </w:r>
      <w:r w:rsidR="0052111E" w:rsidRPr="006417ED">
        <w:fldChar w:fldCharType="begin">
          <w:fldData xml:space="preserve">PEVuZE5vdGU+PENpdGU+PEF1dGhvcj5EZSBNYXJjaGk8L0F1dGhvcj48WWVhcj4yMDAwPC9ZZWFy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</w:fldData>
        </w:fldChar>
      </w:r>
      <w:r w:rsidR="0084465C" w:rsidRPr="006417ED">
        <w:instrText xml:space="preserve"> ADDIN EN.CITE.DATA </w:instrText>
      </w:r>
      <w:r w:rsidR="0052111E" w:rsidRPr="006417ED">
        <w:fldChar w:fldCharType="end"/>
      </w:r>
      <w:r w:rsidR="0052111E" w:rsidRPr="006417ED">
        <w:fldChar w:fldCharType="separate"/>
      </w:r>
      <w:r w:rsidR="0084465C" w:rsidRPr="006417ED">
        <w:rPr>
          <w:noProof/>
        </w:rPr>
        <w:t>(De Marchi et al. 2000, Fath and Beck 2005, De Stefano 2010)</w:t>
      </w:r>
      <w:r w:rsidR="0052111E" w:rsidRPr="006417ED">
        <w:fldChar w:fldCharType="end"/>
      </w:r>
      <w:r w:rsidR="00C011F6" w:rsidRPr="006417ED">
        <w:t xml:space="preserve">, </w:t>
      </w:r>
      <w:r w:rsidR="008C28D6" w:rsidRPr="006417ED">
        <w:t>analys</w:t>
      </w:r>
      <w:r w:rsidR="00C011F6" w:rsidRPr="006417ED">
        <w:t>ing</w:t>
      </w:r>
      <w:r w:rsidR="00567E40" w:rsidRPr="006417ED">
        <w:t xml:space="preserve"> </w:t>
      </w:r>
      <w:r w:rsidR="00C009B2" w:rsidRPr="006417ED">
        <w:t>stakeholder imagination and perception</w:t>
      </w:r>
      <w:r w:rsidR="008C28D6" w:rsidRPr="006417ED">
        <w:t>s</w:t>
      </w:r>
      <w:r w:rsidR="00C009B2" w:rsidRPr="006417ED">
        <w:t xml:space="preserve"> </w:t>
      </w:r>
      <w:r w:rsidR="008C28D6" w:rsidRPr="006417ED">
        <w:t xml:space="preserve">of </w:t>
      </w:r>
      <w:r w:rsidR="00C009B2" w:rsidRPr="006417ED">
        <w:t xml:space="preserve">water issues by means of </w:t>
      </w:r>
      <w:r w:rsidR="00002F65">
        <w:t>institut</w:t>
      </w:r>
      <w:r w:rsidR="00C009B2" w:rsidRPr="006417ED">
        <w:t>ional analysis. Bernadine Maguire</w:t>
      </w:r>
      <w:r w:rsidR="003B70D9" w:rsidRPr="006417ED">
        <w:t xml:space="preserve"> </w:t>
      </w:r>
      <w:r w:rsidR="0052111E" w:rsidRPr="006417ED">
        <w:fldChar w:fldCharType="begin"/>
      </w:r>
      <w:r w:rsidR="003B70D9" w:rsidRPr="006417ED">
        <w:instrText xml:space="preserve"> ADDIN EN.CITE &lt;EndNote&gt;&lt;Cite&gt;&lt;Author&gt;Maguire&lt;/Author&gt;&lt;Year&gt;2011&lt;/Year&gt;&lt;RecNum&gt;11&lt;/RecNum&gt;&lt;DisplayText&gt;(Maguire et al. 2011)&lt;/DisplayText&gt;&lt;record&gt;&lt;rec-number&gt;11&lt;/rec-number&gt;&lt;foreign-keys&gt;&lt;key app="EN" db-id="v5fvfrfri50spjeze5cpzzsrds5dpvazte0z" timestamp="1456851262"&gt;11&lt;/key&gt;&lt;key app="ENWeb" db-id=""&gt;0&lt;/key&gt;&lt;/foreign-keys&gt;&lt;ref-type name="Journal Article"&gt;17&lt;/ref-type&gt;&lt;contributors&gt;&lt;authors&gt;&lt;author&gt;Maguire, B.&lt;/author&gt;&lt;author&gt;Potts, J.&lt;/author&gt;&lt;author&gt;Fletcher, S.&lt;/author&gt;&lt;/authors&gt;&lt;/contributors&gt;&lt;auth-address&gt;Planning &amp;amp; Sustainability Division, Southampton City Council, Ground Floor, Civic Centre, Southampton, Hampshire, SO19 7LT, UK. Bernadine.Maguire@southampton.gov.uk&lt;/auth-address&gt;&lt;titles&gt;&lt;title&gt;Who, when, and how? Marine planning stakeholder involvement preferences--a case study of the Solent, United Kingdom&lt;/title&gt;&lt;secondary-title&gt;Mar Pollut Bull&lt;/secondary-title&gt;&lt;/titles&gt;&lt;periodical&gt;&lt;full-title&gt;Mar Pollut Bull&lt;/full-title&gt;&lt;/periodical&gt;&lt;pages&gt;2288-92&lt;/pages&gt;&lt;volume&gt;62&lt;/volume&gt;&lt;number&gt;11&lt;/number&gt;&lt;keywords&gt;&lt;keyword&gt;Conservation of Natural Resources/*methods&lt;/keyword&gt;&lt;keyword&gt;*Consumer Participation&lt;/keyword&gt;&lt;keyword&gt;England&lt;/keyword&gt;&lt;keyword&gt;*Environmental Policy&lt;/keyword&gt;&lt;keyword&gt;Oceans and Seas&lt;/keyword&gt;&lt;keyword&gt;Planning Techniques&lt;/keyword&gt;&lt;keyword&gt;*Public Opinion&lt;/keyword&gt;&lt;/keywords&gt;&lt;dates&gt;&lt;year&gt;2011&lt;/year&gt;&lt;pub-dates&gt;&lt;date&gt;Nov&lt;/date&gt;&lt;/pub-dates&gt;&lt;/dates&gt;&lt;isbn&gt;1879-3363 (Electronic)&amp;#xD;0025-326X (Linking)&lt;/isbn&gt;&lt;accession-num&gt;21903229&lt;/accession-num&gt;&lt;urls&gt;&lt;related-urls&gt;&lt;url&gt;http://www.ncbi.nlm.nih.gov/pubmed/21903229&lt;/url&gt;&lt;/related-urls&gt;&lt;/urls&gt;&lt;electronic-resource-num&gt;10.1016/j.marpolbul.2011.07.017&lt;/electronic-resource-num&gt;&lt;/record&gt;&lt;/Cite&gt;&lt;/EndNote&gt;</w:instrText>
      </w:r>
      <w:r w:rsidR="0052111E" w:rsidRPr="006417ED">
        <w:fldChar w:fldCharType="separate"/>
      </w:r>
      <w:r w:rsidR="003B70D9" w:rsidRPr="006417ED">
        <w:rPr>
          <w:noProof/>
        </w:rPr>
        <w:t>(2011)</w:t>
      </w:r>
      <w:r w:rsidR="0052111E" w:rsidRPr="006417ED">
        <w:fldChar w:fldCharType="end"/>
      </w:r>
      <w:r w:rsidR="00C009B2" w:rsidRPr="006417ED">
        <w:t xml:space="preserve"> assess</w:t>
      </w:r>
      <w:r w:rsidR="0038207A" w:rsidRPr="006417ED">
        <w:t>ed</w:t>
      </w:r>
      <w:r w:rsidR="00C009B2" w:rsidRPr="006417ED">
        <w:t xml:space="preserve"> stakeholder involvement in </w:t>
      </w:r>
      <w:r w:rsidR="00C009B2" w:rsidRPr="006417ED">
        <w:lastRenderedPageBreak/>
        <w:t xml:space="preserve">the management of the marine environment through the analysis of their interest and awareness. </w:t>
      </w:r>
      <w:r w:rsidR="00C011F6" w:rsidRPr="006417ED">
        <w:t>Furthermore,</w:t>
      </w:r>
      <w:r w:rsidR="00367777" w:rsidRPr="006417ED">
        <w:rPr>
          <w:rFonts w:eastAsiaTheme="minorEastAsia" w:hint="eastAsia"/>
          <w:lang w:eastAsia="zh-CN"/>
        </w:rPr>
        <w:t xml:space="preserve"> </w:t>
      </w:r>
      <w:r w:rsidR="003B70D9" w:rsidRPr="006417ED">
        <w:t xml:space="preserve">Liu </w:t>
      </w:r>
      <w:r w:rsidR="0052111E" w:rsidRPr="006417ED">
        <w:fldChar w:fldCharType="begin"/>
      </w:r>
      <w:r w:rsidR="003B70D9" w:rsidRPr="006417ED">
        <w:instrText xml:space="preserve"> ADDIN EN.CITE &lt;EndNote&gt;&lt;Cite&gt;&lt;Author&gt;Liu&lt;/Author&gt;&lt;Year&gt;2013&lt;/Year&gt;&lt;RecNum&gt;23&lt;/RecNum&gt;&lt;DisplayText&gt;(Liu et al. 2013)&lt;/DisplayText&gt;&lt;record&gt;&lt;rec-number&gt;23&lt;/rec-number&gt;&lt;foreign-keys&gt;&lt;key app="EN" db-id="29wd0ap0xzwtp9ep2afpeswzwtfr2r290pxf" timestamp="1456743865"&gt;23&lt;/key&gt;&lt;key app="ENWeb" db-id=""&gt;0&lt;/key&gt;&lt;/foreign-keys&gt;&lt;ref-type name="Journal Article"&gt;17&lt;/ref-type&gt;&lt;contributors&gt;&lt;authors&gt;&lt;author&gt;Liu, Ta-Kang&lt;/author&gt;&lt;author&gt;Sheu, Haw-Yang&lt;/author&gt;&lt;author&gt;Tseng, Chung-Ning&lt;/author&gt;&lt;/authors&gt;&lt;/contributors&gt;&lt;titles&gt;&lt;title&gt;Environmental impact assessment of seawater desalination plant under the framework of integrated coastal management&lt;/title&gt;&lt;secondary-title&gt;Desalination&lt;/secondary-title&gt;&lt;/titles&gt;&lt;periodical&gt;&lt;full-title&gt;Desalination&lt;/full-title&gt;&lt;/periodical&gt;&lt;pages&gt;10-18&lt;/pages&gt;&lt;volume&gt;326&lt;/volume&gt;&lt;dates&gt;&lt;year&gt;2013&lt;/year&gt;&lt;/dates&gt;&lt;isbn&gt;00119164&lt;/isbn&gt;&lt;urls&gt;&lt;/urls&gt;&lt;electronic-resource-num&gt;10.1016/j.desal.2013.07.003&lt;/electronic-resource-num&gt;&lt;/record&gt;&lt;/Cite&gt;&lt;/EndNote&gt;</w:instrText>
      </w:r>
      <w:r w:rsidR="0052111E" w:rsidRPr="006417ED">
        <w:fldChar w:fldCharType="separate"/>
      </w:r>
      <w:r w:rsidR="003B70D9" w:rsidRPr="006417ED">
        <w:rPr>
          <w:noProof/>
        </w:rPr>
        <w:t>(2013)</w:t>
      </w:r>
      <w:r w:rsidR="0052111E" w:rsidRPr="006417ED">
        <w:fldChar w:fldCharType="end"/>
      </w:r>
      <w:r w:rsidR="00C009B2" w:rsidRPr="006417ED">
        <w:t xml:space="preserve"> developed </w:t>
      </w:r>
      <w:r w:rsidR="008C28D6" w:rsidRPr="006417ED">
        <w:t xml:space="preserve">an </w:t>
      </w:r>
      <w:r w:rsidR="00C009B2" w:rsidRPr="006417ED">
        <w:t xml:space="preserve">indicator framework </w:t>
      </w:r>
      <w:r w:rsidR="00075D17" w:rsidRPr="006417ED">
        <w:t>of integrated coastal management by interviewing coastal stakeholders.</w:t>
      </w:r>
      <w:r w:rsidR="00806985" w:rsidRPr="006417ED">
        <w:t xml:space="preserve"> </w:t>
      </w:r>
      <w:r w:rsidR="00C62FC4" w:rsidRPr="006417ED">
        <w:t>S</w:t>
      </w:r>
      <w:r w:rsidR="00F542F1" w:rsidRPr="006417ED">
        <w:t xml:space="preserve">takeholder analysis </w:t>
      </w:r>
      <w:r w:rsidR="00DC32B9" w:rsidRPr="006417ED">
        <w:t xml:space="preserve">has </w:t>
      </w:r>
      <w:r w:rsidR="00C011F6" w:rsidRPr="006417ED">
        <w:t xml:space="preserve">also </w:t>
      </w:r>
      <w:r w:rsidR="00DC32B9" w:rsidRPr="006417ED">
        <w:t xml:space="preserve">been conducted in </w:t>
      </w:r>
      <w:r w:rsidR="00C011F6" w:rsidRPr="006417ED">
        <w:t xml:space="preserve">terrestrial </w:t>
      </w:r>
      <w:r w:rsidR="00DC32B9" w:rsidRPr="006417ED">
        <w:t xml:space="preserve">transport </w:t>
      </w:r>
      <w:r w:rsidR="0052111E" w:rsidRPr="006417ED">
        <w:fldChar w:fldCharType="begin"/>
      </w:r>
      <w:r w:rsidR="0084465C" w:rsidRPr="006417ED">
        <w:instrText xml:space="preserve"> ADDIN EN.CITE &lt;EndNote&gt;&lt;Cite&gt;&lt;Author&gt;Turcksin&lt;/Author&gt;&lt;Year&gt;2011&lt;/Year&gt;&lt;RecNum&gt;12&lt;/RecNum&gt;&lt;DisplayText&gt;(Turcksin et al. 2011)&lt;/DisplayText&gt;&lt;record&gt;&lt;rec-number&gt;12&lt;/rec-number&gt;&lt;foreign-keys&gt;&lt;key app="EN" db-id="v5fvfrfri50spjeze5cpzzsrds5dpvazte0z" timestamp="1456911699"&gt;12&lt;/key&gt;&lt;key app="ENWeb" db-id=""&gt;0&lt;/key&gt;&lt;/foreign-keys&gt;&lt;ref-type name="Journal Article"&gt;17&lt;/ref-type&gt;&lt;contributors&gt;&lt;authors&gt;&lt;author&gt;Turcksin, Laurence&lt;/author&gt;&lt;author&gt;Macharis, Cathy&lt;/author&gt;&lt;author&gt;Lebeau, Kenneth&lt;/author&gt;&lt;author&gt;Boureima, Faycal&lt;/author&gt;&lt;author&gt;Van Mierlo, Joeri&lt;/author&gt;&lt;author&gt;Bram, Svend&lt;/author&gt;&lt;author&gt;De Ruyck, Jacques&lt;/author&gt;&lt;author&gt;Mertens, Lara&lt;/author&gt;&lt;author&gt;Jossart, Jean-Marc&lt;/author&gt;&lt;author&gt;Gorissen, Leen&lt;/author&gt;&lt;author&gt;Pelkmans, Luc&lt;/author&gt;&lt;/authors&gt;&lt;/contributors&gt;&lt;titles&gt;&lt;title&gt;A multi-actor multi-criteria framework to assess the stakeholder support for different biofuel options: The case of Belgium&lt;/title&gt;&lt;secondary-title&gt;Energy Policy&lt;/secondary-title&gt;&lt;/titles&gt;&lt;periodical&gt;&lt;full-title&gt;Energy Policy&lt;/full-title&gt;&lt;/periodical&gt;&lt;pages&gt;200-214&lt;/pages&gt;&lt;volume&gt;39&lt;/volume&gt;&lt;number&gt;1&lt;/number&gt;&lt;dates&gt;&lt;year&gt;2011&lt;/year&gt;&lt;/dates&gt;&lt;isbn&gt;03014215&lt;/isbn&gt;&lt;urls&gt;&lt;/urls&gt;&lt;electronic-resource-num&gt;10.1016/j.enpol.2010.09.033&lt;/electronic-resource-num&gt;&lt;/record&gt;&lt;/Cite&gt;&lt;/EndNote&gt;</w:instrText>
      </w:r>
      <w:r w:rsidR="0052111E" w:rsidRPr="006417ED">
        <w:fldChar w:fldCharType="separate"/>
      </w:r>
      <w:r w:rsidR="0084465C" w:rsidRPr="006417ED">
        <w:rPr>
          <w:noProof/>
        </w:rPr>
        <w:t>(Turcksin et al. 2011</w:t>
      </w:r>
      <w:r w:rsidR="0052111E" w:rsidRPr="006417ED">
        <w:fldChar w:fldCharType="end"/>
      </w:r>
      <w:r w:rsidR="003D5978" w:rsidRPr="006417ED">
        <w:t>,</w:t>
      </w:r>
      <w:r w:rsidR="00DC32B9" w:rsidRPr="006417ED">
        <w:t xml:space="preserve"> </w:t>
      </w:r>
      <w:r w:rsidR="0052111E" w:rsidRPr="006417ED">
        <w:fldChar w:fldCharType="begin"/>
      </w:r>
      <w:r w:rsidR="0084465C" w:rsidRPr="006417ED">
        <w:instrText xml:space="preserve"> ADDIN EN.CITE &lt;EndNote&gt;&lt;Cite&gt;&lt;Author&gt;Sun&lt;/Author&gt;&lt;Year&gt;2015&lt;/Year&gt;&lt;RecNum&gt;13&lt;/RecNum&gt;&lt;DisplayText&gt;(Sun et al. 2015)&lt;/DisplayText&gt;&lt;record&gt;&lt;rec-number&gt;13&lt;/rec-number&gt;&lt;foreign-keys&gt;&lt;key app="EN" db-id="v5fvfrfri50spjeze5cpzzsrds5dpvazte0z" timestamp="1456911989"&gt;13&lt;/key&gt;&lt;key app="ENWeb" db-id=""&gt;0&lt;/key&gt;&lt;/foreign-keys&gt;&lt;ref-type name="Journal Article"&gt;17&lt;/ref-type&gt;&lt;contributors&gt;&lt;authors&gt;&lt;author&gt;Sun, Hui&lt;/author&gt;&lt;author&gt;Zhang, Yiting&lt;/author&gt;&lt;author&gt;Wang, Yuning&lt;/author&gt;&lt;author&gt;Li, Lei&lt;/author&gt;&lt;author&gt;Sheng, Yun&lt;/author&gt;&lt;/authors&gt;&lt;/contributors&gt;&lt;titles&gt;&lt;title&gt;A social stakeholder support assessment of low-carbon transport policy based on multi-actor multi-criteria analysis: The case of Tianjin&lt;/title&gt;&lt;secondary-title&gt;Transport Policy&lt;/secondary-title&gt;&lt;/titles&gt;&lt;periodical&gt;&lt;full-title&gt;Transport Policy&lt;/full-title&gt;&lt;/periodical&gt;&lt;pages&gt;103-116&lt;/pages&gt;&lt;volume&gt;41&lt;/volume&gt;&lt;dates&gt;&lt;year&gt;2015&lt;/year&gt;&lt;/dates&gt;&lt;isbn&gt;0967070X&lt;/isbn&gt;&lt;urls&gt;&lt;/urls&gt;&lt;electronic-resource-num&gt;10.1016/j.tranpol.2015.01.006&lt;/electronic-resource-num&gt;&lt;/record&gt;&lt;/Cite&gt;&lt;/EndNote&gt;</w:instrText>
      </w:r>
      <w:r w:rsidR="0052111E" w:rsidRPr="006417ED">
        <w:fldChar w:fldCharType="separate"/>
      </w:r>
      <w:r w:rsidR="0084465C" w:rsidRPr="006417ED">
        <w:rPr>
          <w:noProof/>
        </w:rPr>
        <w:t>Sun et al. 2015)</w:t>
      </w:r>
      <w:r w:rsidR="0052111E" w:rsidRPr="006417ED">
        <w:fldChar w:fldCharType="end"/>
      </w:r>
      <w:r w:rsidR="00DC32B9" w:rsidRPr="006417ED">
        <w:t xml:space="preserve">, aviation </w:t>
      </w:r>
      <w:r w:rsidR="0052111E" w:rsidRPr="006417ED">
        <w:fldChar w:fldCharType="begin"/>
      </w:r>
      <w:r w:rsidR="0084465C" w:rsidRPr="006417ED">
        <w:instrText xml:space="preserve"> ADDIN EN.CITE &lt;EndNote&gt;&lt;Cite&gt;&lt;Author&gt;Amaeshi&lt;/Author&gt;&lt;Year&gt;2006&lt;/Year&gt;&lt;RecNum&gt;16&lt;/RecNum&gt;&lt;DisplayText&gt;(Amaeshi and Crane 2006)&lt;/DisplayText&gt;&lt;record&gt;&lt;rec-number&gt;16&lt;/rec-number&gt;&lt;foreign-keys&gt;&lt;key app="EN" db-id="v5fvfrfri50spjeze5cpzzsrds5dpvazte0z" timestamp="1456915307"&gt;16&lt;/key&gt;&lt;key app="ENWeb" db-id=""&gt;0&lt;/key&gt;&lt;/foreign-keys&gt;&lt;ref-type name="Journal Article"&gt;17&lt;/ref-type&gt;&lt;contributors&gt;&lt;authors&gt;&lt;author&gt;Amaeshi, Kenneth M.&lt;/author&gt;&lt;author&gt;Crane, Andrew&lt;/author&gt;&lt;/authors&gt;&lt;/contributors&gt;&lt;titles&gt;&lt;title&gt;Stakeholder engagement: a mechanism for sustainable aviation&lt;/title&gt;&lt;secondary-title&gt;Corporate Social Responsibility and Environmental Management&lt;/secondary-title&gt;&lt;/titles&gt;&lt;periodical&gt;&lt;full-title&gt;Corporate Social Responsibility and Environmental Management&lt;/full-title&gt;&lt;/periodical&gt;&lt;pages&gt;245-260&lt;/pages&gt;&lt;volume&gt;13&lt;/volume&gt;&lt;number&gt;5&lt;/number&gt;&lt;dates&gt;&lt;year&gt;2006&lt;/year&gt;&lt;/dates&gt;&lt;isbn&gt;15353958&amp;#xD;15353966&lt;/isbn&gt;&lt;urls&gt;&lt;/urls&gt;&lt;electronic-resource-num&gt;10.1002/csr.108&lt;/electronic-resource-num&gt;&lt;/record&gt;&lt;/Cite&gt;&lt;/EndNote&gt;</w:instrText>
      </w:r>
      <w:r w:rsidR="0052111E" w:rsidRPr="006417ED">
        <w:fldChar w:fldCharType="separate"/>
      </w:r>
      <w:r w:rsidR="0084465C" w:rsidRPr="006417ED">
        <w:rPr>
          <w:noProof/>
        </w:rPr>
        <w:t>(Amaeshi and Crane 2006)</w:t>
      </w:r>
      <w:r w:rsidR="0052111E" w:rsidRPr="006417ED">
        <w:fldChar w:fldCharType="end"/>
      </w:r>
      <w:r w:rsidR="00DC32B9" w:rsidRPr="006417ED">
        <w:t xml:space="preserve">, </w:t>
      </w:r>
      <w:r w:rsidR="00CE7B89">
        <w:t xml:space="preserve">flood management (van Buren et al, 2015) </w:t>
      </w:r>
      <w:r w:rsidR="00DC32B9" w:rsidRPr="006417ED">
        <w:t xml:space="preserve">and </w:t>
      </w:r>
      <w:r w:rsidR="00C011F6" w:rsidRPr="006417ED">
        <w:t xml:space="preserve">the </w:t>
      </w:r>
      <w:r w:rsidR="00DC32B9" w:rsidRPr="006417ED">
        <w:t xml:space="preserve">primary resource sector </w:t>
      </w:r>
      <w:r w:rsidR="0052111E" w:rsidRPr="006417ED">
        <w:fldChar w:fldCharType="begin"/>
      </w:r>
      <w:r w:rsidR="0084465C" w:rsidRPr="006417ED">
        <w:instrText xml:space="preserve"> ADDIN EN.CITE &lt;EndNote&gt;&lt;Cite&gt;&lt;Author&gt;Frost&lt;/Author&gt;&lt;Year&gt;1995&lt;/Year&gt;&lt;RecNum&gt;17&lt;/RecNum&gt;&lt;DisplayText&gt;(Frost 1995)&lt;/DisplayText&gt;&lt;record&gt;&lt;rec-number&gt;17&lt;/rec-number&gt;&lt;foreign-keys&gt;&lt;key app="EN" db-id="v5fvfrfri50spjeze5cpzzsrds5dpvazte0z" timestamp="1456915468"&gt;17&lt;/key&gt;&lt;key app="ENWeb" db-id=""&gt;0&lt;/key&gt;&lt;/foreign-keys&gt;&lt;ref-type name="Journal Article"&gt;17&lt;/ref-type&gt;&lt;contributors&gt;&lt;authors&gt;&lt;author&gt;Frederick A. Frost&lt;/author&gt;&lt;/authors&gt;&lt;/contributors&gt;&lt;titles&gt;&lt;title&gt;The use of stakeholder analysis to understand ethical and moral issues in the primary resource sector&lt;/title&gt;&lt;secondary-title&gt;Journal of Business Ethics&lt;/secondary-title&gt;&lt;/titles&gt;&lt;periodical&gt;&lt;full-title&gt;Journal of Business Ethics&lt;/full-title&gt;&lt;/periodical&gt;&lt;pages&gt;653-661&lt;/pages&gt;&lt;volume&gt;14&lt;/volume&gt;&lt;dates&gt;&lt;year&gt;1995&lt;/year&gt;&lt;/dates&gt;&lt;urls&gt;&lt;/urls&gt;&lt;/record&gt;&lt;/Cite&gt;&lt;/EndNote&gt;</w:instrText>
      </w:r>
      <w:r w:rsidR="0052111E" w:rsidRPr="006417ED">
        <w:fldChar w:fldCharType="separate"/>
      </w:r>
      <w:r w:rsidR="0084465C" w:rsidRPr="006417ED">
        <w:rPr>
          <w:noProof/>
        </w:rPr>
        <w:t>(Frost 1995)</w:t>
      </w:r>
      <w:r w:rsidR="0052111E" w:rsidRPr="006417ED">
        <w:fldChar w:fldCharType="end"/>
      </w:r>
      <w:r w:rsidR="002F46B4" w:rsidRPr="006417ED">
        <w:t xml:space="preserve">. </w:t>
      </w:r>
      <w:r w:rsidR="00800748" w:rsidRPr="006417ED">
        <w:t xml:space="preserve">However, until now </w:t>
      </w:r>
      <w:r w:rsidR="00002F65">
        <w:t xml:space="preserve">there </w:t>
      </w:r>
      <w:r w:rsidR="00E4695F" w:rsidRPr="006417ED">
        <w:t xml:space="preserve">have </w:t>
      </w:r>
      <w:r w:rsidR="00002F65">
        <w:t>been no attempts of</w:t>
      </w:r>
      <w:r w:rsidR="00E4695F" w:rsidRPr="006417ED">
        <w:t xml:space="preserve"> </w:t>
      </w:r>
      <w:r w:rsidR="002F46B4" w:rsidRPr="006417ED">
        <w:t xml:space="preserve">stakeholder analysis </w:t>
      </w:r>
      <w:r w:rsidR="00800748" w:rsidRPr="006417ED">
        <w:t xml:space="preserve">in the field of </w:t>
      </w:r>
      <w:r w:rsidR="0068741C" w:rsidRPr="006417ED">
        <w:t xml:space="preserve">FDI management or </w:t>
      </w:r>
      <w:r w:rsidR="00A266E9" w:rsidRPr="006417ED">
        <w:t>i</w:t>
      </w:r>
      <w:r w:rsidR="00800748" w:rsidRPr="006417ED">
        <w:t xml:space="preserve">nvestment </w:t>
      </w:r>
      <w:r w:rsidR="00CE7B89">
        <w:t xml:space="preserve">programme related </w:t>
      </w:r>
      <w:r w:rsidR="00800748" w:rsidRPr="006417ED">
        <w:t>SEA</w:t>
      </w:r>
      <w:r w:rsidR="002F46B4" w:rsidRPr="006417ED">
        <w:t xml:space="preserve">. </w:t>
      </w:r>
    </w:p>
    <w:p w14:paraId="5AA0FAD8" w14:textId="77777777" w:rsidR="0069482E" w:rsidRPr="006417ED" w:rsidRDefault="0069482E" w:rsidP="0069482E">
      <w:pPr>
        <w:pStyle w:val="Newparagraph"/>
        <w:spacing w:line="240" w:lineRule="auto"/>
      </w:pPr>
    </w:p>
    <w:p w14:paraId="3AB283F4" w14:textId="67D6D6FB" w:rsidR="00E4695F" w:rsidRDefault="00E4695F" w:rsidP="0069482E">
      <w:pPr>
        <w:pStyle w:val="Newparagraph"/>
        <w:spacing w:line="240" w:lineRule="auto"/>
      </w:pPr>
      <w:proofErr w:type="spellStart"/>
      <w:r w:rsidRPr="006417ED">
        <w:t>Yanyang</w:t>
      </w:r>
      <w:proofErr w:type="spellEnd"/>
      <w:r w:rsidRPr="006417ED">
        <w:t xml:space="preserve"> Wu (2014) and Tao Hu (2014</w:t>
      </w:r>
      <w:r w:rsidR="00780610" w:rsidRPr="006417ED">
        <w:t>a</w:t>
      </w:r>
      <w:r w:rsidRPr="006417ED">
        <w:t xml:space="preserve">) </w:t>
      </w:r>
      <w:r w:rsidR="008C28D6" w:rsidRPr="006417ED">
        <w:t xml:space="preserve">identified </w:t>
      </w:r>
      <w:r w:rsidRPr="006417ED">
        <w:t>stakeholders involved in FDI, and create</w:t>
      </w:r>
      <w:r w:rsidR="008C28D6" w:rsidRPr="006417ED">
        <w:t>d</w:t>
      </w:r>
      <w:r w:rsidRPr="006417ED">
        <w:t xml:space="preserve"> a 4 × 4 conceptual matrix from the </w:t>
      </w:r>
      <w:r w:rsidR="00C011F6" w:rsidRPr="006417ED">
        <w:t xml:space="preserve">perspective </w:t>
      </w:r>
      <w:r w:rsidRPr="006417ED">
        <w:t xml:space="preserve">of business, political, environmental and social stakeholders. Based on the matrix, </w:t>
      </w:r>
      <w:r w:rsidR="003D5978" w:rsidRPr="006417ED">
        <w:t>Tao Hu</w:t>
      </w:r>
      <w:r w:rsidRPr="006417ED">
        <w:t xml:space="preserve"> (2014</w:t>
      </w:r>
      <w:r w:rsidR="00780610" w:rsidRPr="006417ED">
        <w:t>b, 2014c</w:t>
      </w:r>
      <w:r w:rsidRPr="006417ED">
        <w:t>) qualitative</w:t>
      </w:r>
      <w:r w:rsidR="008C28D6" w:rsidRPr="006417ED">
        <w:t>ly</w:t>
      </w:r>
      <w:r w:rsidRPr="006417ED">
        <w:t xml:space="preserve"> analys</w:t>
      </w:r>
      <w:r w:rsidR="008C28D6" w:rsidRPr="006417ED">
        <w:t>e</w:t>
      </w:r>
      <w:r w:rsidR="0038207A" w:rsidRPr="006417ED">
        <w:t>d</w:t>
      </w:r>
      <w:r w:rsidRPr="006417ED">
        <w:t xml:space="preserve"> the key players in Latin America and Southeast Asia. </w:t>
      </w:r>
      <w:r w:rsidR="00C011F6" w:rsidRPr="006417ED">
        <w:t>However, a</w:t>
      </w:r>
      <w:r w:rsidRPr="006417ED">
        <w:t xml:space="preserve">ll of </w:t>
      </w:r>
      <w:r w:rsidR="00C62FC4" w:rsidRPr="006417ED">
        <w:t>these studies</w:t>
      </w:r>
      <w:r w:rsidRPr="006417ED">
        <w:t xml:space="preserve"> have </w:t>
      </w:r>
      <w:r w:rsidR="00CE7B89">
        <w:t xml:space="preserve">had </w:t>
      </w:r>
      <w:r w:rsidRPr="006417ED">
        <w:t>limit</w:t>
      </w:r>
      <w:r w:rsidR="008C28D6" w:rsidRPr="006417ED">
        <w:t>s</w:t>
      </w:r>
      <w:r w:rsidR="00C62FC4" w:rsidRPr="006417ED">
        <w:t xml:space="preserve"> </w:t>
      </w:r>
      <w:r w:rsidR="008C28D6" w:rsidRPr="006417ED">
        <w:t xml:space="preserve">with regards to </w:t>
      </w:r>
      <w:r w:rsidR="00C62FC4" w:rsidRPr="006417ED">
        <w:t>clarifying</w:t>
      </w:r>
      <w:r w:rsidRPr="006417ED">
        <w:t xml:space="preserve"> the network</w:t>
      </w:r>
      <w:r w:rsidR="008C28D6" w:rsidRPr="006417ED">
        <w:t>s</w:t>
      </w:r>
      <w:r w:rsidRPr="006417ED">
        <w:t xml:space="preserve"> among</w:t>
      </w:r>
      <w:r w:rsidR="008C28D6" w:rsidRPr="006417ED">
        <w:t>st</w:t>
      </w:r>
      <w:r w:rsidRPr="006417ED">
        <w:t xml:space="preserve"> stakeholders </w:t>
      </w:r>
      <w:r w:rsidR="00C62FC4" w:rsidRPr="006417ED">
        <w:t>and</w:t>
      </w:r>
      <w:r w:rsidRPr="006417ED">
        <w:t xml:space="preserve"> making suggestion</w:t>
      </w:r>
      <w:r w:rsidR="00C011F6" w:rsidRPr="006417ED">
        <w:t>s</w:t>
      </w:r>
      <w:r w:rsidRPr="006417ED">
        <w:t xml:space="preserve"> for future investment according to the </w:t>
      </w:r>
      <w:r w:rsidR="00D702BA" w:rsidRPr="006417ED">
        <w:t xml:space="preserve">social and environmental priority by communicating with </w:t>
      </w:r>
      <w:r w:rsidRPr="006417ED">
        <w:t>stakeholders.</w:t>
      </w:r>
    </w:p>
    <w:p w14:paraId="385C03E8" w14:textId="77777777" w:rsidR="0069482E" w:rsidRPr="006417ED" w:rsidRDefault="0069482E" w:rsidP="0069482E">
      <w:pPr>
        <w:pStyle w:val="Newparagraph"/>
        <w:spacing w:line="240" w:lineRule="auto"/>
      </w:pPr>
    </w:p>
    <w:p w14:paraId="6D7CFC62" w14:textId="106F287A" w:rsidR="00A65FD0" w:rsidRDefault="003A7CFE" w:rsidP="0069482E">
      <w:pPr>
        <w:pStyle w:val="Newparagraph"/>
        <w:spacing w:line="240" w:lineRule="auto"/>
      </w:pPr>
      <w:r w:rsidRPr="006417ED">
        <w:t>Since the environmental impact of investment project</w:t>
      </w:r>
      <w:r w:rsidR="00C5715C" w:rsidRPr="006417ED">
        <w:t>s</w:t>
      </w:r>
      <w:r w:rsidRPr="006417ED">
        <w:t xml:space="preserve"> </w:t>
      </w:r>
      <w:r w:rsidR="00C5715C" w:rsidRPr="006417ED">
        <w:t xml:space="preserve">can be </w:t>
      </w:r>
      <w:r w:rsidR="00E41227" w:rsidRPr="006417ED">
        <w:t xml:space="preserve">substantive </w:t>
      </w:r>
      <w:r w:rsidRPr="006417ED">
        <w:t>and complex</w:t>
      </w:r>
      <w:r w:rsidR="00C5715C" w:rsidRPr="006417ED">
        <w:t>,</w:t>
      </w:r>
      <w:r w:rsidRPr="006417ED">
        <w:t xml:space="preserve"> </w:t>
      </w:r>
      <w:r w:rsidR="00C5715C" w:rsidRPr="006417ED">
        <w:t>i</w:t>
      </w:r>
      <w:r w:rsidRPr="006417ED">
        <w:t>t is essential to identify the network</w:t>
      </w:r>
      <w:r w:rsidR="00C5715C" w:rsidRPr="006417ED">
        <w:t>s</w:t>
      </w:r>
      <w:r w:rsidRPr="006417ED">
        <w:t xml:space="preserve"> among stakeholders, and formulate effective approaches for stakeholder analysis and engagement</w:t>
      </w:r>
      <w:r w:rsidR="002551D0" w:rsidRPr="006417ED">
        <w:t xml:space="preserve">. </w:t>
      </w:r>
      <w:r w:rsidR="004B53E4" w:rsidRPr="006417ED">
        <w:t xml:space="preserve">The purpose is to seek stakeholders’ characteristics, and to make recommendations for Chinese FDI in Pakistan by avoiding the environmental and social challenges and seizing the opportunities noted by stakeholders. </w:t>
      </w:r>
      <w:r w:rsidR="00BB06E7" w:rsidRPr="006417ED">
        <w:t xml:space="preserve">Starting from the </w:t>
      </w:r>
      <w:r w:rsidR="00877B12" w:rsidRPr="006417ED">
        <w:t xml:space="preserve">current </w:t>
      </w:r>
      <w:r w:rsidR="00CE7B89" w:rsidRPr="006417ED">
        <w:t xml:space="preserve">environmental </w:t>
      </w:r>
      <w:r w:rsidR="00877B12" w:rsidRPr="006417ED">
        <w:t>situation</w:t>
      </w:r>
      <w:r w:rsidR="00167839" w:rsidRPr="006417ED">
        <w:t xml:space="preserve">, </w:t>
      </w:r>
      <w:r w:rsidR="000820AE" w:rsidRPr="006417ED">
        <w:t>this</w:t>
      </w:r>
      <w:r w:rsidR="00167839" w:rsidRPr="006417ED">
        <w:t xml:space="preserve"> study foc</w:t>
      </w:r>
      <w:r w:rsidR="0074654D" w:rsidRPr="006417ED">
        <w:t>uses</w:t>
      </w:r>
      <w:r w:rsidR="00167839" w:rsidRPr="006417ED">
        <w:t xml:space="preserve"> </w:t>
      </w:r>
      <w:r w:rsidR="00E41227" w:rsidRPr="006417ED">
        <w:t xml:space="preserve">on </w:t>
      </w:r>
      <w:r w:rsidR="00167839" w:rsidRPr="006417ED">
        <w:t xml:space="preserve">critical issues that need to be </w:t>
      </w:r>
      <w:r w:rsidR="001F2119" w:rsidRPr="006417ED">
        <w:t>assessed</w:t>
      </w:r>
      <w:r w:rsidR="00167839" w:rsidRPr="006417ED">
        <w:t xml:space="preserve"> by stakeholders</w:t>
      </w:r>
      <w:r w:rsidR="000E0B13" w:rsidRPr="006417ED">
        <w:t xml:space="preserve"> (Section 2).</w:t>
      </w:r>
      <w:r w:rsidR="001F2119" w:rsidRPr="006417ED">
        <w:t xml:space="preserve"> </w:t>
      </w:r>
      <w:r w:rsidR="00C5715C" w:rsidRPr="006417ED">
        <w:t xml:space="preserve">In </w:t>
      </w:r>
      <w:r w:rsidR="00633F56" w:rsidRPr="006417ED">
        <w:t>Section 3</w:t>
      </w:r>
      <w:r w:rsidR="00E41227" w:rsidRPr="006417ED">
        <w:t>,</w:t>
      </w:r>
      <w:r w:rsidR="00633F56" w:rsidRPr="006417ED">
        <w:t xml:space="preserve"> key stakeholders for </w:t>
      </w:r>
      <w:r w:rsidR="00A266E9" w:rsidRPr="006417ED">
        <w:t>i</w:t>
      </w:r>
      <w:r w:rsidR="00633F56" w:rsidRPr="006417ED">
        <w:t xml:space="preserve">nvestment </w:t>
      </w:r>
      <w:r w:rsidR="00CE7B89">
        <w:t xml:space="preserve">programme related </w:t>
      </w:r>
      <w:r w:rsidR="00633F56" w:rsidRPr="006417ED">
        <w:t>SEA in Pakistan</w:t>
      </w:r>
      <w:r w:rsidR="00C5715C" w:rsidRPr="006417ED">
        <w:t xml:space="preserve"> are identified</w:t>
      </w:r>
      <w:r w:rsidR="00633F56" w:rsidRPr="006417ED">
        <w:t xml:space="preserve">, </w:t>
      </w:r>
      <w:r w:rsidR="00DD148C" w:rsidRPr="006417ED">
        <w:t>set</w:t>
      </w:r>
      <w:r w:rsidR="00C5715C" w:rsidRPr="006417ED">
        <w:t>ting</w:t>
      </w:r>
      <w:r w:rsidR="00DD148C" w:rsidRPr="006417ED">
        <w:t xml:space="preserve"> out the methodology followed to investigate the practic</w:t>
      </w:r>
      <w:r w:rsidR="0074654D" w:rsidRPr="006417ED">
        <w:t>al</w:t>
      </w:r>
      <w:r w:rsidR="00DD148C" w:rsidRPr="006417ED">
        <w:t xml:space="preserve"> approaches for stakeholder analysis</w:t>
      </w:r>
      <w:r w:rsidR="00633F56" w:rsidRPr="006417ED">
        <w:t xml:space="preserve">. </w:t>
      </w:r>
      <w:r w:rsidR="00C5715C" w:rsidRPr="006417ED">
        <w:t xml:space="preserve">In </w:t>
      </w:r>
      <w:r w:rsidR="00633F56" w:rsidRPr="006417ED">
        <w:t>Sectio</w:t>
      </w:r>
      <w:r w:rsidR="00A10389" w:rsidRPr="006417ED">
        <w:t xml:space="preserve">n </w:t>
      </w:r>
      <w:r w:rsidR="0038207A" w:rsidRPr="006417ED">
        <w:t>4</w:t>
      </w:r>
      <w:r w:rsidR="00E41227" w:rsidRPr="006417ED">
        <w:t>,</w:t>
      </w:r>
      <w:r w:rsidR="0038207A" w:rsidRPr="006417ED">
        <w:t xml:space="preserve"> </w:t>
      </w:r>
      <w:r w:rsidR="00A10389" w:rsidRPr="006417ED">
        <w:t xml:space="preserve">the identification, </w:t>
      </w:r>
      <w:r w:rsidR="00633F56" w:rsidRPr="006417ED">
        <w:t>investigation</w:t>
      </w:r>
      <w:r w:rsidR="00A10389" w:rsidRPr="006417ED">
        <w:t>, and communication</w:t>
      </w:r>
      <w:r w:rsidR="00633F56" w:rsidRPr="006417ED">
        <w:t xml:space="preserve"> </w:t>
      </w:r>
      <w:r w:rsidR="00FA1168" w:rsidRPr="006417ED">
        <w:t>level</w:t>
      </w:r>
      <w:r w:rsidR="00C5715C" w:rsidRPr="006417ED">
        <w:t>s</w:t>
      </w:r>
      <w:r w:rsidR="00FA1168" w:rsidRPr="006417ED">
        <w:t xml:space="preserve"> of </w:t>
      </w:r>
      <w:r w:rsidR="0076289C" w:rsidRPr="006417ED">
        <w:t>research</w:t>
      </w:r>
      <w:r w:rsidR="00FA1168" w:rsidRPr="006417ED">
        <w:t xml:space="preserve"> </w:t>
      </w:r>
      <w:r w:rsidR="00C5715C" w:rsidRPr="006417ED">
        <w:t xml:space="preserve">are conducted </w:t>
      </w:r>
      <w:r w:rsidR="00633F56" w:rsidRPr="006417ED">
        <w:t xml:space="preserve">through </w:t>
      </w:r>
      <w:r w:rsidR="008B5E39" w:rsidRPr="006417ED">
        <w:t xml:space="preserve">stakeholder analysis, </w:t>
      </w:r>
      <w:r w:rsidR="00633F56" w:rsidRPr="006417ED">
        <w:t>social network analysis</w:t>
      </w:r>
      <w:r w:rsidR="008B5E39" w:rsidRPr="006417ED">
        <w:t>,</w:t>
      </w:r>
      <w:r w:rsidR="00633F56" w:rsidRPr="006417ED">
        <w:t xml:space="preserve"> and </w:t>
      </w:r>
      <w:r w:rsidR="00E41227" w:rsidRPr="006417ED">
        <w:t xml:space="preserve">the drafting of a </w:t>
      </w:r>
      <w:r w:rsidR="00633F56" w:rsidRPr="006417ED">
        <w:t xml:space="preserve">prioritization matrix. </w:t>
      </w:r>
      <w:r w:rsidR="000820AE" w:rsidRPr="006417ED">
        <w:t>Section</w:t>
      </w:r>
      <w:r w:rsidR="0038207A" w:rsidRPr="006417ED">
        <w:t>s</w:t>
      </w:r>
      <w:r w:rsidR="000820AE" w:rsidRPr="006417ED">
        <w:t xml:space="preserve"> 5 </w:t>
      </w:r>
      <w:r w:rsidR="00C77018" w:rsidRPr="006417ED">
        <w:t>and 6 discuss</w:t>
      </w:r>
      <w:r w:rsidR="00041CA2" w:rsidRPr="006417ED">
        <w:t xml:space="preserve"> results and draw </w:t>
      </w:r>
      <w:r w:rsidR="000820AE" w:rsidRPr="006417ED">
        <w:t>conclusions.</w:t>
      </w:r>
    </w:p>
    <w:p w14:paraId="3D0EA66F" w14:textId="77777777" w:rsidR="0069482E" w:rsidRPr="006417ED" w:rsidRDefault="0069482E" w:rsidP="0069482E">
      <w:pPr>
        <w:pStyle w:val="Newparagraph"/>
        <w:spacing w:line="240" w:lineRule="auto"/>
      </w:pPr>
    </w:p>
    <w:p w14:paraId="6EEB2626" w14:textId="77777777" w:rsidR="00970377" w:rsidRDefault="0078583C" w:rsidP="0069482E">
      <w:pPr>
        <w:pStyle w:val="Heading1"/>
        <w:keepLines w:val="0"/>
        <w:widowControl/>
        <w:spacing w:before="0" w:after="0" w:line="240" w:lineRule="auto"/>
        <w:ind w:right="567"/>
        <w:contextualSpacing/>
        <w:jc w:val="left"/>
        <w:rPr>
          <w:rFonts w:ascii="Times New Roman" w:eastAsia="Times New Roman" w:hAnsi="Times New Roman" w:cs="Arial"/>
          <w:kern w:val="32"/>
          <w:sz w:val="24"/>
          <w:szCs w:val="32"/>
          <w:lang w:val="en-GB" w:eastAsia="en-GB"/>
        </w:rPr>
      </w:pPr>
      <w:r w:rsidRPr="006417ED">
        <w:rPr>
          <w:rFonts w:ascii="Times New Roman" w:eastAsia="Times New Roman" w:hAnsi="Times New Roman" w:cs="Arial"/>
          <w:kern w:val="32"/>
          <w:sz w:val="24"/>
          <w:szCs w:val="32"/>
          <w:lang w:val="en-GB" w:eastAsia="en-GB"/>
        </w:rPr>
        <w:t>Key Environmental Issues in Pakistan</w:t>
      </w:r>
    </w:p>
    <w:p w14:paraId="7613D147" w14:textId="77777777" w:rsidR="0069482E" w:rsidRPr="0069482E" w:rsidRDefault="0069482E" w:rsidP="0069482E">
      <w:pPr>
        <w:rPr>
          <w:lang w:val="en-GB" w:eastAsia="en-GB"/>
        </w:rPr>
      </w:pPr>
    </w:p>
    <w:p w14:paraId="4E236508" w14:textId="5F4BB9DF" w:rsidR="00D96DB1" w:rsidRDefault="00C6008B" w:rsidP="0069482E">
      <w:pPr>
        <w:pStyle w:val="Paragraph"/>
        <w:spacing w:before="0" w:line="240" w:lineRule="auto"/>
      </w:pPr>
      <w:r w:rsidRPr="006417ED">
        <w:t xml:space="preserve">Pakistan </w:t>
      </w:r>
      <w:r w:rsidR="002D5395" w:rsidRPr="006417ED">
        <w:t xml:space="preserve">is the sixth-most populous country </w:t>
      </w:r>
      <w:r w:rsidR="00E41227" w:rsidRPr="006417ED">
        <w:t>globally,</w:t>
      </w:r>
      <w:r w:rsidR="006A29D2" w:rsidRPr="006417ED">
        <w:t xml:space="preserve"> </w:t>
      </w:r>
      <w:r w:rsidR="002D5395" w:rsidRPr="006417ED">
        <w:t>with a populati</w:t>
      </w:r>
      <w:r w:rsidR="00A71EB8" w:rsidRPr="006417ED">
        <w:t>on exceeding 19</w:t>
      </w:r>
      <w:r w:rsidR="005D7E99" w:rsidRPr="006417ED">
        <w:t>3</w:t>
      </w:r>
      <w:r w:rsidR="00A71EB8" w:rsidRPr="006417ED">
        <w:t xml:space="preserve"> million people</w:t>
      </w:r>
      <w:r w:rsidR="00C77018" w:rsidRPr="006417ED">
        <w:t xml:space="preserve"> </w:t>
      </w:r>
      <w:r w:rsidR="006A29D2" w:rsidRPr="006417ED">
        <w:t xml:space="preserve">on </w:t>
      </w:r>
      <w:r w:rsidR="002D5395" w:rsidRPr="006417ED">
        <w:t xml:space="preserve">a land area of </w:t>
      </w:r>
      <w:r w:rsidR="005D7E99" w:rsidRPr="006417ED">
        <w:t>796,095</w:t>
      </w:r>
      <w:r w:rsidR="002D5395" w:rsidRPr="006417ED">
        <w:t xml:space="preserve"> km</w:t>
      </w:r>
      <w:r w:rsidR="002D5395" w:rsidRPr="006417ED">
        <w:rPr>
          <w:vertAlign w:val="superscript"/>
        </w:rPr>
        <w:t>2</w:t>
      </w:r>
      <w:r w:rsidR="001F6FF0" w:rsidRPr="006417ED">
        <w:t>, most of which is arid or semi-arid.</w:t>
      </w:r>
      <w:r w:rsidR="006A29D2" w:rsidRPr="006417ED">
        <w:t xml:space="preserve"> </w:t>
      </w:r>
      <w:r w:rsidR="008427D3" w:rsidRPr="006417ED">
        <w:t xml:space="preserve">In 2013, the Chinese government proposed </w:t>
      </w:r>
      <w:r w:rsidR="006A29D2" w:rsidRPr="006417ED">
        <w:t xml:space="preserve">the </w:t>
      </w:r>
      <w:r w:rsidR="001D4CF9" w:rsidRPr="006417ED">
        <w:t>‘</w:t>
      </w:r>
      <w:r w:rsidR="008427D3" w:rsidRPr="006417ED">
        <w:t>One Belt</w:t>
      </w:r>
      <w:r w:rsidR="008427D3" w:rsidRPr="006417ED">
        <w:rPr>
          <w:rFonts w:hint="eastAsia"/>
        </w:rPr>
        <w:t>,</w:t>
      </w:r>
      <w:r w:rsidR="008427D3" w:rsidRPr="006417ED">
        <w:t xml:space="preserve"> One Road</w:t>
      </w:r>
      <w:r w:rsidR="001D4CF9" w:rsidRPr="006417ED">
        <w:t>’</w:t>
      </w:r>
      <w:r w:rsidR="008427D3" w:rsidRPr="006417ED">
        <w:t xml:space="preserve"> </w:t>
      </w:r>
      <w:r w:rsidR="008427D3" w:rsidRPr="006417ED">
        <w:rPr>
          <w:rFonts w:hint="eastAsia"/>
        </w:rPr>
        <w:t>initiative</w:t>
      </w:r>
      <w:r w:rsidR="008427D3" w:rsidRPr="006417ED">
        <w:t xml:space="preserve"> (OBOR</w:t>
      </w:r>
      <w:r w:rsidR="00181AAC" w:rsidRPr="006417ED">
        <w:rPr>
          <w:rStyle w:val="FootnoteReference"/>
        </w:rPr>
        <w:footnoteReference w:id="2"/>
      </w:r>
      <w:r w:rsidR="008427D3" w:rsidRPr="006417ED">
        <w:t xml:space="preserve">), which creates </w:t>
      </w:r>
      <w:r w:rsidR="008427D3" w:rsidRPr="006417ED">
        <w:rPr>
          <w:rFonts w:hint="eastAsia"/>
        </w:rPr>
        <w:t>6</w:t>
      </w:r>
      <w:r w:rsidR="008427D3" w:rsidRPr="006417ED">
        <w:t xml:space="preserve"> economic corridors encompassing more than 60 countries </w:t>
      </w:r>
      <w:r w:rsidR="008427D3" w:rsidRPr="006417ED">
        <w:rPr>
          <w:rFonts w:hint="eastAsia"/>
        </w:rPr>
        <w:lastRenderedPageBreak/>
        <w:t>in</w:t>
      </w:r>
      <w:r w:rsidR="008427D3" w:rsidRPr="006417ED">
        <w:t xml:space="preserve"> the continents of Asia, Europe, and Africa</w:t>
      </w:r>
      <w:r w:rsidR="008427D3" w:rsidRPr="006417ED">
        <w:rPr>
          <w:rFonts w:hint="eastAsia"/>
        </w:rPr>
        <w:t xml:space="preserve"> </w:t>
      </w:r>
      <w:r w:rsidR="008427D3" w:rsidRPr="006417ED">
        <w:t xml:space="preserve">to encourage </w:t>
      </w:r>
      <w:r w:rsidR="008427D3" w:rsidRPr="006417ED">
        <w:rPr>
          <w:rFonts w:hint="eastAsia"/>
        </w:rPr>
        <w:t>trade and</w:t>
      </w:r>
      <w:r w:rsidR="008427D3" w:rsidRPr="006417ED">
        <w:t xml:space="preserve"> investment among those countries</w:t>
      </w:r>
      <w:r w:rsidR="008427D3" w:rsidRPr="006417ED">
        <w:rPr>
          <w:rFonts w:hint="eastAsia"/>
        </w:rPr>
        <w:t xml:space="preserve">. </w:t>
      </w:r>
      <w:r w:rsidR="008427D3" w:rsidRPr="006417ED">
        <w:t xml:space="preserve">As </w:t>
      </w:r>
      <w:r w:rsidR="008427D3" w:rsidRPr="006417ED">
        <w:rPr>
          <w:rFonts w:hint="eastAsia"/>
        </w:rPr>
        <w:t>an</w:t>
      </w:r>
      <w:r w:rsidR="008427D3" w:rsidRPr="006417ED">
        <w:t xml:space="preserve"> important </w:t>
      </w:r>
      <w:r w:rsidR="00257B38" w:rsidRPr="006417ED">
        <w:t>neighbour</w:t>
      </w:r>
      <w:r w:rsidR="008427D3" w:rsidRPr="006417ED">
        <w:t xml:space="preserve"> of China, Pakistan witnessed the first investment of Silk Road Fund</w:t>
      </w:r>
      <w:r w:rsidR="006A29D2" w:rsidRPr="006417ED">
        <w:t>s</w:t>
      </w:r>
      <w:r w:rsidR="008427D3" w:rsidRPr="006417ED">
        <w:t xml:space="preserve"> </w:t>
      </w:r>
      <w:r w:rsidR="001136E2" w:rsidRPr="006417ED">
        <w:t xml:space="preserve">(a state owned investment fund of the Chinese government to foster increased investment in countries along the OBOR) </w:t>
      </w:r>
      <w:r w:rsidR="006A29D2" w:rsidRPr="006417ED">
        <w:t xml:space="preserve">for </w:t>
      </w:r>
      <w:r w:rsidR="008427D3" w:rsidRPr="006417ED">
        <w:t>hydropower project</w:t>
      </w:r>
      <w:r w:rsidR="006A29D2" w:rsidRPr="006417ED">
        <w:t>s</w:t>
      </w:r>
      <w:r w:rsidR="008427D3" w:rsidRPr="006417ED">
        <w:t xml:space="preserve"> and became the first country to sign OBOR cooperation agreements and memorand</w:t>
      </w:r>
      <w:r w:rsidR="00E41227" w:rsidRPr="006417ED">
        <w:t>a</w:t>
      </w:r>
      <w:r w:rsidR="008427D3" w:rsidRPr="006417ED">
        <w:t xml:space="preserve">. China has announced </w:t>
      </w:r>
      <w:r w:rsidR="000B2E3B" w:rsidRPr="006417ED">
        <w:t>that it will</w:t>
      </w:r>
      <w:r w:rsidR="008427D3" w:rsidRPr="006417ED">
        <w:t xml:space="preserve"> invest </w:t>
      </w:r>
      <w:r w:rsidR="002E64D5" w:rsidRPr="006417ED">
        <w:t>US</w:t>
      </w:r>
      <w:r w:rsidR="008427D3" w:rsidRPr="006417ED">
        <w:t xml:space="preserve">$46 billion in Pakistan by 2030, which is hoped will end </w:t>
      </w:r>
      <w:r w:rsidR="006A29D2" w:rsidRPr="006417ED">
        <w:t xml:space="preserve">the </w:t>
      </w:r>
      <w:r w:rsidR="008427D3" w:rsidRPr="006417ED">
        <w:t xml:space="preserve">chronic energy crisis </w:t>
      </w:r>
      <w:r w:rsidR="006A29D2" w:rsidRPr="006417ED">
        <w:t xml:space="preserve">of the country </w:t>
      </w:r>
      <w:r w:rsidR="008427D3" w:rsidRPr="006417ED">
        <w:t xml:space="preserve">and </w:t>
      </w:r>
      <w:r w:rsidR="001D4CF9" w:rsidRPr="006417ED">
        <w:t>‘</w:t>
      </w:r>
      <w:r w:rsidR="008427D3" w:rsidRPr="006417ED">
        <w:t>transform</w:t>
      </w:r>
      <w:r w:rsidR="001D4CF9" w:rsidRPr="006417ED">
        <w:t>’</w:t>
      </w:r>
      <w:r w:rsidR="008427D3" w:rsidRPr="006417ED">
        <w:t xml:space="preserve"> it into a regional economic hub</w:t>
      </w:r>
      <w:r w:rsidR="00B83B8C" w:rsidRPr="006417ED">
        <w:t xml:space="preserve"> (Fig. 1)</w:t>
      </w:r>
      <w:r w:rsidR="008427D3" w:rsidRPr="006417ED">
        <w:t>. The investments—equivalent to roughly 20% of Pakistan's annual GDP</w:t>
      </w:r>
      <w:r w:rsidR="00240F02" w:rsidRPr="006417ED">
        <w:t xml:space="preserve"> (Stevens 2015)</w:t>
      </w:r>
      <w:r w:rsidR="008427D3" w:rsidRPr="006417ED">
        <w:t xml:space="preserve">—are related to the Gwadar Port as well as </w:t>
      </w:r>
      <w:r w:rsidR="00E41227" w:rsidRPr="006417ED">
        <w:t xml:space="preserve">to the </w:t>
      </w:r>
      <w:r w:rsidR="008427D3" w:rsidRPr="006417ED">
        <w:t>energy, transportation and infrastructure sectors</w:t>
      </w:r>
      <w:r w:rsidR="00155C12" w:rsidRPr="006417ED">
        <w:t>, which will influence the use of land, potentially biodiversity and energy.</w:t>
      </w:r>
    </w:p>
    <w:p w14:paraId="715092A4" w14:textId="77777777" w:rsidR="0069482E" w:rsidRPr="0069482E" w:rsidRDefault="0069482E" w:rsidP="0069482E">
      <w:pPr>
        <w:rPr>
          <w:lang w:val="en-GB" w:eastAsia="en-GB"/>
        </w:rPr>
      </w:pPr>
    </w:p>
    <w:p w14:paraId="3EE7CD08" w14:textId="0F602A87" w:rsidR="000C2950" w:rsidRDefault="00A71EB8" w:rsidP="0069482E">
      <w:pPr>
        <w:pStyle w:val="Newparagraph"/>
        <w:spacing w:line="240" w:lineRule="auto"/>
      </w:pPr>
      <w:r w:rsidRPr="006417ED">
        <w:t xml:space="preserve">Pakistan </w:t>
      </w:r>
      <w:r w:rsidR="004A7531" w:rsidRPr="006417ED">
        <w:t xml:space="preserve">is </w:t>
      </w:r>
      <w:r w:rsidRPr="006417ED">
        <w:t>fac</w:t>
      </w:r>
      <w:r w:rsidR="004A7531" w:rsidRPr="006417ED">
        <w:t>ing</w:t>
      </w:r>
      <w:r w:rsidRPr="006417ED">
        <w:t xml:space="preserve"> </w:t>
      </w:r>
      <w:r w:rsidR="003946AC" w:rsidRPr="006417ED">
        <w:t>many serious</w:t>
      </w:r>
      <w:r w:rsidRPr="006417ED">
        <w:t xml:space="preserve"> environmental </w:t>
      </w:r>
      <w:r w:rsidR="004A7531" w:rsidRPr="006417ED">
        <w:t xml:space="preserve">problems and issues </w:t>
      </w:r>
      <w:r w:rsidR="00ED6A99" w:rsidRPr="006417ED">
        <w:t>(see Table 1)</w:t>
      </w:r>
      <w:r w:rsidR="001F6FF0" w:rsidRPr="006417ED">
        <w:t xml:space="preserve">, </w:t>
      </w:r>
      <w:r w:rsidR="004A7531" w:rsidRPr="006417ED">
        <w:t xml:space="preserve">that could </w:t>
      </w:r>
      <w:r w:rsidR="001F6FF0" w:rsidRPr="006417ED">
        <w:t>also be greatly affected by FDI</w:t>
      </w:r>
      <w:r w:rsidRPr="006417ED">
        <w:t xml:space="preserve">. </w:t>
      </w:r>
      <w:r w:rsidR="00522659" w:rsidRPr="006417ED">
        <w:t xml:space="preserve">Air pollution is </w:t>
      </w:r>
      <w:r w:rsidR="00A67D3D" w:rsidRPr="006417ED">
        <w:t xml:space="preserve">a </w:t>
      </w:r>
      <w:r w:rsidR="00522659" w:rsidRPr="006417ED">
        <w:t xml:space="preserve">rapidly growing environmental problem. There are </w:t>
      </w:r>
      <w:r w:rsidR="004A7531" w:rsidRPr="006417ED">
        <w:t xml:space="preserve">currently </w:t>
      </w:r>
      <w:r w:rsidR="00522659" w:rsidRPr="006417ED">
        <w:t>no controls on vehicular emissions, which account for 90 percent of pollutants</w:t>
      </w:r>
      <w:r w:rsidR="00732BC3" w:rsidRPr="006417ED">
        <w:t>.</w:t>
      </w:r>
      <w:r w:rsidR="00522659" w:rsidRPr="006417ED">
        <w:t xml:space="preserve"> </w:t>
      </w:r>
      <w:r w:rsidR="00732BC3" w:rsidRPr="006417ED">
        <w:t xml:space="preserve">The </w:t>
      </w:r>
      <w:r w:rsidR="00522659" w:rsidRPr="006417ED">
        <w:t>emissions of greenhouse gases (GHG)</w:t>
      </w:r>
      <w:r w:rsidR="00732BC3" w:rsidRPr="006417ED">
        <w:t xml:space="preserve"> in Pakistan</w:t>
      </w:r>
      <w:r w:rsidR="00522659" w:rsidRPr="006417ED">
        <w:t xml:space="preserve"> are small, but the emission intensity </w:t>
      </w:r>
      <w:r w:rsidR="004A7531" w:rsidRPr="006417ED">
        <w:t xml:space="preserve">is </w:t>
      </w:r>
      <w:r w:rsidR="006660AC" w:rsidRPr="006417ED">
        <w:t>considerabl</w:t>
      </w:r>
      <w:r w:rsidR="004A7531" w:rsidRPr="006417ED">
        <w:t>e</w:t>
      </w:r>
      <w:r w:rsidR="00522659" w:rsidRPr="006417ED">
        <w:t xml:space="preserve">. </w:t>
      </w:r>
      <w:r w:rsidR="004A7531" w:rsidRPr="006417ED">
        <w:t>C</w:t>
      </w:r>
      <w:r w:rsidR="00522659" w:rsidRPr="006417ED">
        <w:t xml:space="preserve">limate change </w:t>
      </w:r>
      <w:r w:rsidR="004A7531" w:rsidRPr="006417ED">
        <w:t xml:space="preserve">is currently said to be the cause for </w:t>
      </w:r>
      <w:r w:rsidR="00C77018" w:rsidRPr="006417ED">
        <w:t>increased</w:t>
      </w:r>
      <w:r w:rsidR="004A7531" w:rsidRPr="006417ED">
        <w:t xml:space="preserve"> </w:t>
      </w:r>
      <w:r w:rsidR="00522659" w:rsidRPr="006417ED">
        <w:t xml:space="preserve">flooding and </w:t>
      </w:r>
      <w:r w:rsidR="00732BC3" w:rsidRPr="006417ED">
        <w:t>rainstorm</w:t>
      </w:r>
      <w:r w:rsidR="004A7531" w:rsidRPr="006417ED">
        <w:t>s</w:t>
      </w:r>
      <w:r w:rsidR="00732BC3" w:rsidRPr="006417ED">
        <w:t xml:space="preserve">. </w:t>
      </w:r>
      <w:r w:rsidR="004A7531" w:rsidRPr="006417ED">
        <w:t>The w</w:t>
      </w:r>
      <w:r w:rsidR="00732BC3" w:rsidRPr="006417ED">
        <w:t xml:space="preserve">ater crisis is </w:t>
      </w:r>
      <w:r w:rsidR="004A7531" w:rsidRPr="006417ED">
        <w:t xml:space="preserve">currently </w:t>
      </w:r>
      <w:r w:rsidR="00732BC3" w:rsidRPr="006417ED">
        <w:t>the most serious environmental problem in Pakistan</w:t>
      </w:r>
      <w:r w:rsidR="006660AC" w:rsidRPr="006417ED">
        <w:t xml:space="preserve">. </w:t>
      </w:r>
      <w:r w:rsidR="00366581" w:rsidRPr="006417ED">
        <w:t xml:space="preserve">According to the International Monetary Fund (IMF), Pakistan is one of 36 most water stressed nations in the world </w:t>
      </w:r>
      <w:r w:rsidR="0052111E" w:rsidRPr="006417ED">
        <w:fldChar w:fldCharType="begin"/>
      </w:r>
      <w:r w:rsidR="0084465C" w:rsidRPr="006417ED">
        <w:instrText xml:space="preserve"> ADDIN EN.CITE &lt;EndNote&gt;&lt;Cite&gt;&lt;Author&gt;Kochhar&lt;/Author&gt;&lt;Year&gt;2015&lt;/Year&gt;&lt;RecNum&gt;39&lt;/RecNum&gt;&lt;DisplayText&gt;(Kochhar et al. 2015)&lt;/DisplayText&gt;&lt;record&gt;&lt;rec-number&gt;39&lt;/rec-number&gt;&lt;foreign-keys&gt;&lt;key app="EN" db-id="v5fvfrfri50spjeze5cpzzsrds5dpvazte0z" timestamp="1457800266"&gt;39&lt;/key&gt;&lt;/foreign-keys&gt;&lt;ref-type name="Book"&gt;6&lt;/ref-type&gt;&lt;contributors&gt;&lt;authors&gt;&lt;author&gt;Kochhar, Ms Kalpana&lt;/author&gt;&lt;author&gt;Pattillo, Ms Catherine A&lt;/author&gt;&lt;author&gt;Sun, Ms Yan&lt;/author&gt;&lt;author&gt;Suphaphiphat, Mrs Nujin&lt;/author&gt;&lt;author&gt;Swiston, Andrew&lt;/author&gt;&lt;author&gt;Tchaidze, Mr Robert&lt;/author&gt;&lt;author&gt;Clements, Mr Benedict J&lt;/author&gt;&lt;author&gt;Fabrizio, Ms Stefania&lt;/author&gt;&lt;author&gt;Flamini, Valentina&lt;/author&gt;&lt;author&gt;Redifer, Ms Laure&lt;/author&gt;&lt;/authors&gt;&lt;/contributors&gt;&lt;titles&gt;&lt;title&gt;Is the Glass Half Empty Or Half Full?: Issues in Managing Water Challenges and Policy Instruments&lt;/title&gt;&lt;/titles&gt;&lt;dates&gt;&lt;year&gt;2015&lt;/year&gt;&lt;/dates&gt;&lt;publisher&gt;International Monetary Fund&lt;/publisher&gt;&lt;isbn&gt;1513520520&lt;/isbn&gt;&lt;urls&gt;&lt;/urls&gt;&lt;/record&gt;&lt;/Cite&gt;&lt;/EndNote&gt;</w:instrText>
      </w:r>
      <w:r w:rsidR="0052111E" w:rsidRPr="006417ED">
        <w:fldChar w:fldCharType="separate"/>
      </w:r>
      <w:r w:rsidR="0084465C" w:rsidRPr="006417ED">
        <w:rPr>
          <w:noProof/>
        </w:rPr>
        <w:t>(Kochhar et al. 2015)</w:t>
      </w:r>
      <w:r w:rsidR="0052111E" w:rsidRPr="006417ED">
        <w:fldChar w:fldCharType="end"/>
      </w:r>
      <w:r w:rsidR="00366581" w:rsidRPr="006417ED">
        <w:t xml:space="preserve">. It is </w:t>
      </w:r>
      <w:r w:rsidR="004A7531" w:rsidRPr="006417ED">
        <w:t xml:space="preserve">also said to have the </w:t>
      </w:r>
      <w:r w:rsidR="00366581" w:rsidRPr="006417ED">
        <w:t>world’s fourth highest rate of water use. However, water productivity is</w:t>
      </w:r>
      <w:r w:rsidR="006660AC" w:rsidRPr="006417ED">
        <w:t xml:space="preserve"> relatively low</w:t>
      </w:r>
      <w:r w:rsidR="00366581" w:rsidRPr="006417ED">
        <w:t xml:space="preserve">. Also, water pollution and drinking water safety </w:t>
      </w:r>
      <w:r w:rsidR="004A7531" w:rsidRPr="006417ED">
        <w:t xml:space="preserve">are a </w:t>
      </w:r>
      <w:r w:rsidR="00366581" w:rsidRPr="006417ED">
        <w:t xml:space="preserve">particular concern. 16 million people in Pakistan don't have access to safe water. </w:t>
      </w:r>
      <w:r w:rsidR="004A7531" w:rsidRPr="006417ED">
        <w:t>Furthermore, o</w:t>
      </w:r>
      <w:r w:rsidR="00366581" w:rsidRPr="006417ED">
        <w:t>ver 68 million people don't have access to adequate sanitation</w:t>
      </w:r>
      <w:r w:rsidR="00993B20" w:rsidRPr="006417ED">
        <w:t xml:space="preserve"> (</w:t>
      </w:r>
      <w:proofErr w:type="spellStart"/>
      <w:r w:rsidR="00993B20" w:rsidRPr="006417ED">
        <w:t>WaterAid</w:t>
      </w:r>
      <w:proofErr w:type="spellEnd"/>
      <w:r w:rsidR="00993B20" w:rsidRPr="006417ED">
        <w:t xml:space="preserve"> 2016)</w:t>
      </w:r>
      <w:r w:rsidR="00366581" w:rsidRPr="006417ED">
        <w:t xml:space="preserve">. </w:t>
      </w:r>
      <w:r w:rsidR="00E81B7F" w:rsidRPr="006417ED">
        <w:t xml:space="preserve">As for biodiversity, with its location and </w:t>
      </w:r>
      <w:r w:rsidR="004A7531" w:rsidRPr="006417ED">
        <w:t xml:space="preserve">widespread </w:t>
      </w:r>
      <w:r w:rsidR="00E81B7F" w:rsidRPr="006417ED">
        <w:t xml:space="preserve">ecological regions, Pakistan has a great variety of landscapes and a rich diversity of life forms. </w:t>
      </w:r>
      <w:r w:rsidR="004A7531" w:rsidRPr="006417ED">
        <w:t>T</w:t>
      </w:r>
      <w:r w:rsidR="00E81B7F" w:rsidRPr="006417ED">
        <w:t>h</w:t>
      </w:r>
      <w:r w:rsidR="00E41227" w:rsidRPr="006417ED">
        <w:t>is</w:t>
      </w:r>
      <w:r w:rsidR="00E81B7F" w:rsidRPr="006417ED">
        <w:t xml:space="preserve"> </w:t>
      </w:r>
      <w:r w:rsidR="00E41227" w:rsidRPr="006417ED">
        <w:t xml:space="preserve">diversity </w:t>
      </w:r>
      <w:r w:rsidR="00E81B7F" w:rsidRPr="006417ED">
        <w:t xml:space="preserve">has </w:t>
      </w:r>
      <w:r w:rsidR="004A7531" w:rsidRPr="006417ED">
        <w:t xml:space="preserve">been substantially reduced </w:t>
      </w:r>
      <w:r w:rsidR="0026459A" w:rsidRPr="006417ED">
        <w:t>over the long period of industrialization and urbanization</w:t>
      </w:r>
      <w:r w:rsidR="00E81B7F" w:rsidRPr="006417ED">
        <w:t>. Among the countries of South Asia, Pakistan has the least variety of animals and plants per representative unit of area</w:t>
      </w:r>
      <w:r w:rsidR="0026459A" w:rsidRPr="006417ED">
        <w:t xml:space="preserve"> </w:t>
      </w:r>
      <w:r w:rsidR="0052111E" w:rsidRPr="006417ED">
        <w:fldChar w:fldCharType="begin"/>
      </w:r>
      <w:r w:rsidR="0084465C" w:rsidRPr="006417ED">
        <w:instrText xml:space="preserve"> ADDIN EN.CITE &lt;EndNote&gt;&lt;Cite&gt;&lt;Author&gt;Bank&lt;/Author&gt;&lt;Year&gt;2008&lt;/Year&gt;&lt;RecNum&gt;40&lt;/RecNum&gt;&lt;DisplayText&gt;(Bank 2008)&lt;/DisplayText&gt;&lt;record&gt;&lt;rec-number&gt;40&lt;/rec-number&gt;&lt;foreign-keys&gt;&lt;key app="EN" db-id="v5fvfrfri50spjeze5cpzzsrds5dpvazte0z" timestamp="1457866953"&gt;40&lt;/key&gt;&lt;key app="ENWeb" db-id=""&gt;0&lt;/key&gt;&lt;/foreign-keys&gt;&lt;ref-type name="Journal Article"&gt;17&lt;/ref-type&gt;&lt;contributors&gt;&lt;authors&gt;&lt;author&gt;Asia Develop Bank&lt;/author&gt;&lt;/authors&gt;&lt;/contributors&gt;&lt;titles&gt;&lt;title&gt;islamic republic of pakistan country environment analysis&lt;/title&gt;&lt;/titles&gt;&lt;dates&gt;&lt;year&gt;2008&lt;/year&gt;&lt;/dates&gt;&lt;urls&gt;&lt;/urls&gt;&lt;/record&gt;&lt;/Cite&gt;&lt;/EndNote&gt;</w:instrText>
      </w:r>
      <w:r w:rsidR="0052111E" w:rsidRPr="006417ED">
        <w:fldChar w:fldCharType="separate"/>
      </w:r>
      <w:r w:rsidR="0084465C" w:rsidRPr="006417ED">
        <w:rPr>
          <w:noProof/>
        </w:rPr>
        <w:t>(</w:t>
      </w:r>
      <w:r w:rsidR="00993B20" w:rsidRPr="006417ED">
        <w:rPr>
          <w:noProof/>
        </w:rPr>
        <w:t>ADB</w:t>
      </w:r>
      <w:r w:rsidR="0084465C" w:rsidRPr="006417ED">
        <w:rPr>
          <w:noProof/>
        </w:rPr>
        <w:t xml:space="preserve"> 2008)</w:t>
      </w:r>
      <w:r w:rsidR="0052111E" w:rsidRPr="006417ED">
        <w:fldChar w:fldCharType="end"/>
      </w:r>
      <w:r w:rsidR="00E81B7F" w:rsidRPr="006417ED">
        <w:t>.</w:t>
      </w:r>
    </w:p>
    <w:p w14:paraId="3B16958A" w14:textId="77777777" w:rsidR="0069482E" w:rsidRPr="006417ED" w:rsidRDefault="0069482E" w:rsidP="0069482E">
      <w:pPr>
        <w:pStyle w:val="Newparagraph"/>
        <w:spacing w:line="240" w:lineRule="auto"/>
      </w:pPr>
    </w:p>
    <w:p w14:paraId="7D7BEC88" w14:textId="77777777" w:rsidR="00253B67" w:rsidRPr="006417ED" w:rsidRDefault="00A65FD0" w:rsidP="0069482E">
      <w:pPr>
        <w:pStyle w:val="Heading1"/>
        <w:keepLines w:val="0"/>
        <w:widowControl/>
        <w:spacing w:before="0" w:after="0" w:line="240" w:lineRule="auto"/>
        <w:ind w:right="567"/>
        <w:contextualSpacing/>
        <w:jc w:val="left"/>
        <w:rPr>
          <w:rFonts w:ascii="Times New Roman" w:eastAsia="Times New Roman" w:hAnsi="Times New Roman" w:cs="Arial"/>
          <w:kern w:val="32"/>
          <w:sz w:val="24"/>
          <w:szCs w:val="32"/>
          <w:lang w:val="en-GB" w:eastAsia="en-GB"/>
        </w:rPr>
      </w:pPr>
      <w:r w:rsidRPr="006417ED">
        <w:rPr>
          <w:rFonts w:ascii="Times New Roman" w:eastAsia="Times New Roman" w:hAnsi="Times New Roman" w:cs="Arial"/>
          <w:kern w:val="32"/>
          <w:sz w:val="24"/>
          <w:szCs w:val="32"/>
          <w:lang w:val="en-GB" w:eastAsia="en-GB"/>
        </w:rPr>
        <w:t>Methodology</w:t>
      </w:r>
    </w:p>
    <w:p w14:paraId="6C73A1A0" w14:textId="77777777" w:rsidR="0069482E" w:rsidRDefault="0069482E" w:rsidP="0069482E">
      <w:pPr>
        <w:pStyle w:val="Paragraph"/>
        <w:spacing w:before="0" w:line="240" w:lineRule="auto"/>
      </w:pPr>
    </w:p>
    <w:p w14:paraId="1878E386" w14:textId="33A02E74" w:rsidR="001908C7" w:rsidRDefault="00DD7EB2" w:rsidP="0069482E">
      <w:pPr>
        <w:pStyle w:val="Paragraph"/>
        <w:spacing w:before="0" w:line="240" w:lineRule="auto"/>
      </w:pPr>
      <w:r>
        <w:t>A</w:t>
      </w:r>
      <w:r w:rsidR="001908C7" w:rsidRPr="006417ED">
        <w:t xml:space="preserve"> stakeholder survey </w:t>
      </w:r>
      <w:r>
        <w:t>was conducted focusing</w:t>
      </w:r>
      <w:r w:rsidR="001908C7" w:rsidRPr="006417ED">
        <w:t xml:space="preserve"> on the following issues: air (air quality, climate change); water (water consumption, water contamination, and drinking water safety); biodiversity (threatened species, forest area); land (green spaces, agricultural land area); energy (renewable energy use, energy consumption, energy efficiency, energy demand management, accessibility to electricity); and, human settlement (transportation convenience, employment, and urbanization).</w:t>
      </w:r>
    </w:p>
    <w:p w14:paraId="2B0C76CE" w14:textId="77777777" w:rsidR="0069482E" w:rsidRPr="0069482E" w:rsidRDefault="0069482E" w:rsidP="0069482E">
      <w:pPr>
        <w:rPr>
          <w:lang w:val="en-GB" w:eastAsia="en-GB"/>
        </w:rPr>
      </w:pPr>
    </w:p>
    <w:p w14:paraId="718E33BD" w14:textId="772C0F2D" w:rsidR="00260452" w:rsidRDefault="001908C7" w:rsidP="0069482E">
      <w:pPr>
        <w:pStyle w:val="Paragraph"/>
        <w:spacing w:before="0" w:line="240" w:lineRule="auto"/>
        <w:ind w:firstLine="420"/>
      </w:pPr>
      <w:r w:rsidRPr="006417ED">
        <w:t xml:space="preserve">  </w:t>
      </w:r>
      <w:r w:rsidR="00E73A09" w:rsidRPr="006417ED">
        <w:t xml:space="preserve">In the field of management, Freeman </w:t>
      </w:r>
      <w:r w:rsidR="0052111E" w:rsidRPr="006417ED">
        <w:fldChar w:fldCharType="begin"/>
      </w:r>
      <w:r w:rsidR="0084465C" w:rsidRPr="006417ED">
        <w:instrText xml:space="preserve"> ADDIN EN.CITE &lt;EndNote&gt;&lt;Cite&gt;&lt;Author&gt;Freeman&lt;/Author&gt;&lt;Year&gt;2010&lt;/Year&gt;&lt;RecNum&gt;46&lt;/RecNum&gt;&lt;DisplayText&gt;(Freeman 2010)&lt;/DisplayText&gt;&lt;record&gt;&lt;rec-number&gt;46&lt;/rec-number&gt;&lt;foreign-keys&gt;&lt;key app="EN" db-id="v5fvfrfri50spjeze5cpzzsrds5dpvazte0z" timestamp="1461839324"&gt;46&lt;/key&gt;&lt;/foreign-keys&gt;&lt;ref-type name="Book"&gt;6&lt;/ref-type&gt;&lt;contributors&gt;&lt;authors&gt;&lt;author&gt;Freeman, R Edward&lt;/author&gt;&lt;/authors&gt;&lt;/contributors&gt;&lt;titles&gt;&lt;title&gt;Strategic management: A stakeholder approach&lt;/title&gt;&lt;/titles&gt;&lt;dates&gt;&lt;year&gt;2010&lt;/year&gt;&lt;/dates&gt;&lt;publisher&gt;Cambridge University Press&lt;/publisher&gt;&lt;isbn&gt;0521151740&lt;/isbn&gt;&lt;urls&gt;&lt;/urls&gt;&lt;/record&gt;&lt;/Cite&gt;&lt;/EndNote&gt;</w:instrText>
      </w:r>
      <w:r w:rsidR="0052111E" w:rsidRPr="006417ED">
        <w:fldChar w:fldCharType="separate"/>
      </w:r>
      <w:r w:rsidR="0084465C" w:rsidRPr="006417ED">
        <w:t>(2010)</w:t>
      </w:r>
      <w:r w:rsidR="0052111E" w:rsidRPr="006417ED">
        <w:fldChar w:fldCharType="end"/>
      </w:r>
      <w:r w:rsidR="00E73A09" w:rsidRPr="006417ED">
        <w:t xml:space="preserve"> proposed a framework</w:t>
      </w:r>
      <w:r w:rsidR="00DD7EB2">
        <w:t xml:space="preserve"> equivalent to </w:t>
      </w:r>
      <w:r w:rsidR="00E73A09" w:rsidRPr="006417ED">
        <w:t>three levels of stakeholder analysis: eliciting stakeholder maps (rational level), relationship scanning (process level), and exchanges with stakeholders (transactional level).</w:t>
      </w:r>
      <w:r w:rsidR="00DD7EB2">
        <w:t xml:space="preserve"> </w:t>
      </w:r>
      <w:r w:rsidR="00E41227" w:rsidRPr="006417ED">
        <w:t>In this vein</w:t>
      </w:r>
      <w:r w:rsidR="004C4735" w:rsidRPr="006417ED">
        <w:t xml:space="preserve">, </w:t>
      </w:r>
      <w:r w:rsidR="000C3BF7" w:rsidRPr="006417ED">
        <w:t xml:space="preserve">stakeholder analysis </w:t>
      </w:r>
      <w:r w:rsidR="00DD7EB2">
        <w:t>followed three objectives</w:t>
      </w:r>
      <w:r w:rsidR="000C3BF7" w:rsidRPr="006417ED">
        <w:t xml:space="preserve">: </w:t>
      </w:r>
      <w:r w:rsidR="00E41227" w:rsidRPr="006417ED">
        <w:t xml:space="preserve">(1) </w:t>
      </w:r>
      <w:r w:rsidR="0004237A" w:rsidRPr="006417ED">
        <w:t>to identify</w:t>
      </w:r>
      <w:r w:rsidR="000C3BF7" w:rsidRPr="006417ED">
        <w:t xml:space="preserve"> and </w:t>
      </w:r>
      <w:r w:rsidR="000C3BF7" w:rsidRPr="006417ED">
        <w:lastRenderedPageBreak/>
        <w:t>categoriz</w:t>
      </w:r>
      <w:r w:rsidR="0004237A" w:rsidRPr="006417ED">
        <w:t>e</w:t>
      </w:r>
      <w:r w:rsidR="000C3BF7" w:rsidRPr="006417ED">
        <w:t xml:space="preserve"> </w:t>
      </w:r>
      <w:r w:rsidR="00A31A16" w:rsidRPr="006417ED">
        <w:t xml:space="preserve">stakeholders </w:t>
      </w:r>
      <w:r w:rsidR="0004237A" w:rsidRPr="006417ED">
        <w:t>in</w:t>
      </w:r>
      <w:r w:rsidR="00A31A16" w:rsidRPr="006417ED">
        <w:t xml:space="preserve"> </w:t>
      </w:r>
      <w:r w:rsidR="00260452" w:rsidRPr="006417ED">
        <w:t>the pro</w:t>
      </w:r>
      <w:r w:rsidR="000D3443" w:rsidRPr="006417ED">
        <w:t>cess of Chinese FDI in Pakistan</w:t>
      </w:r>
      <w:r w:rsidR="00935612" w:rsidRPr="006417ED">
        <w:t>,</w:t>
      </w:r>
      <w:r w:rsidR="000D3443" w:rsidRPr="006417ED">
        <w:t xml:space="preserve"> </w:t>
      </w:r>
      <w:r w:rsidR="00935612" w:rsidRPr="006417ED">
        <w:t xml:space="preserve">and to </w:t>
      </w:r>
      <w:r w:rsidR="000D3443" w:rsidRPr="006417ED">
        <w:t>recognize their</w:t>
      </w:r>
      <w:r w:rsidR="00935612" w:rsidRPr="006417ED">
        <w:t xml:space="preserve"> knowledge</w:t>
      </w:r>
      <w:r w:rsidR="00C80C45" w:rsidRPr="006417ED">
        <w:t xml:space="preserve"> and</w:t>
      </w:r>
      <w:r w:rsidR="00935612" w:rsidRPr="006417ED">
        <w:t xml:space="preserve"> interest</w:t>
      </w:r>
      <w:r w:rsidR="00C80C45" w:rsidRPr="006417ED">
        <w:t xml:space="preserve">s as well as </w:t>
      </w:r>
      <w:r w:rsidR="002E111B" w:rsidRPr="006417ED">
        <w:t>power</w:t>
      </w:r>
      <w:r w:rsidR="00935612" w:rsidRPr="006417ED">
        <w:t xml:space="preserve">, and </w:t>
      </w:r>
      <w:r w:rsidR="002E111B" w:rsidRPr="006417ED">
        <w:t xml:space="preserve">attitude </w:t>
      </w:r>
      <w:r w:rsidR="00260452" w:rsidRPr="006417ED">
        <w:t xml:space="preserve">(identification level); </w:t>
      </w:r>
      <w:r w:rsidR="00E41227" w:rsidRPr="006417ED">
        <w:t xml:space="preserve">(2) </w:t>
      </w:r>
      <w:r w:rsidR="00935612" w:rsidRPr="006417ED">
        <w:t xml:space="preserve">to </w:t>
      </w:r>
      <w:r w:rsidR="000D3443" w:rsidRPr="006417ED">
        <w:t>investigate</w:t>
      </w:r>
      <w:r w:rsidR="00F46FFE" w:rsidRPr="006417ED">
        <w:t xml:space="preserve"> the relationship of stakeholders and </w:t>
      </w:r>
      <w:r w:rsidR="00935612" w:rsidRPr="006417ED">
        <w:t xml:space="preserve">rank </w:t>
      </w:r>
      <w:r w:rsidR="00F46FFE" w:rsidRPr="006417ED">
        <w:t>their</w:t>
      </w:r>
      <w:r w:rsidR="00935612" w:rsidRPr="006417ED">
        <w:t xml:space="preserve"> </w:t>
      </w:r>
      <w:r w:rsidR="00253A7F" w:rsidRPr="006417ED">
        <w:t xml:space="preserve">importance </w:t>
      </w:r>
      <w:r w:rsidR="00260452" w:rsidRPr="006417ED">
        <w:t>(investigation level)</w:t>
      </w:r>
      <w:r w:rsidR="004A4B73" w:rsidRPr="006417ED">
        <w:t>;</w:t>
      </w:r>
      <w:r w:rsidR="00260452" w:rsidRPr="006417ED">
        <w:t xml:space="preserve"> </w:t>
      </w:r>
      <w:r w:rsidR="0004237A" w:rsidRPr="006417ED">
        <w:t xml:space="preserve">and </w:t>
      </w:r>
      <w:r w:rsidR="00D67A54" w:rsidRPr="006417ED">
        <w:t xml:space="preserve">(3) </w:t>
      </w:r>
      <w:r w:rsidR="00F46FFE" w:rsidRPr="006417ED">
        <w:t xml:space="preserve">to </w:t>
      </w:r>
      <w:r w:rsidR="000D3443" w:rsidRPr="006417ED">
        <w:t xml:space="preserve">communicate with stakeholder about their </w:t>
      </w:r>
      <w:r w:rsidR="00DD7EB2">
        <w:t>u</w:t>
      </w:r>
      <w:r w:rsidR="000D3443" w:rsidRPr="006417ED">
        <w:t xml:space="preserve">nderstanding for the priority of </w:t>
      </w:r>
      <w:r w:rsidR="0004237A" w:rsidRPr="006417ED">
        <w:t>environmental and social issues</w:t>
      </w:r>
      <w:r w:rsidR="00F46FFE" w:rsidRPr="006417ED">
        <w:t xml:space="preserve"> </w:t>
      </w:r>
      <w:r w:rsidR="00260452" w:rsidRPr="006417ED">
        <w:t>(</w:t>
      </w:r>
      <w:r w:rsidR="00935612" w:rsidRPr="006417ED">
        <w:t>communication</w:t>
      </w:r>
      <w:r w:rsidR="00260452" w:rsidRPr="006417ED">
        <w:t xml:space="preserve"> level). </w:t>
      </w:r>
      <w:r w:rsidR="000C3BF7" w:rsidRPr="006417ED">
        <w:t xml:space="preserve">The purpose </w:t>
      </w:r>
      <w:r w:rsidR="00DD7EB2">
        <w:t xml:space="preserve">was </w:t>
      </w:r>
      <w:r w:rsidR="0072051E" w:rsidRPr="006417ED">
        <w:t>to</w:t>
      </w:r>
      <w:r w:rsidR="000C3BF7" w:rsidRPr="006417ED">
        <w:t xml:space="preserve"> </w:t>
      </w:r>
      <w:r w:rsidR="00260452" w:rsidRPr="006417ED">
        <w:t xml:space="preserve">seek </w:t>
      </w:r>
      <w:r w:rsidR="000C3BF7" w:rsidRPr="006417ED">
        <w:t>stakeholders’</w:t>
      </w:r>
      <w:r w:rsidR="00F773F1" w:rsidRPr="006417ED">
        <w:t xml:space="preserve"> characteristic</w:t>
      </w:r>
      <w:r w:rsidR="00C80C45" w:rsidRPr="006417ED">
        <w:t>s</w:t>
      </w:r>
      <w:r w:rsidR="000C3BF7" w:rsidRPr="006417ED">
        <w:t xml:space="preserve">, and </w:t>
      </w:r>
      <w:r w:rsidR="00260452" w:rsidRPr="006417ED">
        <w:t xml:space="preserve">to make recommendations for </w:t>
      </w:r>
      <w:r w:rsidR="00BB32AF" w:rsidRPr="006417ED">
        <w:t xml:space="preserve">Chinese FDI in Pakistan </w:t>
      </w:r>
      <w:r w:rsidR="002E111B" w:rsidRPr="006417ED">
        <w:t>by</w:t>
      </w:r>
      <w:r w:rsidR="00BB32AF" w:rsidRPr="006417ED">
        <w:t xml:space="preserve"> avoid</w:t>
      </w:r>
      <w:r w:rsidR="002E111B" w:rsidRPr="006417ED">
        <w:t>ing</w:t>
      </w:r>
      <w:r w:rsidR="00BB32AF" w:rsidRPr="006417ED">
        <w:t xml:space="preserve"> environmental and social </w:t>
      </w:r>
      <w:r w:rsidR="00F773F1" w:rsidRPr="006417ED">
        <w:t>challenges and seiz</w:t>
      </w:r>
      <w:r w:rsidR="002E111B" w:rsidRPr="006417ED">
        <w:t>ing</w:t>
      </w:r>
      <w:r w:rsidR="00F773F1" w:rsidRPr="006417ED">
        <w:t xml:space="preserve"> the opportunit</w:t>
      </w:r>
      <w:r w:rsidR="007323F0" w:rsidRPr="006417ED">
        <w:t>ies</w:t>
      </w:r>
      <w:r w:rsidR="00BB32AF" w:rsidRPr="006417ED">
        <w:t xml:space="preserve"> </w:t>
      </w:r>
      <w:r w:rsidR="007323F0" w:rsidRPr="006417ED">
        <w:t>noted</w:t>
      </w:r>
      <w:r w:rsidR="00F773F1" w:rsidRPr="006417ED">
        <w:t xml:space="preserve"> </w:t>
      </w:r>
      <w:r w:rsidR="00BB32AF" w:rsidRPr="006417ED">
        <w:t>by stakeholders</w:t>
      </w:r>
      <w:r w:rsidR="00337111" w:rsidRPr="006417ED">
        <w:t xml:space="preserve"> particularly</w:t>
      </w:r>
      <w:r w:rsidR="00BB32AF" w:rsidRPr="006417ED">
        <w:t>.</w:t>
      </w:r>
    </w:p>
    <w:p w14:paraId="18368418" w14:textId="77777777" w:rsidR="0069482E" w:rsidRPr="0069482E" w:rsidRDefault="0069482E" w:rsidP="0069482E">
      <w:pPr>
        <w:rPr>
          <w:lang w:val="en-GB" w:eastAsia="en-GB"/>
        </w:rPr>
      </w:pPr>
    </w:p>
    <w:p w14:paraId="7763DF68" w14:textId="77777777" w:rsidR="008444B3" w:rsidRDefault="008444B3" w:rsidP="0069482E">
      <w:pPr>
        <w:pStyle w:val="Heading2"/>
        <w:keepLines w:val="0"/>
        <w:widowControl/>
        <w:spacing w:before="0" w:after="0"/>
        <w:ind w:right="567"/>
        <w:contextualSpacing/>
        <w:jc w:val="left"/>
        <w:rPr>
          <w:rFonts w:ascii="Times New Roman" w:eastAsia="Times New Roman" w:hAnsi="Times New Roman" w:cs="Arial"/>
          <w:bCs/>
          <w:i/>
          <w:iCs/>
          <w:kern w:val="0"/>
          <w:sz w:val="24"/>
          <w:szCs w:val="28"/>
          <w:lang w:val="en-GB" w:eastAsia="en-GB"/>
        </w:rPr>
      </w:pPr>
      <w:r w:rsidRPr="006417ED">
        <w:rPr>
          <w:rFonts w:ascii="Times New Roman" w:eastAsia="Times New Roman" w:hAnsi="Times New Roman" w:cs="Arial"/>
          <w:bCs/>
          <w:i/>
          <w:iCs/>
          <w:kern w:val="0"/>
          <w:sz w:val="24"/>
          <w:szCs w:val="28"/>
          <w:lang w:val="en-GB" w:eastAsia="en-GB"/>
        </w:rPr>
        <w:t>Identification level</w:t>
      </w:r>
    </w:p>
    <w:p w14:paraId="7E765C97" w14:textId="77777777" w:rsidR="0069482E" w:rsidRPr="0069482E" w:rsidRDefault="0069482E" w:rsidP="0069482E">
      <w:pPr>
        <w:rPr>
          <w:lang w:val="en-GB" w:eastAsia="en-GB"/>
        </w:rPr>
      </w:pPr>
    </w:p>
    <w:p w14:paraId="4D7E89D9" w14:textId="57952ED6" w:rsidR="00EE18DC" w:rsidRDefault="002A1BDC" w:rsidP="0069482E">
      <w:pPr>
        <w:pStyle w:val="Paragraph"/>
        <w:spacing w:before="0" w:line="240" w:lineRule="auto"/>
      </w:pPr>
      <w:r w:rsidRPr="006417ED">
        <w:t>A</w:t>
      </w:r>
      <w:r w:rsidR="00DD7EB2">
        <w:t>n</w:t>
      </w:r>
      <w:r w:rsidRPr="006417ED">
        <w:t xml:space="preserve"> </w:t>
      </w:r>
      <w:r w:rsidR="00DD7EB2">
        <w:t xml:space="preserve">initial </w:t>
      </w:r>
      <w:r w:rsidRPr="006417ED">
        <w:t>list of stakeholder</w:t>
      </w:r>
      <w:r w:rsidR="00513288" w:rsidRPr="006417ED">
        <w:t>s</w:t>
      </w:r>
      <w:r w:rsidRPr="006417ED">
        <w:t xml:space="preserve"> </w:t>
      </w:r>
      <w:r w:rsidR="00DD7EB2">
        <w:t xml:space="preserve">was </w:t>
      </w:r>
      <w:r w:rsidR="00324DBB" w:rsidRPr="006417ED">
        <w:t xml:space="preserve">identified </w:t>
      </w:r>
      <w:r w:rsidR="00647ED4" w:rsidRPr="006417ED">
        <w:t xml:space="preserve">using three </w:t>
      </w:r>
      <w:r w:rsidR="00324DBB" w:rsidRPr="006417ED">
        <w:t>criteria: a) authors contributing to the book ‘Environmental Impact Assessment Handbook for Pakistan</w:t>
      </w:r>
      <w:r w:rsidR="00DD7EB2">
        <w:t xml:space="preserve"> (Fischer, 2014a)</w:t>
      </w:r>
      <w:r w:rsidR="00324DBB" w:rsidRPr="006417ED">
        <w:t>’; b) attend</w:t>
      </w:r>
      <w:r w:rsidR="00647ED4" w:rsidRPr="006417ED">
        <w:t xml:space="preserve">ees of </w:t>
      </w:r>
      <w:r w:rsidR="009A3DCF" w:rsidRPr="006417ED">
        <w:t xml:space="preserve">the IUCN </w:t>
      </w:r>
      <w:r w:rsidR="00324DBB" w:rsidRPr="006417ED">
        <w:t>‘Improvement of EIA Curricula of Tertiary Level Academic Institutions: EIA teaching in Pakistan workshop</w:t>
      </w:r>
      <w:r w:rsidR="009A3DCF" w:rsidRPr="006417ED">
        <w:t>s</w:t>
      </w:r>
      <w:r w:rsidR="00DD7EB2">
        <w:t xml:space="preserve"> (Fischer, 2014b)</w:t>
      </w:r>
      <w:r w:rsidR="00324DBB" w:rsidRPr="006417ED">
        <w:t xml:space="preserve">; </w:t>
      </w:r>
      <w:r w:rsidR="009A3DCF" w:rsidRPr="006417ED">
        <w:t xml:space="preserve">and </w:t>
      </w:r>
      <w:r w:rsidR="00324DBB" w:rsidRPr="006417ED">
        <w:t xml:space="preserve">3) affiliation to national professional </w:t>
      </w:r>
      <w:r w:rsidR="00647ED4" w:rsidRPr="006417ED">
        <w:t xml:space="preserve">SEA </w:t>
      </w:r>
      <w:r w:rsidR="00324DBB" w:rsidRPr="006417ED">
        <w:t>networks</w:t>
      </w:r>
      <w:r w:rsidRPr="006417ED">
        <w:t xml:space="preserve">. </w:t>
      </w:r>
      <w:r w:rsidR="00DD7EB2">
        <w:t xml:space="preserve">Stakeholders thus identified </w:t>
      </w:r>
      <w:r w:rsidRPr="006417ED">
        <w:t xml:space="preserve">were </w:t>
      </w:r>
      <w:r w:rsidR="009A3DCF" w:rsidRPr="006417ED">
        <w:t xml:space="preserve">then </w:t>
      </w:r>
      <w:r w:rsidRPr="006417ED">
        <w:t xml:space="preserve">asked to </w:t>
      </w:r>
      <w:r w:rsidR="00C80C45" w:rsidRPr="006417ED">
        <w:t xml:space="preserve">make </w:t>
      </w:r>
      <w:r w:rsidR="00C46679" w:rsidRPr="006417ED">
        <w:t>suggestion</w:t>
      </w:r>
      <w:r w:rsidR="00C80C45" w:rsidRPr="006417ED">
        <w:t>s</w:t>
      </w:r>
      <w:r w:rsidR="00C46679" w:rsidRPr="006417ED">
        <w:t xml:space="preserve"> </w:t>
      </w:r>
      <w:r w:rsidR="00C80C45" w:rsidRPr="006417ED">
        <w:t xml:space="preserve">for </w:t>
      </w:r>
      <w:r w:rsidR="00C46679" w:rsidRPr="006417ED">
        <w:t>other actors who ha</w:t>
      </w:r>
      <w:r w:rsidR="00C80C45" w:rsidRPr="006417ED">
        <w:t>ve</w:t>
      </w:r>
      <w:r w:rsidR="00C46679" w:rsidRPr="006417ED">
        <w:t xml:space="preserve"> a stake with Chinese FDI. In this way, </w:t>
      </w:r>
      <w:r w:rsidR="00C80C45" w:rsidRPr="006417ED">
        <w:t xml:space="preserve">applying the </w:t>
      </w:r>
      <w:r w:rsidR="005A425C" w:rsidRPr="006417ED">
        <w:t xml:space="preserve">snowball method, </w:t>
      </w:r>
      <w:r w:rsidR="00C46679" w:rsidRPr="006417ED">
        <w:t xml:space="preserve">the stakeholder list was continuously </w:t>
      </w:r>
      <w:r w:rsidR="00C80C45" w:rsidRPr="006417ED">
        <w:t xml:space="preserve">extended by </w:t>
      </w:r>
      <w:r w:rsidR="005A425C" w:rsidRPr="006417ED">
        <w:t xml:space="preserve">new stakeholders </w:t>
      </w:r>
      <w:r w:rsidR="0052111E" w:rsidRPr="006417ED">
        <w:fldChar w:fldCharType="begin"/>
      </w:r>
      <w:r w:rsidR="0084465C" w:rsidRPr="006417ED">
        <w:instrText xml:space="preserve"> ADDIN EN.CITE &lt;EndNote&gt;&lt;Cite&gt;&lt;Author&gt;Alameddine&lt;/Author&gt;&lt;Year&gt;2011&lt;/Year&gt;&lt;RecNum&gt;42&lt;/RecNum&gt;&lt;DisplayText&gt;(Alameddine et al. 2011)&lt;/DisplayText&gt;&lt;record&gt;&lt;rec-number&gt;42&lt;/rec-number&gt;&lt;foreign-keys&gt;&lt;key app="EN" db-id="v5fvfrfri50spjeze5cpzzsrds5dpvazte0z" timestamp="1458056238"&gt;42&lt;/key&gt;&lt;/foreign-keys&gt;&lt;ref-type name="Journal Article"&gt;17&lt;/ref-type&gt;&lt;contributors&gt;&lt;authors&gt;&lt;author&gt;Alameddine, Mohamad&lt;/author&gt;&lt;author&gt;Naja, Farah&lt;/author&gt;&lt;author&gt;Abdel-Salam, Sarah&lt;/author&gt;&lt;author&gt;Maalouf, Salwa&lt;/author&gt;&lt;author&gt;Matta, Claudia&lt;/author&gt;&lt;/authors&gt;&lt;/contributors&gt;&lt;titles&gt;&lt;title&gt;Stakeholders&amp;apos; perspectives on the regulation and integration of complementary and alternative medicine products in Lebanon: a qualitative study&lt;/title&gt;&lt;secondary-title&gt;BMC complementary and alternative medicine&lt;/secondary-title&gt;&lt;/titles&gt;&lt;periodical&gt;&lt;full-title&gt;BMC complementary and alternative medicine&lt;/full-title&gt;&lt;/periodical&gt;&lt;pages&gt;71&lt;/pages&gt;&lt;volume&gt;11&lt;/volume&gt;&lt;number&gt;1&lt;/number&gt;&lt;dates&gt;&lt;year&gt;2011&lt;/year&gt;&lt;/dates&gt;&lt;isbn&gt;1472-6882&lt;/isbn&gt;&lt;urls&gt;&lt;/urls&gt;&lt;/record&gt;&lt;/Cite&gt;&lt;/EndNote&gt;</w:instrText>
      </w:r>
      <w:r w:rsidR="0052111E" w:rsidRPr="006417ED">
        <w:fldChar w:fldCharType="separate"/>
      </w:r>
      <w:r w:rsidR="0084465C" w:rsidRPr="006417ED">
        <w:rPr>
          <w:noProof/>
        </w:rPr>
        <w:t>(Alameddine et al. 2011)</w:t>
      </w:r>
      <w:r w:rsidR="0052111E" w:rsidRPr="006417ED">
        <w:fldChar w:fldCharType="end"/>
      </w:r>
      <w:r w:rsidR="00C46679" w:rsidRPr="006417ED">
        <w:t xml:space="preserve">. </w:t>
      </w:r>
    </w:p>
    <w:p w14:paraId="1DCAFED3" w14:textId="77777777" w:rsidR="0069482E" w:rsidRPr="0069482E" w:rsidRDefault="0069482E" w:rsidP="0069482E">
      <w:pPr>
        <w:rPr>
          <w:lang w:val="en-GB" w:eastAsia="en-GB"/>
        </w:rPr>
      </w:pPr>
    </w:p>
    <w:p w14:paraId="0A7B276C" w14:textId="77777777" w:rsidR="002A1BDC" w:rsidRDefault="00513288" w:rsidP="0069482E">
      <w:pPr>
        <w:pStyle w:val="Newparagraph"/>
        <w:spacing w:line="240" w:lineRule="auto"/>
      </w:pPr>
      <w:r w:rsidRPr="006417ED">
        <w:t xml:space="preserve">A total of </w:t>
      </w:r>
      <w:r w:rsidR="00220CE7" w:rsidRPr="006417ED">
        <w:t>24</w:t>
      </w:r>
      <w:r w:rsidR="005A425C" w:rsidRPr="006417ED">
        <w:t>4</w:t>
      </w:r>
      <w:r w:rsidRPr="006417ED">
        <w:t xml:space="preserve"> questionnaires</w:t>
      </w:r>
      <w:r w:rsidR="00031854" w:rsidRPr="006417ED">
        <w:t xml:space="preserve"> (see Appendix 1)</w:t>
      </w:r>
      <w:r w:rsidRPr="006417ED">
        <w:t xml:space="preserve"> were </w:t>
      </w:r>
      <w:r w:rsidR="00220CE7" w:rsidRPr="006417ED">
        <w:t>sent out</w:t>
      </w:r>
      <w:r w:rsidR="005A425C" w:rsidRPr="006417ED">
        <w:t xml:space="preserve"> and 39 </w:t>
      </w:r>
      <w:r w:rsidR="00C80C45" w:rsidRPr="006417ED">
        <w:t>were returned</w:t>
      </w:r>
      <w:r w:rsidR="005A425C" w:rsidRPr="006417ED">
        <w:t xml:space="preserve">, </w:t>
      </w:r>
      <w:r w:rsidR="00C80C45" w:rsidRPr="006417ED">
        <w:t xml:space="preserve">of </w:t>
      </w:r>
      <w:r w:rsidR="005A425C" w:rsidRPr="006417ED">
        <w:t xml:space="preserve">which 28 </w:t>
      </w:r>
      <w:r w:rsidR="0064771D" w:rsidRPr="006417ED">
        <w:t>were</w:t>
      </w:r>
      <w:r w:rsidR="005A425C" w:rsidRPr="006417ED">
        <w:t xml:space="preserve"> valid.</w:t>
      </w:r>
      <w:r w:rsidR="00E1169C" w:rsidRPr="006417ED">
        <w:t xml:space="preserve"> This figure representing a response rate of 16%, which is normal as a typical response rate for a self-administered mail survey (15 to 20%) (</w:t>
      </w:r>
      <w:proofErr w:type="spellStart"/>
      <w:r w:rsidR="00E1169C" w:rsidRPr="006417ED">
        <w:t>Bhattachejee</w:t>
      </w:r>
      <w:proofErr w:type="spellEnd"/>
      <w:r w:rsidR="00E1169C" w:rsidRPr="006417ED">
        <w:t xml:space="preserve"> 2012). Furthermore, in similar studies, where expert opinions were surveyed through questionnaires, a small number of responses were also used: </w:t>
      </w:r>
      <w:proofErr w:type="spellStart"/>
      <w:r w:rsidR="00E1169C" w:rsidRPr="006417ED">
        <w:t>Bragagnolo</w:t>
      </w:r>
      <w:proofErr w:type="spellEnd"/>
      <w:r w:rsidR="00E1169C" w:rsidRPr="006417ED">
        <w:t xml:space="preserve"> et al. (2012) surveyed a total of 12 experts; Polido et al. (2016) collected 16 filled questionnaires; and Peterson (2004) obtained 26 responses. </w:t>
      </w:r>
      <w:r w:rsidRPr="006417ED">
        <w:t xml:space="preserve">The </w:t>
      </w:r>
      <w:r w:rsidR="00EA49E5" w:rsidRPr="006417ED">
        <w:t xml:space="preserve">representative </w:t>
      </w:r>
      <w:r w:rsidRPr="006417ED">
        <w:t xml:space="preserve">stakeholders </w:t>
      </w:r>
      <w:r w:rsidR="005E44B4" w:rsidRPr="006417ED">
        <w:t xml:space="preserve">in Pakistan </w:t>
      </w:r>
      <w:r w:rsidR="00EA49E5" w:rsidRPr="006417ED">
        <w:t>included</w:t>
      </w:r>
      <w:r w:rsidRPr="006417ED">
        <w:t xml:space="preserve"> </w:t>
      </w:r>
      <w:r w:rsidR="00077F9E" w:rsidRPr="006417ED">
        <w:t xml:space="preserve">ten from government, </w:t>
      </w:r>
      <w:r w:rsidR="00EA49E5" w:rsidRPr="006417ED">
        <w:t xml:space="preserve">seven from </w:t>
      </w:r>
      <w:r w:rsidR="00A266E9" w:rsidRPr="006417ED">
        <w:t>a</w:t>
      </w:r>
      <w:r w:rsidR="00703B4D" w:rsidRPr="006417ED">
        <w:t>cademi</w:t>
      </w:r>
      <w:r w:rsidR="00C80C45" w:rsidRPr="006417ED">
        <w:t>a</w:t>
      </w:r>
      <w:r w:rsidR="00D77B4F" w:rsidRPr="006417ED">
        <w:t xml:space="preserve">, </w:t>
      </w:r>
      <w:r w:rsidR="00EA49E5" w:rsidRPr="006417ED">
        <w:t xml:space="preserve">six from </w:t>
      </w:r>
      <w:r w:rsidR="00D77B4F" w:rsidRPr="006417ED">
        <w:t xml:space="preserve">environment or power companies, </w:t>
      </w:r>
      <w:r w:rsidR="00C80C45" w:rsidRPr="006417ED">
        <w:t xml:space="preserve">and </w:t>
      </w:r>
      <w:r w:rsidR="00EA49E5" w:rsidRPr="006417ED">
        <w:t xml:space="preserve">five from </w:t>
      </w:r>
      <w:r w:rsidR="00D77B4F" w:rsidRPr="006417ED">
        <w:t>Environmental Consultan</w:t>
      </w:r>
      <w:r w:rsidR="00C80C45" w:rsidRPr="006417ED">
        <w:t>cies</w:t>
      </w:r>
      <w:r w:rsidR="00D77B4F" w:rsidRPr="006417ED">
        <w:t xml:space="preserve"> and NGOs.</w:t>
      </w:r>
      <w:r w:rsidR="00EE18DC" w:rsidRPr="006417ED">
        <w:t xml:space="preserve"> </w:t>
      </w:r>
      <w:r w:rsidR="00C80C45" w:rsidRPr="006417ED">
        <w:t>S</w:t>
      </w:r>
      <w:r w:rsidR="00EE18DC" w:rsidRPr="006417ED">
        <w:t xml:space="preserve">takeholders were grouped into </w:t>
      </w:r>
      <w:r w:rsidR="005A425C" w:rsidRPr="006417ED">
        <w:t>4</w:t>
      </w:r>
      <w:r w:rsidR="00EE18DC" w:rsidRPr="006417ED">
        <w:t xml:space="preserve"> main categories: </w:t>
      </w:r>
      <w:r w:rsidR="009A3DCF" w:rsidRPr="006417ED">
        <w:t>(1) G</w:t>
      </w:r>
      <w:r w:rsidR="005A425C" w:rsidRPr="006417ED">
        <w:t>overnment</w:t>
      </w:r>
      <w:r w:rsidR="009A3DCF" w:rsidRPr="006417ED">
        <w:t>;</w:t>
      </w:r>
      <w:r w:rsidR="00077F9E" w:rsidRPr="006417ED">
        <w:t xml:space="preserve"> Planning and Development Department (P&amp;D), Water and Power Ministry (W&amp;P), Environment Department (ENV);</w:t>
      </w:r>
      <w:r w:rsidR="007E0975" w:rsidRPr="006417ED">
        <w:t xml:space="preserve"> </w:t>
      </w:r>
      <w:r w:rsidR="009A3DCF" w:rsidRPr="006417ED">
        <w:t>(2) A</w:t>
      </w:r>
      <w:r w:rsidR="005A425C" w:rsidRPr="006417ED">
        <w:t>cademia</w:t>
      </w:r>
      <w:r w:rsidR="009A3DCF" w:rsidRPr="006417ED">
        <w:t>;</w:t>
      </w:r>
      <w:r w:rsidR="00077F9E" w:rsidRPr="006417ED">
        <w:t xml:space="preserve"> </w:t>
      </w:r>
      <w:r w:rsidR="00D77B4F" w:rsidRPr="006417ED">
        <w:t>researche</w:t>
      </w:r>
      <w:r w:rsidR="00606052" w:rsidRPr="006417ED">
        <w:t>r</w:t>
      </w:r>
      <w:r w:rsidR="00D77B4F" w:rsidRPr="006417ED">
        <w:t xml:space="preserve">s in the fields of </w:t>
      </w:r>
      <w:r w:rsidR="00077F9E" w:rsidRPr="006417ED">
        <w:t>environmental management (EM), environmental engineering (EE), and biophysical science (BS);</w:t>
      </w:r>
      <w:r w:rsidR="007E0975" w:rsidRPr="006417ED">
        <w:t xml:space="preserve"> </w:t>
      </w:r>
      <w:r w:rsidR="009A3DCF" w:rsidRPr="006417ED">
        <w:t>(3) E</w:t>
      </w:r>
      <w:r w:rsidR="005A425C" w:rsidRPr="006417ED">
        <w:t>nterprise</w:t>
      </w:r>
      <w:r w:rsidR="009A3DCF" w:rsidRPr="006417ED">
        <w:t>;</w:t>
      </w:r>
      <w:r w:rsidR="005C0848" w:rsidRPr="006417ED">
        <w:t xml:space="preserve"> </w:t>
      </w:r>
      <w:r w:rsidR="0052126A" w:rsidRPr="006417ED">
        <w:t>companies in the field of environment, planning, energy, electric, and waste management</w:t>
      </w:r>
      <w:r w:rsidR="00077F9E" w:rsidRPr="006417ED">
        <w:t>;</w:t>
      </w:r>
      <w:r w:rsidR="000724A9" w:rsidRPr="006417ED">
        <w:t xml:space="preserve"> and </w:t>
      </w:r>
      <w:r w:rsidR="009A3DCF" w:rsidRPr="006417ED">
        <w:t xml:space="preserve">(4) </w:t>
      </w:r>
      <w:r w:rsidR="00C80C45" w:rsidRPr="006417ED">
        <w:t>o</w:t>
      </w:r>
      <w:r w:rsidR="005A425C" w:rsidRPr="006417ED">
        <w:t>thers</w:t>
      </w:r>
      <w:r w:rsidR="009A3DCF" w:rsidRPr="006417ED">
        <w:t>;</w:t>
      </w:r>
      <w:r w:rsidR="005A425C" w:rsidRPr="006417ED">
        <w:t xml:space="preserve"> </w:t>
      </w:r>
      <w:r w:rsidR="009A3DCF" w:rsidRPr="006417ED">
        <w:t xml:space="preserve">including </w:t>
      </w:r>
      <w:r w:rsidR="00D77B4F" w:rsidRPr="006417ED">
        <w:t xml:space="preserve">NGOs, international organization, and </w:t>
      </w:r>
      <w:r w:rsidR="00C80C45" w:rsidRPr="006417ED">
        <w:t>e</w:t>
      </w:r>
      <w:r w:rsidR="00D77B4F" w:rsidRPr="006417ED">
        <w:t xml:space="preserve">nvironmental </w:t>
      </w:r>
      <w:r w:rsidR="00C80C45" w:rsidRPr="006417ED">
        <w:t>c</w:t>
      </w:r>
      <w:r w:rsidR="00D77B4F" w:rsidRPr="006417ED">
        <w:t>onsultant</w:t>
      </w:r>
      <w:r w:rsidR="00905B70" w:rsidRPr="006417ED">
        <w:t>s</w:t>
      </w:r>
      <w:r w:rsidR="009A3DCF" w:rsidRPr="006417ED">
        <w:t>.</w:t>
      </w:r>
    </w:p>
    <w:p w14:paraId="0F9EA2C5" w14:textId="77777777" w:rsidR="0069482E" w:rsidRPr="006417ED" w:rsidRDefault="0069482E" w:rsidP="0069482E">
      <w:pPr>
        <w:pStyle w:val="Newparagraph"/>
        <w:spacing w:line="240" w:lineRule="auto"/>
      </w:pPr>
    </w:p>
    <w:p w14:paraId="31A408B1" w14:textId="77777777" w:rsidR="00935612" w:rsidRDefault="00935612" w:rsidP="0069482E">
      <w:pPr>
        <w:pStyle w:val="Newparagraph"/>
        <w:spacing w:line="240" w:lineRule="auto"/>
      </w:pPr>
      <w:r w:rsidRPr="006417ED">
        <w:t>Once the list of stakeholders</w:t>
      </w:r>
      <w:r w:rsidR="00425178" w:rsidRPr="006417ED">
        <w:t xml:space="preserve"> was identified</w:t>
      </w:r>
      <w:r w:rsidRPr="006417ED">
        <w:t>, further investigat</w:t>
      </w:r>
      <w:r w:rsidR="00425178" w:rsidRPr="006417ED">
        <w:t>ions were carried out</w:t>
      </w:r>
      <w:r w:rsidRPr="006417ED">
        <w:t xml:space="preserve"> to better understand </w:t>
      </w:r>
      <w:r w:rsidR="00226E69" w:rsidRPr="006417ED">
        <w:t xml:space="preserve">their </w:t>
      </w:r>
      <w:r w:rsidRPr="006417ED">
        <w:t>characteristics and perspective</w:t>
      </w:r>
      <w:r w:rsidR="00425178" w:rsidRPr="006417ED">
        <w:t>s</w:t>
      </w:r>
      <w:r w:rsidRPr="006417ED">
        <w:t xml:space="preserve">. Stakeholder </w:t>
      </w:r>
      <w:r w:rsidR="00832B0E" w:rsidRPr="006417ED">
        <w:t>A</w:t>
      </w:r>
      <w:r w:rsidRPr="006417ED">
        <w:t xml:space="preserve">nalysis or </w:t>
      </w:r>
      <w:r w:rsidR="00832B0E" w:rsidRPr="006417ED">
        <w:t>S</w:t>
      </w:r>
      <w:r w:rsidRPr="006417ED">
        <w:t xml:space="preserve">takeholder </w:t>
      </w:r>
      <w:r w:rsidR="00832B0E" w:rsidRPr="006417ED">
        <w:t>M</w:t>
      </w:r>
      <w:r w:rsidRPr="006417ED">
        <w:t xml:space="preserve">apping has evolved in recent years as a technique for </w:t>
      </w:r>
      <w:proofErr w:type="spellStart"/>
      <w:r w:rsidRPr="006417ED">
        <w:t>analyzing</w:t>
      </w:r>
      <w:proofErr w:type="spellEnd"/>
      <w:r w:rsidRPr="006417ED">
        <w:t xml:space="preserve"> the likely interests and actions of stakeholders </w:t>
      </w:r>
      <w:r w:rsidR="0052111E" w:rsidRPr="006417ED">
        <w:fldChar w:fldCharType="begin"/>
      </w:r>
      <w:r w:rsidR="0084465C" w:rsidRPr="006417ED">
        <w:instrText xml:space="preserve"> ADDIN EN.CITE &lt;EndNote&gt;&lt;Cite&gt;&lt;Author&gt;Johnson&lt;/Author&gt;&lt;Year&gt;2008&lt;/Year&gt;&lt;RecNum&gt;43&lt;/RecNum&gt;&lt;DisplayText&gt;(Johnson et al. 2008)&lt;/DisplayText&gt;&lt;record&gt;&lt;rec-number&gt;43&lt;/rec-number&gt;&lt;foreign-keys&gt;&lt;key app="EN" db-id="v5fvfrfri50spjeze5cpzzsrds5dpvazte0z" timestamp="1458143852"&gt;43&lt;/key&gt;&lt;/foreign-keys&gt;&lt;ref-type name="Book"&gt;6&lt;/ref-type&gt;&lt;contributors&gt;&lt;authors&gt;&lt;author&gt;Johnson, Gerry&lt;/author&gt;&lt;author&gt;Scholes, Kevan&lt;/author&gt;&lt;author&gt;Whittington, Richard&lt;/author&gt;&lt;/authors&gt;&lt;/contributors&gt;&lt;titles&gt;&lt;title&gt;Exploring corporate strategy: Text and cases&lt;/title&gt;&lt;/titles&gt;&lt;dates&gt;&lt;year&gt;2008&lt;/year&gt;&lt;/dates&gt;&lt;publisher&gt;Pearson Education&lt;/publisher&gt;&lt;isbn&gt;027371192X&lt;/isbn&gt;&lt;urls&gt;&lt;/urls&gt;&lt;/record&gt;&lt;/Cite&gt;&lt;/EndNote&gt;</w:instrText>
      </w:r>
      <w:r w:rsidR="0052111E" w:rsidRPr="006417ED">
        <w:fldChar w:fldCharType="separate"/>
      </w:r>
      <w:r w:rsidR="0084465C" w:rsidRPr="006417ED">
        <w:rPr>
          <w:noProof/>
        </w:rPr>
        <w:t>(Johnson et al. 2008)</w:t>
      </w:r>
      <w:r w:rsidR="0052111E" w:rsidRPr="006417ED">
        <w:fldChar w:fldCharType="end"/>
      </w:r>
      <w:r w:rsidR="0064771D" w:rsidRPr="006417ED">
        <w:t>. The method</w:t>
      </w:r>
      <w:r w:rsidRPr="006417ED">
        <w:t xml:space="preserve"> of stakeholder mapping </w:t>
      </w:r>
      <w:r w:rsidR="0064771D" w:rsidRPr="006417ED">
        <w:t>was</w:t>
      </w:r>
      <w:r w:rsidRPr="006417ED">
        <w:t xml:space="preserve"> applied in this study as a visual analysis </w:t>
      </w:r>
      <w:r w:rsidR="00425178" w:rsidRPr="006417ED">
        <w:t xml:space="preserve">for </w:t>
      </w:r>
      <w:r w:rsidRPr="006417ED">
        <w:t>investigat</w:t>
      </w:r>
      <w:r w:rsidR="00425178" w:rsidRPr="006417ED">
        <w:t>ing</w:t>
      </w:r>
      <w:r w:rsidRPr="006417ED">
        <w:t xml:space="preserve"> stakeholders’ perspectives </w:t>
      </w:r>
      <w:r w:rsidR="00300AD1" w:rsidRPr="006417ED">
        <w:t xml:space="preserve">and characteristics </w:t>
      </w:r>
      <w:r w:rsidRPr="006417ED">
        <w:t>to Chinese FDI in Pakistan.</w:t>
      </w:r>
    </w:p>
    <w:p w14:paraId="53D7294C" w14:textId="77777777" w:rsidR="0069482E" w:rsidRPr="006417ED" w:rsidRDefault="0069482E" w:rsidP="0069482E">
      <w:pPr>
        <w:pStyle w:val="Newparagraph"/>
        <w:spacing w:line="240" w:lineRule="auto"/>
      </w:pPr>
    </w:p>
    <w:p w14:paraId="7CEE3973" w14:textId="62477FC7" w:rsidR="00935612" w:rsidRDefault="00935612" w:rsidP="0069482E">
      <w:pPr>
        <w:pStyle w:val="Newparagraph"/>
        <w:spacing w:line="240" w:lineRule="auto"/>
      </w:pPr>
      <w:r w:rsidRPr="006417ED">
        <w:lastRenderedPageBreak/>
        <w:t>To investigate stakeholder characteristic</w:t>
      </w:r>
      <w:r w:rsidR="00425178" w:rsidRPr="006417ED">
        <w:t>s</w:t>
      </w:r>
      <w:r w:rsidRPr="006417ED">
        <w:t xml:space="preserve">, the respondents </w:t>
      </w:r>
      <w:r w:rsidR="00436C67" w:rsidRPr="006417ED">
        <w:t>answered</w:t>
      </w:r>
      <w:r w:rsidRPr="006417ED">
        <w:t xml:space="preserve"> questions </w:t>
      </w:r>
      <w:r w:rsidR="00425178" w:rsidRPr="006417ED">
        <w:t xml:space="preserve">on </w:t>
      </w:r>
      <w:r w:rsidRPr="006417ED">
        <w:t>knowledge</w:t>
      </w:r>
      <w:r w:rsidR="00233B73" w:rsidRPr="006417ED">
        <w:t xml:space="preserve"> (Question 2)</w:t>
      </w:r>
      <w:r w:rsidRPr="006417ED">
        <w:t>, interest</w:t>
      </w:r>
      <w:r w:rsidR="00233B73" w:rsidRPr="006417ED">
        <w:t xml:space="preserve"> (Question 3)</w:t>
      </w:r>
      <w:r w:rsidRPr="006417ED">
        <w:t>, attitude</w:t>
      </w:r>
      <w:r w:rsidR="00233B73" w:rsidRPr="006417ED">
        <w:t xml:space="preserve"> (Question 4)</w:t>
      </w:r>
      <w:r w:rsidRPr="006417ED">
        <w:t xml:space="preserve">, and </w:t>
      </w:r>
      <w:r w:rsidR="00425178" w:rsidRPr="006417ED">
        <w:t xml:space="preserve">their </w:t>
      </w:r>
      <w:r w:rsidRPr="006417ED">
        <w:t>power</w:t>
      </w:r>
      <w:r w:rsidR="00233B73" w:rsidRPr="006417ED">
        <w:t xml:space="preserve"> (Question 5-7)</w:t>
      </w:r>
      <w:r w:rsidRPr="006417ED">
        <w:t xml:space="preserve"> on a 1-5 scale </w:t>
      </w:r>
      <w:r w:rsidR="00425178" w:rsidRPr="006417ED">
        <w:t xml:space="preserve">system </w:t>
      </w:r>
      <w:r w:rsidRPr="006417ED">
        <w:t>(see Table 2). The power of the stakeholders was valued by synthesizing their involvement</w:t>
      </w:r>
      <w:r w:rsidR="00233B73" w:rsidRPr="006417ED">
        <w:t xml:space="preserve"> (Question 5)</w:t>
      </w:r>
      <w:r w:rsidRPr="006417ED">
        <w:t xml:space="preserve">, </w:t>
      </w:r>
      <w:r w:rsidR="0030662B" w:rsidRPr="006417ED">
        <w:t xml:space="preserve">the </w:t>
      </w:r>
      <w:r w:rsidRPr="006417ED">
        <w:t>information available</w:t>
      </w:r>
      <w:r w:rsidR="00233B73" w:rsidRPr="006417ED">
        <w:t xml:space="preserve"> (Question 6)</w:t>
      </w:r>
      <w:r w:rsidRPr="006417ED">
        <w:t xml:space="preserve">, and </w:t>
      </w:r>
      <w:r w:rsidR="0030662B" w:rsidRPr="006417ED">
        <w:t xml:space="preserve">their </w:t>
      </w:r>
      <w:r w:rsidRPr="006417ED">
        <w:t>influence</w:t>
      </w:r>
      <w:r w:rsidR="00233B73" w:rsidRPr="006417ED">
        <w:t xml:space="preserve"> (Question 7)</w:t>
      </w:r>
      <w:r w:rsidRPr="006417ED">
        <w:t xml:space="preserve">. </w:t>
      </w:r>
      <w:r w:rsidR="00233B73" w:rsidRPr="006417ED">
        <w:t>According to their interest and power value</w:t>
      </w:r>
      <w:r w:rsidRPr="006417ED">
        <w:t xml:space="preserve">, </w:t>
      </w:r>
      <w:r w:rsidR="00226E69" w:rsidRPr="006417ED">
        <w:t xml:space="preserve">a </w:t>
      </w:r>
      <w:r w:rsidRPr="006417ED">
        <w:t xml:space="preserve">power/interest matrix </w:t>
      </w:r>
      <w:r w:rsidR="00DB05F7" w:rsidRPr="006417ED">
        <w:t>was</w:t>
      </w:r>
      <w:r w:rsidRPr="006417ED">
        <w:t xml:space="preserve"> formulated. </w:t>
      </w:r>
      <w:r w:rsidR="00443621" w:rsidRPr="006417ED">
        <w:t>The limit</w:t>
      </w:r>
      <w:r w:rsidR="00226E69" w:rsidRPr="006417ED">
        <w:t>ed</w:t>
      </w:r>
      <w:r w:rsidR="00443621" w:rsidRPr="006417ED">
        <w:t xml:space="preserve"> number of stakeholders in each group may bias the results. Therefore, in the matrix the power </w:t>
      </w:r>
      <w:r w:rsidR="00AE17C1" w:rsidRPr="006417ED">
        <w:rPr>
          <w:rFonts w:eastAsiaTheme="minorEastAsia" w:hint="eastAsia"/>
          <w:lang w:eastAsia="zh-CN"/>
        </w:rPr>
        <w:t>and</w:t>
      </w:r>
      <w:r w:rsidR="00443621" w:rsidRPr="006417ED">
        <w:t xml:space="preserve"> interest value of each group were described in the form of </w:t>
      </w:r>
      <w:r w:rsidR="00226E69" w:rsidRPr="006417ED">
        <w:t xml:space="preserve">an </w:t>
      </w:r>
      <w:r w:rsidR="00443621" w:rsidRPr="006417ED">
        <w:t>inter</w:t>
      </w:r>
      <w:r w:rsidR="00627185" w:rsidRPr="006417ED">
        <w:t>v</w:t>
      </w:r>
      <w:r w:rsidR="00443621" w:rsidRPr="006417ED">
        <w:t xml:space="preserve">al (Figure 2). </w:t>
      </w:r>
      <w:r w:rsidRPr="006417ED">
        <w:t>By grouping stakeholders in these matrixes, Chinese FDI could be conducted with better communication and implementation.</w:t>
      </w:r>
    </w:p>
    <w:p w14:paraId="00581843" w14:textId="77777777" w:rsidR="0069482E" w:rsidRPr="006417ED" w:rsidRDefault="0069482E" w:rsidP="0069482E">
      <w:pPr>
        <w:pStyle w:val="Newparagraph"/>
        <w:spacing w:line="240" w:lineRule="auto"/>
      </w:pPr>
    </w:p>
    <w:p w14:paraId="5A1EF819" w14:textId="77777777" w:rsidR="008444B3" w:rsidRDefault="008444B3" w:rsidP="0069482E">
      <w:pPr>
        <w:pStyle w:val="Heading2"/>
        <w:keepLines w:val="0"/>
        <w:widowControl/>
        <w:spacing w:before="0" w:after="0"/>
        <w:ind w:right="567"/>
        <w:contextualSpacing/>
        <w:jc w:val="left"/>
        <w:rPr>
          <w:rFonts w:ascii="Times New Roman" w:eastAsia="Times New Roman" w:hAnsi="Times New Roman" w:cs="Arial"/>
          <w:bCs/>
          <w:i/>
          <w:iCs/>
          <w:kern w:val="0"/>
          <w:sz w:val="24"/>
          <w:szCs w:val="28"/>
          <w:lang w:val="en-GB" w:eastAsia="en-GB"/>
        </w:rPr>
      </w:pPr>
      <w:r w:rsidRPr="006417ED">
        <w:rPr>
          <w:rFonts w:ascii="Times New Roman" w:eastAsia="Times New Roman" w:hAnsi="Times New Roman" w:cs="Arial"/>
          <w:bCs/>
          <w:i/>
          <w:iCs/>
          <w:kern w:val="0"/>
          <w:sz w:val="24"/>
          <w:szCs w:val="28"/>
          <w:lang w:val="en-GB" w:eastAsia="en-GB"/>
        </w:rPr>
        <w:t>Investigation level</w:t>
      </w:r>
    </w:p>
    <w:p w14:paraId="4EA77909" w14:textId="77777777" w:rsidR="0069482E" w:rsidRPr="0069482E" w:rsidRDefault="0069482E" w:rsidP="0069482E">
      <w:pPr>
        <w:rPr>
          <w:lang w:val="en-GB" w:eastAsia="en-GB"/>
        </w:rPr>
      </w:pPr>
    </w:p>
    <w:p w14:paraId="7120B2B7" w14:textId="425249C6" w:rsidR="00637FDD" w:rsidRDefault="00935612" w:rsidP="0069482E">
      <w:pPr>
        <w:pStyle w:val="Paragraph"/>
        <w:spacing w:before="0" w:line="240" w:lineRule="auto"/>
      </w:pPr>
      <w:r w:rsidRPr="006417ED">
        <w:t>In this study, we employed social network analysis</w:t>
      </w:r>
      <w:r w:rsidR="00832B0E" w:rsidRPr="006417ED">
        <w:t xml:space="preserve"> (SNA)</w:t>
      </w:r>
      <w:r w:rsidRPr="006417ED">
        <w:t xml:space="preserve"> to explore stakeholder</w:t>
      </w:r>
      <w:r w:rsidR="00FE6559" w:rsidRPr="006417ED">
        <w:t>s’ relationship</w:t>
      </w:r>
      <w:r w:rsidR="0035070C" w:rsidRPr="006417ED">
        <w:t>s</w:t>
      </w:r>
      <w:r w:rsidRPr="006417ED">
        <w:t xml:space="preserve"> and importance</w:t>
      </w:r>
      <w:r w:rsidR="00387686" w:rsidRPr="006417ED">
        <w:t xml:space="preserve"> (Question 8)</w:t>
      </w:r>
      <w:r w:rsidRPr="006417ED">
        <w:t>. The respondents were asked to list other related organizations or actors</w:t>
      </w:r>
      <w:r w:rsidR="00984B04" w:rsidRPr="006417ED">
        <w:t xml:space="preserve"> they interacted with</w:t>
      </w:r>
      <w:r w:rsidR="00387686" w:rsidRPr="006417ED">
        <w:t>,</w:t>
      </w:r>
      <w:r w:rsidRPr="006417ED">
        <w:t xml:space="preserve"> </w:t>
      </w:r>
      <w:r w:rsidR="00531AFE" w:rsidRPr="006417ED">
        <w:t xml:space="preserve">and </w:t>
      </w:r>
      <w:r w:rsidR="0035070C" w:rsidRPr="006417ED">
        <w:t xml:space="preserve">to </w:t>
      </w:r>
      <w:r w:rsidRPr="006417ED">
        <w:t xml:space="preserve">rate the level of interaction with </w:t>
      </w:r>
      <w:r w:rsidR="00387686" w:rsidRPr="006417ED">
        <w:t>the actors</w:t>
      </w:r>
      <w:r w:rsidR="00BE4AB3" w:rsidRPr="006417ED">
        <w:t xml:space="preserve"> they ha</w:t>
      </w:r>
      <w:r w:rsidR="00647ED4" w:rsidRPr="006417ED">
        <w:t>d</w:t>
      </w:r>
      <w:r w:rsidR="00BE4AB3" w:rsidRPr="006417ED">
        <w:t xml:space="preserve"> listed</w:t>
      </w:r>
      <w:r w:rsidR="00387686" w:rsidRPr="006417ED">
        <w:t xml:space="preserve"> (Question 9 and 10)</w:t>
      </w:r>
      <w:r w:rsidR="00FE6559" w:rsidRPr="006417ED">
        <w:t xml:space="preserve">. The score </w:t>
      </w:r>
      <w:r w:rsidR="00925524" w:rsidRPr="006417ED">
        <w:t xml:space="preserve">from 1-5 </w:t>
      </w:r>
      <w:r w:rsidR="00FE6559" w:rsidRPr="006417ED">
        <w:t>of the ties indicate their relationships between individuals, groups, and institutions</w:t>
      </w:r>
      <w:r w:rsidRPr="006417ED">
        <w:t>.</w:t>
      </w:r>
      <w:r w:rsidR="00FE6559" w:rsidRPr="006417ED">
        <w:t xml:space="preserve"> A higher value would indicate that a node has a closer relationship with other nodes</w:t>
      </w:r>
      <w:r w:rsidR="00637FDD" w:rsidRPr="006417ED">
        <w:t>.</w:t>
      </w:r>
    </w:p>
    <w:p w14:paraId="09DB3F0B" w14:textId="77777777" w:rsidR="0069482E" w:rsidRPr="0069482E" w:rsidRDefault="0069482E" w:rsidP="0069482E">
      <w:pPr>
        <w:rPr>
          <w:lang w:val="en-GB" w:eastAsia="en-GB"/>
        </w:rPr>
      </w:pPr>
    </w:p>
    <w:p w14:paraId="0E751C4E" w14:textId="16C62522" w:rsidR="00637FDD" w:rsidRDefault="00637FDD" w:rsidP="0069482E">
      <w:pPr>
        <w:pStyle w:val="Newparagraph"/>
        <w:spacing w:line="240" w:lineRule="auto"/>
      </w:pPr>
      <w:r w:rsidRPr="006417ED">
        <w:t>It is not practical and usually not necessary to engage with all stakeholder groups with the same level of intensity all the time. Therefore, calculating stakeholders’ weights according to their relevance could promote stakeholder engagement.</w:t>
      </w:r>
    </w:p>
    <w:p w14:paraId="3B0E32A8" w14:textId="77777777" w:rsidR="0069482E" w:rsidRPr="006417ED" w:rsidRDefault="0069482E" w:rsidP="0069482E">
      <w:pPr>
        <w:pStyle w:val="Newparagraph"/>
        <w:spacing w:line="240" w:lineRule="auto"/>
      </w:pPr>
    </w:p>
    <w:p w14:paraId="3DCB9FB2" w14:textId="0E301B65" w:rsidR="00457FA8" w:rsidRDefault="00594780" w:rsidP="0069482E">
      <w:pPr>
        <w:pStyle w:val="Newparagraph"/>
        <w:spacing w:line="240" w:lineRule="auto"/>
      </w:pPr>
      <w:r w:rsidRPr="006417ED">
        <w:t>In social network analysis (SNA), the concept of centrality indicate</w:t>
      </w:r>
      <w:r w:rsidR="00531AFE" w:rsidRPr="006417ED">
        <w:t>s</w:t>
      </w:r>
      <w:r w:rsidRPr="006417ED">
        <w:t xml:space="preserve"> the central position of the individual who has higher power, status, and popularity. The centrality of </w:t>
      </w:r>
      <w:r w:rsidR="00531AFE" w:rsidRPr="006417ED">
        <w:t xml:space="preserve">a </w:t>
      </w:r>
      <w:r w:rsidRPr="006417ED">
        <w:t>point can be determined by reference to three different structu</w:t>
      </w:r>
      <w:r w:rsidR="00504BB5">
        <w:t xml:space="preserve">ral attributes: degree, </w:t>
      </w:r>
      <w:proofErr w:type="spellStart"/>
      <w:r w:rsidR="00504BB5">
        <w:t>betweenn</w:t>
      </w:r>
      <w:r w:rsidRPr="006417ED">
        <w:t>ess</w:t>
      </w:r>
      <w:proofErr w:type="spellEnd"/>
      <w:r w:rsidRPr="006417ED">
        <w:t>, and closeness</w:t>
      </w:r>
      <w:r w:rsidR="009C7B88" w:rsidRPr="006417ED">
        <w:t xml:space="preserve">. Degree centrality measures only the number of nodes that are directly connected to others without considering the indirect connection between nodes. Likewise, </w:t>
      </w:r>
      <w:proofErr w:type="spellStart"/>
      <w:r w:rsidR="009C7B88" w:rsidRPr="006417ED">
        <w:t>betweenness</w:t>
      </w:r>
      <w:proofErr w:type="spellEnd"/>
      <w:r w:rsidR="009C7B88" w:rsidRPr="006417ED">
        <w:t xml:space="preserve"> centrality only measures the degree of ‘intermediary’ effect. The closeness centrality, which refers to the distance between nodes, primarily represents the capacity of stakeholders to </w:t>
      </w:r>
      <w:proofErr w:type="spellStart"/>
      <w:r w:rsidR="009C7B88" w:rsidRPr="006417ED">
        <w:t>analyze</w:t>
      </w:r>
      <w:proofErr w:type="spellEnd"/>
      <w:r w:rsidR="009C7B88" w:rsidRPr="006417ED">
        <w:t xml:space="preserve"> resources, information and methods within the network </w:t>
      </w:r>
      <w:r w:rsidR="0052111E" w:rsidRPr="006417ED">
        <w:fldChar w:fldCharType="begin"/>
      </w:r>
      <w:r w:rsidR="009C7B88" w:rsidRPr="006417ED">
        <w:instrText xml:space="preserve"> ADDIN EN.CITE &lt;EndNote&gt;&lt;Cite&gt;&lt;Author&gt;Freeman&lt;/Author&gt;&lt;Year&gt;1978&lt;/Year&gt;&lt;RecNum&gt;45&lt;/RecNum&gt;&lt;DisplayText&gt;(Freeman 1978)&lt;/DisplayText&gt;&lt;record&gt;&lt;rec-number&gt;45&lt;/rec-number&gt;&lt;foreign-keys&gt;&lt;key app="EN" db-id="v5fvfrfri50spjeze5cpzzsrds5dpvazte0z" timestamp="1458150493"&gt;45&lt;/key&gt;&lt;/foreign-keys&gt;&lt;ref-type name="Journal Article"&gt;17&lt;/ref-type&gt;&lt;contributors&gt;&lt;authors&gt;&lt;author&gt;Freeman, Linton C&lt;/author&gt;&lt;/authors&gt;&lt;/contributors&gt;&lt;titles&gt;&lt;title&gt;Centrality in social networks conceptual clarification&lt;/title&gt;&lt;secondary-title&gt;Social networks&lt;/secondary-title&gt;&lt;/titles&gt;&lt;periodical&gt;&lt;full-title&gt;Social networks&lt;/full-title&gt;&lt;/periodical&gt;&lt;pages&gt;215-239&lt;/pages&gt;&lt;volume&gt;1&lt;/volume&gt;&lt;number&gt;3&lt;/number&gt;&lt;dates&gt;&lt;year&gt;1978&lt;/year&gt;&lt;/dates&gt;&lt;isbn&gt;0378-8733&lt;/isbn&gt;&lt;urls&gt;&lt;/urls&gt;&lt;/record&gt;&lt;/Cite&gt;&lt;/EndNote&gt;</w:instrText>
      </w:r>
      <w:r w:rsidR="0052111E" w:rsidRPr="006417ED">
        <w:fldChar w:fldCharType="separate"/>
      </w:r>
      <w:r w:rsidR="009C7B88" w:rsidRPr="006417ED">
        <w:rPr>
          <w:noProof/>
        </w:rPr>
        <w:t>(Freeman 1978)</w:t>
      </w:r>
      <w:r w:rsidR="0052111E" w:rsidRPr="006417ED">
        <w:fldChar w:fldCharType="end"/>
      </w:r>
      <w:r w:rsidR="009C7B88" w:rsidRPr="006417ED">
        <w:t xml:space="preserve">. </w:t>
      </w:r>
      <w:r w:rsidR="0022744C" w:rsidRPr="006417ED">
        <w:t xml:space="preserve">Beauchamp (1965) used closeness to design organization with ‘optimum…efficiency’ in communication. </w:t>
      </w:r>
      <w:proofErr w:type="spellStart"/>
      <w:r w:rsidR="0022744C" w:rsidRPr="006417ED">
        <w:t>Sabidussi</w:t>
      </w:r>
      <w:proofErr w:type="spellEnd"/>
      <w:r w:rsidR="0022744C" w:rsidRPr="006417ED">
        <w:t xml:space="preserve"> (1966) </w:t>
      </w:r>
      <w:r w:rsidR="00E41F79" w:rsidRPr="006417ED">
        <w:t>defined</w:t>
      </w:r>
      <w:r w:rsidR="0022744C" w:rsidRPr="006417ED">
        <w:t xml:space="preserve"> the mos</w:t>
      </w:r>
      <w:r w:rsidR="0072010B" w:rsidRPr="006417ED">
        <w:t>t</w:t>
      </w:r>
      <w:r w:rsidR="0022744C" w:rsidRPr="006417ED">
        <w:t xml:space="preserve"> central point in a network as </w:t>
      </w:r>
      <w:r w:rsidR="00504BB5">
        <w:t xml:space="preserve">the one </w:t>
      </w:r>
      <w:r w:rsidR="0022744C" w:rsidRPr="006417ED">
        <w:t>with the minimum cost or time for communicating with all other</w:t>
      </w:r>
      <w:r w:rsidR="0070026C" w:rsidRPr="006417ED">
        <w:t xml:space="preserve"> points</w:t>
      </w:r>
      <w:r w:rsidR="0022744C" w:rsidRPr="006417ED">
        <w:t xml:space="preserve">. </w:t>
      </w:r>
      <w:r w:rsidR="009C7B88" w:rsidRPr="006417ED">
        <w:t>Therefore, this paper uses the concept of closeness centrality to rank stakeholder importance and the weight of them.</w:t>
      </w:r>
      <w:r w:rsidR="00935612" w:rsidRPr="006417ED">
        <w:t xml:space="preserve"> The absolute value is the sum of the shortest distance between one node and the other </w:t>
      </w:r>
      <w:r w:rsidR="00984B04" w:rsidRPr="006417ED">
        <w:t xml:space="preserve">nodes in the diagram over the network size minus one </w:t>
      </w:r>
      <w:r w:rsidR="0052111E" w:rsidRPr="006417ED">
        <w:fldChar w:fldCharType="begin"/>
      </w:r>
      <w:r w:rsidR="0084465C" w:rsidRPr="006417ED">
        <w:instrText xml:space="preserve"> ADDIN EN.CITE &lt;EndNote&gt;&lt;Cite&gt;&lt;Author&gt;Sun&lt;/Author&gt;&lt;Year&gt;2015&lt;/Year&gt;&lt;RecNum&gt;44&lt;/RecNum&gt;&lt;DisplayText&gt;(Sun, Zhang, Wang, Li and Sheng 2015)&lt;/DisplayText&gt;&lt;record&gt;&lt;rec-number&gt;44&lt;/rec-number&gt;&lt;foreign-keys&gt;&lt;key app="EN" db-id="v5fvfrfri50spjeze5cpzzsrds5dpvazte0z" timestamp="1458148604"&gt;44&lt;/key&gt;&lt;/foreign-keys&gt;&lt;ref-type name="Journal Article"&gt;17&lt;/ref-type&gt;&lt;contributors&gt;&lt;authors&gt;&lt;author&gt;Sun, Hui&lt;/author&gt;&lt;author&gt;Zhang, Yiting&lt;/author&gt;&lt;author&gt;Wang, Yuning&lt;/author&gt;&lt;author&gt;Li, Lei&lt;/author&gt;&lt;author&gt;Sheng, Yun&lt;/author&gt;&lt;/authors&gt;&lt;/contributors&gt;&lt;titles&gt;&lt;title&gt;A social stakeholder support assessment of low-carbon transport policy based on multi-actor multi-criteria analysis: The case of Tianjin&lt;/title&gt;&lt;secondary-title&gt;Transport Policy&lt;/secondary-title&gt;&lt;/titles&gt;&lt;periodical&gt;&lt;full-title&gt;Transport Policy&lt;/full-title&gt;&lt;/periodical&gt;&lt;pages&gt;103-116&lt;/pages&gt;&lt;volume&gt;41&lt;/volume&gt;&lt;dates&gt;&lt;year&gt;2015&lt;/year&gt;&lt;/dates&gt;&lt;isbn&gt;0967-070X&lt;/isbn&gt;&lt;urls&gt;&lt;/urls&gt;&lt;/record&gt;&lt;/Cite&gt;&lt;/EndNote&gt;</w:instrText>
      </w:r>
      <w:r w:rsidR="0052111E" w:rsidRPr="006417ED">
        <w:fldChar w:fldCharType="separate"/>
      </w:r>
      <w:r w:rsidR="008D2BBA" w:rsidRPr="006417ED">
        <w:rPr>
          <w:noProof/>
        </w:rPr>
        <w:t>(Sun et al.</w:t>
      </w:r>
      <w:r w:rsidR="0084465C" w:rsidRPr="006417ED">
        <w:rPr>
          <w:noProof/>
        </w:rPr>
        <w:t xml:space="preserve"> 2015)</w:t>
      </w:r>
      <w:r w:rsidR="0052111E" w:rsidRPr="006417ED">
        <w:fldChar w:fldCharType="end"/>
      </w:r>
      <w:r w:rsidR="00935612" w:rsidRPr="006417ED">
        <w:t xml:space="preserve">. </w:t>
      </w:r>
      <w:r w:rsidR="00253A7F" w:rsidRPr="006417ED">
        <w:t>Th</w:t>
      </w:r>
      <w:r w:rsidR="0035070C" w:rsidRPr="006417ED">
        <w:t xml:space="preserve">e </w:t>
      </w:r>
      <w:r w:rsidR="00BE4AB3" w:rsidRPr="006417ED">
        <w:t>equation</w:t>
      </w:r>
      <w:r w:rsidR="00935612" w:rsidRPr="006417ED">
        <w:t xml:space="preserve"> </w:t>
      </w:r>
      <w:r w:rsidR="00457FA8" w:rsidRPr="006417ED">
        <w:t>(1)</w:t>
      </w:r>
      <w:r w:rsidR="0035070C" w:rsidRPr="006417ED">
        <w:t xml:space="preserve"> </w:t>
      </w:r>
      <w:r w:rsidR="00935612" w:rsidRPr="006417ED">
        <w:t xml:space="preserve">shows the extent of connection and closeness </w:t>
      </w:r>
      <w:r w:rsidR="00333DEB" w:rsidRPr="006417ED">
        <w:t xml:space="preserve">centrality of point </w:t>
      </w:r>
      <w:proofErr w:type="spellStart"/>
      <w:r w:rsidR="006D3960" w:rsidRPr="006417ED">
        <w:t>p</w:t>
      </w:r>
      <w:r w:rsidR="006D3960" w:rsidRPr="006417ED">
        <w:rPr>
          <w:vertAlign w:val="subscript"/>
        </w:rPr>
        <w:t>k</w:t>
      </w:r>
      <w:proofErr w:type="spellEnd"/>
      <w:r w:rsidR="006D3960" w:rsidRPr="006417ED">
        <w:t xml:space="preserve"> </w:t>
      </w:r>
      <w:r w:rsidR="0052111E" w:rsidRPr="006417ED">
        <w:fldChar w:fldCharType="begin"/>
      </w:r>
      <w:r w:rsidR="0084465C" w:rsidRPr="006417ED">
        <w:instrText xml:space="preserve"> ADDIN EN.CITE &lt;EndNote&gt;&lt;Cite&gt;&lt;Author&gt;Daly&lt;/Author&gt;&lt;Year&gt;2009&lt;/Year&gt;&lt;RecNum&gt;47&lt;/RecNum&gt;&lt;DisplayText&gt;(Daly and Haahr 2009)&lt;/DisplayText&gt;&lt;record&gt;&lt;rec-number&gt;47&lt;/rec-number&gt;&lt;foreign-keys&gt;&lt;key app="EN" db-id="v5fvfrfri50spjeze5cpzzsrds5dpvazte0z" timestamp="1462096109"&gt;47&lt;/key&gt;&lt;/foreign-keys&gt;&lt;ref-type name="Journal Article"&gt;17&lt;/ref-type&gt;&lt;contributors&gt;&lt;authors&gt;&lt;author&gt;Daly, Elizabeth M&lt;/author&gt;&lt;author&gt;Haahr, Mads&lt;/author&gt;&lt;/authors&gt;&lt;/contributors&gt;&lt;titles&gt;&lt;title&gt;Social network analysis for information flow in disconnected delay-tolerant MANETs&lt;/title&gt;&lt;secondary-title&gt;Mobile Computing, IEEE Transactions on&lt;/secondary-title&gt;&lt;/titles&gt;&lt;periodical&gt;&lt;full-title&gt;Mobile Computing, IEEE Transactions on&lt;/full-title&gt;&lt;/periodical&gt;&lt;pages&gt;606-621&lt;/pages&gt;&lt;volume&gt;8&lt;/volume&gt;&lt;number&gt;5&lt;/number&gt;&lt;dates&gt;&lt;year&gt;2009&lt;/year&gt;&lt;/dates&gt;&lt;isbn&gt;1536-1233&lt;/isbn&gt;&lt;urls&gt;&lt;/urls&gt;&lt;/record&gt;&lt;/Cite&gt;&lt;/EndNote&gt;</w:instrText>
      </w:r>
      <w:r w:rsidR="0052111E" w:rsidRPr="006417ED">
        <w:fldChar w:fldCharType="separate"/>
      </w:r>
      <w:r w:rsidR="0084465C" w:rsidRPr="006417ED">
        <w:rPr>
          <w:noProof/>
        </w:rPr>
        <w:t>(</w:t>
      </w:r>
      <w:r w:rsidR="006D3960" w:rsidRPr="006417ED">
        <w:rPr>
          <w:noProof/>
        </w:rPr>
        <w:t xml:space="preserve">Beauchamp 1965, </w:t>
      </w:r>
      <w:r w:rsidR="0084465C" w:rsidRPr="006417ED">
        <w:rPr>
          <w:noProof/>
        </w:rPr>
        <w:t>Daly and Haahr 2009)</w:t>
      </w:r>
      <w:r w:rsidR="0052111E" w:rsidRPr="006417ED">
        <w:fldChar w:fldCharType="end"/>
      </w:r>
      <w:r w:rsidR="0035070C" w:rsidRPr="006417ED">
        <w:t>, w</w:t>
      </w:r>
      <w:r w:rsidR="00333DEB" w:rsidRPr="006417ED">
        <w:t>here n</w:t>
      </w:r>
      <w:r w:rsidR="00935612" w:rsidRPr="006417ED">
        <w:t xml:space="preserve"> is </w:t>
      </w:r>
      <w:r w:rsidR="00CA6283" w:rsidRPr="006417ED">
        <w:t>the number of reachable nodes in the network</w:t>
      </w:r>
      <w:r w:rsidR="00935612" w:rsidRPr="006417ED">
        <w:t xml:space="preserve"> and d (</w:t>
      </w:r>
      <w:r w:rsidR="00333DEB" w:rsidRPr="006417ED">
        <w:t>p</w:t>
      </w:r>
      <w:r w:rsidR="00333DEB" w:rsidRPr="006417ED">
        <w:rPr>
          <w:vertAlign w:val="subscript"/>
        </w:rPr>
        <w:t>i</w:t>
      </w:r>
      <w:r w:rsidR="00333DEB" w:rsidRPr="006417ED">
        <w:t xml:space="preserve">, </w:t>
      </w:r>
      <w:proofErr w:type="spellStart"/>
      <w:r w:rsidR="00333DEB" w:rsidRPr="006417ED">
        <w:t>p</w:t>
      </w:r>
      <w:r w:rsidR="00333DEB" w:rsidRPr="006417ED">
        <w:rPr>
          <w:vertAlign w:val="subscript"/>
        </w:rPr>
        <w:t>k</w:t>
      </w:r>
      <w:proofErr w:type="spellEnd"/>
      <w:r w:rsidR="00935612" w:rsidRPr="006417ED">
        <w:t xml:space="preserve">) representing the length of the geodesic line between nodes </w:t>
      </w:r>
      <w:r w:rsidR="00333DEB" w:rsidRPr="006417ED">
        <w:t>p</w:t>
      </w:r>
      <w:r w:rsidR="00935612" w:rsidRPr="006417ED">
        <w:rPr>
          <w:vertAlign w:val="subscript"/>
        </w:rPr>
        <w:t>i</w:t>
      </w:r>
      <w:r w:rsidR="00333DEB" w:rsidRPr="006417ED">
        <w:t xml:space="preserve"> and p</w:t>
      </w:r>
      <w:r w:rsidR="00333DEB" w:rsidRPr="006417ED">
        <w:rPr>
          <w:vertAlign w:val="subscript"/>
        </w:rPr>
        <w:t>k</w:t>
      </w:r>
      <w:r w:rsidR="00935612" w:rsidRPr="006417ED">
        <w:t>.</w:t>
      </w:r>
      <w:r w:rsidR="00FE6559" w:rsidRPr="006417ED">
        <w:t xml:space="preserve"> </w:t>
      </w:r>
      <w:r w:rsidR="0035070C" w:rsidRPr="006417ED">
        <w:t>Thus</w:t>
      </w:r>
      <w:r w:rsidR="00935612" w:rsidRPr="006417ED">
        <w:t xml:space="preserve">, closeness centrality </w:t>
      </w:r>
      <w:r w:rsidR="0035070C" w:rsidRPr="006417ED">
        <w:t xml:space="preserve">represents a </w:t>
      </w:r>
      <w:r w:rsidR="00935612" w:rsidRPr="006417ED">
        <w:t xml:space="preserve">value </w:t>
      </w:r>
      <w:r w:rsidR="0035070C" w:rsidRPr="006417ED">
        <w:t xml:space="preserve">for </w:t>
      </w:r>
      <w:r w:rsidR="00935612" w:rsidRPr="006417ED">
        <w:t xml:space="preserve">the stakeholder’s </w:t>
      </w:r>
      <w:r w:rsidR="00935612" w:rsidRPr="006417ED">
        <w:lastRenderedPageBreak/>
        <w:t>capacity to obtain resources and influence in the network</w:t>
      </w:r>
      <w:r w:rsidR="002966E4" w:rsidRPr="006417ED">
        <w:t>, and</w:t>
      </w:r>
      <w:r w:rsidR="00935612" w:rsidRPr="006417ED">
        <w:t xml:space="preserve"> is chosen to measure the weights of stakeholders when calculating the environmental and social issues’ prioritization. </w:t>
      </w:r>
    </w:p>
    <w:p w14:paraId="2ABA3092" w14:textId="77777777" w:rsidR="0069482E" w:rsidRPr="006417ED" w:rsidRDefault="0069482E" w:rsidP="0069482E">
      <w:pPr>
        <w:pStyle w:val="Newparagraph"/>
        <w:spacing w:line="240" w:lineRule="auto"/>
      </w:pPr>
    </w:p>
    <w:p w14:paraId="47BA54D1" w14:textId="77777777" w:rsidR="00606052" w:rsidRPr="006417ED" w:rsidRDefault="00C548E1" w:rsidP="0069482E">
      <w:pPr>
        <w:pStyle w:val="Newparagraph"/>
        <w:spacing w:line="240" w:lineRule="auto"/>
        <w:ind w:firstLine="0"/>
        <w:jc w:val="right"/>
      </w:pPr>
      <m:oMath>
        <m:sSub>
          <m:sSubPr>
            <m:ctrlPr>
              <w:rPr>
                <w:rFonts w:ascii="Cambria Math" w:hAnsi="Cambria Math"/>
                <w:i/>
              </w:rPr>
            </m:ctrlPr>
          </m:sSubPr>
          <m:e>
            <m:r>
              <w:rPr>
                <w:rFonts w:ascii="Cambria Math" w:hAnsi="Cambria Math"/>
              </w:rPr>
              <m:t>C</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k</m:t>
                </m:r>
              </m:sub>
            </m:sSub>
          </m:e>
        </m:d>
        <m:r>
          <w:rPr>
            <w:rFonts w:ascii="Cambria Math" w:hAnsi="Cambria Math"/>
          </w:rPr>
          <m:t>=(n-1)/</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m:t>
            </m:r>
          </m:e>
        </m:nary>
      </m:oMath>
      <w:r w:rsidR="00457FA8" w:rsidRPr="006417ED">
        <w:t xml:space="preserve">          </w:t>
      </w:r>
      <w:r w:rsidR="00A266E9" w:rsidRPr="006417ED">
        <w:t xml:space="preserve"> </w:t>
      </w:r>
      <w:r w:rsidR="00457FA8" w:rsidRPr="006417ED">
        <w:t xml:space="preserve">    </w:t>
      </w:r>
      <w:r w:rsidR="00A266E9" w:rsidRPr="006417ED">
        <w:t xml:space="preserve">   </w:t>
      </w:r>
      <w:r w:rsidR="00457FA8" w:rsidRPr="006417ED">
        <w:t xml:space="preserve">     (1)</w:t>
      </w:r>
    </w:p>
    <w:p w14:paraId="43E62D33" w14:textId="77777777" w:rsidR="0069482E" w:rsidRDefault="0069482E" w:rsidP="0069482E">
      <w:pPr>
        <w:pStyle w:val="Heading2"/>
        <w:keepLines w:val="0"/>
        <w:widowControl/>
        <w:spacing w:before="0" w:after="0"/>
        <w:ind w:right="567"/>
        <w:contextualSpacing/>
        <w:jc w:val="left"/>
        <w:rPr>
          <w:rFonts w:ascii="Times New Roman" w:eastAsia="Times New Roman" w:hAnsi="Times New Roman" w:cs="Arial"/>
          <w:bCs/>
          <w:i/>
          <w:iCs/>
          <w:kern w:val="0"/>
          <w:sz w:val="24"/>
          <w:szCs w:val="28"/>
          <w:lang w:val="en-GB" w:eastAsia="en-GB"/>
        </w:rPr>
      </w:pPr>
    </w:p>
    <w:p w14:paraId="5254B802" w14:textId="77777777" w:rsidR="00F95958" w:rsidRPr="006417ED" w:rsidRDefault="00935612" w:rsidP="0069482E">
      <w:pPr>
        <w:pStyle w:val="Heading2"/>
        <w:keepLines w:val="0"/>
        <w:widowControl/>
        <w:spacing w:before="0" w:after="0"/>
        <w:ind w:right="567"/>
        <w:contextualSpacing/>
        <w:jc w:val="left"/>
        <w:rPr>
          <w:rFonts w:ascii="Times New Roman" w:eastAsia="Times New Roman" w:hAnsi="Times New Roman" w:cs="Arial"/>
          <w:bCs/>
          <w:i/>
          <w:iCs/>
          <w:kern w:val="0"/>
          <w:sz w:val="24"/>
          <w:szCs w:val="28"/>
          <w:lang w:val="en-GB" w:eastAsia="en-GB"/>
        </w:rPr>
      </w:pPr>
      <w:r w:rsidRPr="006417ED">
        <w:rPr>
          <w:rFonts w:ascii="Times New Roman" w:eastAsia="Times New Roman" w:hAnsi="Times New Roman" w:cs="Arial"/>
          <w:bCs/>
          <w:i/>
          <w:iCs/>
          <w:kern w:val="0"/>
          <w:sz w:val="24"/>
          <w:szCs w:val="28"/>
          <w:lang w:val="en-GB" w:eastAsia="en-GB"/>
        </w:rPr>
        <w:t>Communication</w:t>
      </w:r>
      <w:r w:rsidR="008444B3" w:rsidRPr="006417ED">
        <w:rPr>
          <w:rFonts w:ascii="Times New Roman" w:eastAsia="Times New Roman" w:hAnsi="Times New Roman" w:cs="Arial"/>
          <w:bCs/>
          <w:i/>
          <w:iCs/>
          <w:kern w:val="0"/>
          <w:sz w:val="24"/>
          <w:szCs w:val="28"/>
          <w:lang w:val="en-GB" w:eastAsia="en-GB"/>
        </w:rPr>
        <w:t xml:space="preserve"> level</w:t>
      </w:r>
    </w:p>
    <w:p w14:paraId="7060E766" w14:textId="77777777" w:rsidR="0069482E" w:rsidRDefault="0069482E" w:rsidP="0069482E">
      <w:pPr>
        <w:pStyle w:val="Paragraph"/>
        <w:spacing w:before="0" w:line="240" w:lineRule="auto"/>
      </w:pPr>
    </w:p>
    <w:p w14:paraId="1723F5A7" w14:textId="2DE8DDFD" w:rsidR="002C3440" w:rsidRDefault="00935612" w:rsidP="0069482E">
      <w:pPr>
        <w:pStyle w:val="Paragraph"/>
        <w:spacing w:before="0" w:line="240" w:lineRule="auto"/>
      </w:pPr>
      <w:r w:rsidRPr="006417ED">
        <w:t>In order to evaluate the challenge and opportunity of FDI</w:t>
      </w:r>
      <w:r w:rsidR="002966E4" w:rsidRPr="006417ED">
        <w:t xml:space="preserve"> for </w:t>
      </w:r>
      <w:r w:rsidR="00606052" w:rsidRPr="006417ED">
        <w:t xml:space="preserve">the </w:t>
      </w:r>
      <w:r w:rsidR="002966E4" w:rsidRPr="006417ED">
        <w:t>host country</w:t>
      </w:r>
      <w:r w:rsidRPr="006417ED">
        <w:t xml:space="preserve">, a sheet of environmental and social issues </w:t>
      </w:r>
      <w:r w:rsidR="002966E4" w:rsidRPr="006417ED">
        <w:t xml:space="preserve">was </w:t>
      </w:r>
      <w:r w:rsidRPr="006417ED">
        <w:t xml:space="preserve">listed by the author </w:t>
      </w:r>
      <w:r w:rsidR="00257B38" w:rsidRPr="006417ED">
        <w:t xml:space="preserve">based on the analysis in Section 2 </w:t>
      </w:r>
      <w:r w:rsidRPr="006417ED">
        <w:t xml:space="preserve">to establish </w:t>
      </w:r>
      <w:r w:rsidR="006571A7" w:rsidRPr="006417ED">
        <w:t>a</w:t>
      </w:r>
      <w:r w:rsidRPr="006417ED">
        <w:t xml:space="preserve"> </w:t>
      </w:r>
      <w:r w:rsidR="00832B0E" w:rsidRPr="006417ED">
        <w:t>P</w:t>
      </w:r>
      <w:r w:rsidRPr="006417ED">
        <w:t xml:space="preserve">rioritization </w:t>
      </w:r>
      <w:r w:rsidR="00832B0E" w:rsidRPr="006417ED">
        <w:t>M</w:t>
      </w:r>
      <w:r w:rsidRPr="006417ED">
        <w:t xml:space="preserve">atrix of key problems in the process of Chinese FDI in Pakistan. </w:t>
      </w:r>
      <w:r w:rsidR="006571A7" w:rsidRPr="006417ED">
        <w:t>A</w:t>
      </w:r>
      <w:r w:rsidRPr="006417ED">
        <w:t xml:space="preserve">t the beginning of the survey, a description of OBOR, as well as a brief explanation of Chinese main investment industries </w:t>
      </w:r>
      <w:r w:rsidR="006571A7" w:rsidRPr="006417ED">
        <w:t xml:space="preserve">was </w:t>
      </w:r>
      <w:r w:rsidRPr="006417ED">
        <w:t xml:space="preserve">given. Then, a questionnaire sheet to evaluate the 18 environmental and social issues was designed </w:t>
      </w:r>
      <w:r w:rsidR="00724B51" w:rsidRPr="006417ED">
        <w:t>(see Appendix</w:t>
      </w:r>
      <w:r w:rsidR="00087AD8" w:rsidRPr="006417ED">
        <w:t xml:space="preserve"> 1</w:t>
      </w:r>
      <w:r w:rsidR="00724B51" w:rsidRPr="006417ED">
        <w:t>)</w:t>
      </w:r>
      <w:r w:rsidRPr="006417ED">
        <w:t xml:space="preserve">. </w:t>
      </w:r>
      <w:r w:rsidR="002C3440" w:rsidRPr="006417ED">
        <w:t xml:space="preserve">These assessment categories were selected according to the </w:t>
      </w:r>
      <w:r w:rsidR="002966E4" w:rsidRPr="006417ED">
        <w:t xml:space="preserve">local </w:t>
      </w:r>
      <w:r w:rsidR="002C3440" w:rsidRPr="006417ED">
        <w:t>environmental status and Chinese investment industries in Pakistan</w:t>
      </w:r>
      <w:r w:rsidR="00CF07F8" w:rsidRPr="006417ED">
        <w:t xml:space="preserve"> (Section 2)</w:t>
      </w:r>
      <w:r w:rsidR="002C3440" w:rsidRPr="006417ED">
        <w:t xml:space="preserve">. </w:t>
      </w:r>
      <w:r w:rsidR="00636116" w:rsidRPr="006417ED">
        <w:t xml:space="preserve">Respondents were asked to value the impact of investment </w:t>
      </w:r>
      <w:r w:rsidR="00326744" w:rsidRPr="006417ED">
        <w:t xml:space="preserve">based on their understanding </w:t>
      </w:r>
      <w:r w:rsidR="00E878ED" w:rsidRPr="006417ED">
        <w:t xml:space="preserve">(strongly negative impact, negative impact, no impact, positive impact, strongly positive impact) </w:t>
      </w:r>
      <w:r w:rsidR="00636116" w:rsidRPr="006417ED">
        <w:t xml:space="preserve">and their concern </w:t>
      </w:r>
      <w:r w:rsidR="00504BB5">
        <w:t>for</w:t>
      </w:r>
      <w:r w:rsidR="00636116" w:rsidRPr="006417ED">
        <w:t xml:space="preserve"> </w:t>
      </w:r>
      <w:r w:rsidR="00504BB5">
        <w:t xml:space="preserve">different </w:t>
      </w:r>
      <w:r w:rsidR="00636116" w:rsidRPr="006417ED">
        <w:t>issues</w:t>
      </w:r>
      <w:r w:rsidR="00E878ED" w:rsidRPr="006417ED">
        <w:t xml:space="preserve"> (not at all concerned, slightly concerned, moderately concerned, very concerned, extremely concerned)</w:t>
      </w:r>
      <w:r w:rsidR="00387686" w:rsidRPr="006417ED">
        <w:t xml:space="preserve"> (Question 11 and 12)</w:t>
      </w:r>
      <w:r w:rsidR="00636116" w:rsidRPr="006417ED">
        <w:t xml:space="preserve">. </w:t>
      </w:r>
      <w:r w:rsidR="00143804" w:rsidRPr="006417ED">
        <w:t>Also, stakeholders could supplement the</w:t>
      </w:r>
      <w:r w:rsidR="00CA35D1" w:rsidRPr="006417ED">
        <w:t>ir</w:t>
      </w:r>
      <w:r w:rsidR="00143804" w:rsidRPr="006417ED">
        <w:t xml:space="preserve"> comments. </w:t>
      </w:r>
      <w:r w:rsidR="00071E41" w:rsidRPr="006417ED">
        <w:t>Fi</w:t>
      </w:r>
      <w:r w:rsidR="00D21366" w:rsidRPr="006417ED">
        <w:t>n</w:t>
      </w:r>
      <w:r w:rsidR="00071E41" w:rsidRPr="006417ED">
        <w:t>ally</w:t>
      </w:r>
      <w:r w:rsidR="002C3440" w:rsidRPr="006417ED">
        <w:t xml:space="preserve">, the results of key issues were calculated by the categories according to the stakeholder’s </w:t>
      </w:r>
      <w:r w:rsidR="002966E4" w:rsidRPr="006417ED">
        <w:t>weights</w:t>
      </w:r>
      <w:r w:rsidR="002C3440" w:rsidRPr="006417ED">
        <w:t xml:space="preserve"> obtained through SNA.</w:t>
      </w:r>
    </w:p>
    <w:p w14:paraId="509A2725" w14:textId="77777777" w:rsidR="0069482E" w:rsidRPr="0069482E" w:rsidRDefault="0069482E" w:rsidP="0069482E">
      <w:pPr>
        <w:rPr>
          <w:lang w:val="en-GB" w:eastAsia="en-GB"/>
        </w:rPr>
      </w:pPr>
    </w:p>
    <w:p w14:paraId="5993C1BC" w14:textId="77777777" w:rsidR="00922D9D" w:rsidRDefault="00E878ED" w:rsidP="0069482E">
      <w:pPr>
        <w:pStyle w:val="Newparagraph"/>
        <w:spacing w:line="240" w:lineRule="auto"/>
      </w:pPr>
      <w:r w:rsidRPr="006417ED">
        <w:t xml:space="preserve">Those areas that </w:t>
      </w:r>
      <w:r w:rsidR="007E7C4A" w:rsidRPr="006417ED">
        <w:t xml:space="preserve">high-importance </w:t>
      </w:r>
      <w:r w:rsidRPr="006417ED">
        <w:t xml:space="preserve">actors most commonly </w:t>
      </w:r>
      <w:r w:rsidR="007E7C4A" w:rsidRPr="006417ED">
        <w:t xml:space="preserve">rated as both </w:t>
      </w:r>
      <w:r w:rsidR="001D4CF9" w:rsidRPr="006417ED">
        <w:t>‘</w:t>
      </w:r>
      <w:r w:rsidR="007E7C4A" w:rsidRPr="006417ED">
        <w:t>negative impact</w:t>
      </w:r>
      <w:r w:rsidR="001D4CF9" w:rsidRPr="006417ED">
        <w:t>’</w:t>
      </w:r>
      <w:r w:rsidR="007E7C4A" w:rsidRPr="006417ED">
        <w:t xml:space="preserve"> and </w:t>
      </w:r>
      <w:r w:rsidR="001D4CF9" w:rsidRPr="006417ED">
        <w:t>‘</w:t>
      </w:r>
      <w:r w:rsidR="007E7C4A" w:rsidRPr="006417ED">
        <w:t>concerned</w:t>
      </w:r>
      <w:r w:rsidR="001D4CF9" w:rsidRPr="006417ED">
        <w:t>’</w:t>
      </w:r>
      <w:r w:rsidR="007E7C4A" w:rsidRPr="006417ED">
        <w:t xml:space="preserve"> were then identified as </w:t>
      </w:r>
      <w:r w:rsidR="001D4CF9" w:rsidRPr="006417ED">
        <w:t>‘</w:t>
      </w:r>
      <w:r w:rsidR="007E7C4A" w:rsidRPr="006417ED">
        <w:t>high priority research areas</w:t>
      </w:r>
      <w:r w:rsidR="001D4CF9" w:rsidRPr="006417ED">
        <w:t>’</w:t>
      </w:r>
      <w:r w:rsidR="007E7C4A" w:rsidRPr="006417ED">
        <w:t>, which is the challenge of the investment</w:t>
      </w:r>
      <w:r w:rsidR="002966E4" w:rsidRPr="006417ED">
        <w:t xml:space="preserve"> for Pakistan</w:t>
      </w:r>
      <w:r w:rsidR="007E7C4A" w:rsidRPr="006417ED">
        <w:t xml:space="preserve">. </w:t>
      </w:r>
      <w:r w:rsidR="00D30914" w:rsidRPr="006417ED">
        <w:t>Whereas</w:t>
      </w:r>
      <w:r w:rsidR="007E7C4A" w:rsidRPr="006417ED">
        <w:t xml:space="preserve"> the opportunity of the investment refers to the area rated </w:t>
      </w:r>
      <w:r w:rsidR="001D4CF9" w:rsidRPr="006417ED">
        <w:t>‘</w:t>
      </w:r>
      <w:r w:rsidR="007E7C4A" w:rsidRPr="006417ED">
        <w:t>positive impact</w:t>
      </w:r>
      <w:r w:rsidR="001D4CF9" w:rsidRPr="006417ED">
        <w:t>’</w:t>
      </w:r>
      <w:r w:rsidR="007E7C4A" w:rsidRPr="006417ED">
        <w:t xml:space="preserve"> and </w:t>
      </w:r>
      <w:r w:rsidR="001D4CF9" w:rsidRPr="006417ED">
        <w:t>‘concerned’</w:t>
      </w:r>
      <w:r w:rsidR="007E7C4A" w:rsidRPr="006417ED">
        <w:t>.</w:t>
      </w:r>
    </w:p>
    <w:p w14:paraId="44DC9048" w14:textId="77777777" w:rsidR="0069482E" w:rsidRPr="006417ED" w:rsidRDefault="0069482E" w:rsidP="0069482E">
      <w:pPr>
        <w:pStyle w:val="Newparagraph"/>
        <w:spacing w:line="240" w:lineRule="auto"/>
      </w:pPr>
    </w:p>
    <w:p w14:paraId="147C40BC" w14:textId="77777777" w:rsidR="00804B76" w:rsidRDefault="00804B76" w:rsidP="0069482E">
      <w:pPr>
        <w:pStyle w:val="Heading1"/>
        <w:keepLines w:val="0"/>
        <w:widowControl/>
        <w:spacing w:before="0" w:after="0" w:line="240" w:lineRule="auto"/>
        <w:ind w:right="567"/>
        <w:contextualSpacing/>
        <w:jc w:val="left"/>
        <w:rPr>
          <w:rFonts w:ascii="Times New Roman" w:eastAsia="Times New Roman" w:hAnsi="Times New Roman" w:cs="Arial"/>
          <w:kern w:val="32"/>
          <w:sz w:val="24"/>
          <w:szCs w:val="32"/>
          <w:lang w:val="en-GB" w:eastAsia="en-GB"/>
        </w:rPr>
      </w:pPr>
      <w:r w:rsidRPr="006417ED">
        <w:rPr>
          <w:rFonts w:ascii="Times New Roman" w:eastAsia="Times New Roman" w:hAnsi="Times New Roman" w:cs="Arial"/>
          <w:kern w:val="32"/>
          <w:sz w:val="24"/>
          <w:szCs w:val="32"/>
          <w:lang w:val="en-GB" w:eastAsia="en-GB"/>
        </w:rPr>
        <w:t>Results</w:t>
      </w:r>
    </w:p>
    <w:p w14:paraId="5C97EBD4" w14:textId="77777777" w:rsidR="0069482E" w:rsidRPr="0069482E" w:rsidRDefault="0069482E" w:rsidP="0069482E">
      <w:pPr>
        <w:rPr>
          <w:lang w:val="en-GB" w:eastAsia="en-GB"/>
        </w:rPr>
      </w:pPr>
    </w:p>
    <w:p w14:paraId="7DCC344D" w14:textId="77777777" w:rsidR="001F4814" w:rsidRDefault="001F4814" w:rsidP="0069482E">
      <w:pPr>
        <w:pStyle w:val="Heading2"/>
        <w:keepLines w:val="0"/>
        <w:widowControl/>
        <w:spacing w:before="0" w:after="0"/>
        <w:ind w:right="567"/>
        <w:contextualSpacing/>
        <w:jc w:val="left"/>
        <w:rPr>
          <w:rFonts w:ascii="Times New Roman" w:eastAsia="Times New Roman" w:hAnsi="Times New Roman" w:cs="Arial"/>
          <w:bCs/>
          <w:i/>
          <w:iCs/>
          <w:kern w:val="0"/>
          <w:sz w:val="24"/>
          <w:szCs w:val="28"/>
          <w:lang w:val="en-GB" w:eastAsia="en-GB"/>
        </w:rPr>
      </w:pPr>
      <w:r w:rsidRPr="006417ED">
        <w:rPr>
          <w:rFonts w:ascii="Times New Roman" w:eastAsia="Times New Roman" w:hAnsi="Times New Roman" w:cs="Arial"/>
          <w:bCs/>
          <w:i/>
          <w:iCs/>
          <w:kern w:val="0"/>
          <w:sz w:val="24"/>
          <w:szCs w:val="28"/>
          <w:lang w:val="en-GB" w:eastAsia="en-GB"/>
        </w:rPr>
        <w:t>Stakeholder analysis</w:t>
      </w:r>
    </w:p>
    <w:p w14:paraId="4B3EFD68" w14:textId="77777777" w:rsidR="0069482E" w:rsidRPr="0069482E" w:rsidRDefault="0069482E" w:rsidP="0069482E">
      <w:pPr>
        <w:rPr>
          <w:lang w:val="en-GB" w:eastAsia="en-GB"/>
        </w:rPr>
      </w:pPr>
    </w:p>
    <w:p w14:paraId="1DFF5D2B" w14:textId="69192353" w:rsidR="00A266E9" w:rsidRDefault="0012712E" w:rsidP="0069482E">
      <w:pPr>
        <w:pStyle w:val="Paragraph"/>
        <w:spacing w:before="0" w:line="240" w:lineRule="auto"/>
      </w:pPr>
      <w:r w:rsidRPr="006417ED">
        <w:t>Among the</w:t>
      </w:r>
      <w:r w:rsidR="0046442B" w:rsidRPr="006417ED">
        <w:t xml:space="preserve"> 28 </w:t>
      </w:r>
      <w:r w:rsidRPr="006417ED">
        <w:t>stakeholders</w:t>
      </w:r>
      <w:r w:rsidR="0046442B" w:rsidRPr="006417ED">
        <w:t>, 26 ha</w:t>
      </w:r>
      <w:r w:rsidR="006571A7" w:rsidRPr="006417ED">
        <w:t>d</w:t>
      </w:r>
      <w:r w:rsidR="0046442B" w:rsidRPr="006417ED">
        <w:t xml:space="preserve"> heard about </w:t>
      </w:r>
      <w:r w:rsidR="006571A7" w:rsidRPr="006417ED">
        <w:t xml:space="preserve">the </w:t>
      </w:r>
      <w:r w:rsidR="001D4CF9" w:rsidRPr="006417ED">
        <w:t>‘</w:t>
      </w:r>
      <w:r w:rsidR="00A30844" w:rsidRPr="006417ED">
        <w:t>One Belt</w:t>
      </w:r>
      <w:r w:rsidR="00A30844" w:rsidRPr="006417ED">
        <w:rPr>
          <w:rFonts w:hint="eastAsia"/>
        </w:rPr>
        <w:t>,</w:t>
      </w:r>
      <w:r w:rsidR="00A30844" w:rsidRPr="006417ED">
        <w:t xml:space="preserve"> One Road</w:t>
      </w:r>
      <w:r w:rsidR="001D4CF9" w:rsidRPr="006417ED">
        <w:t>’</w:t>
      </w:r>
      <w:r w:rsidR="00A30844" w:rsidRPr="006417ED">
        <w:t xml:space="preserve"> </w:t>
      </w:r>
      <w:r w:rsidR="00A30844" w:rsidRPr="006417ED">
        <w:rPr>
          <w:rFonts w:hint="eastAsia"/>
        </w:rPr>
        <w:t>initiative</w:t>
      </w:r>
      <w:r w:rsidR="00A30844" w:rsidRPr="006417ED">
        <w:t xml:space="preserve"> (OBOR)</w:t>
      </w:r>
      <w:r w:rsidR="0046442B" w:rsidRPr="006417ED">
        <w:t xml:space="preserve"> or C</w:t>
      </w:r>
      <w:r w:rsidR="000C24BB" w:rsidRPr="006417ED">
        <w:t>hina-Pakistan Economic Corridor</w:t>
      </w:r>
      <w:r w:rsidR="00196372" w:rsidRPr="006417ED">
        <w:t xml:space="preserve"> (CPEC)</w:t>
      </w:r>
      <w:r w:rsidR="00A56AC9" w:rsidRPr="006417ED">
        <w:t xml:space="preserve">. </w:t>
      </w:r>
      <w:r w:rsidR="007A7A26" w:rsidRPr="006417ED">
        <w:t>Figure 2 shows the stakeholders’ power</w:t>
      </w:r>
      <w:r w:rsidR="00504BB5">
        <w:t>s</w:t>
      </w:r>
      <w:r w:rsidR="007A7A26" w:rsidRPr="006417ED">
        <w:t>, interest</w:t>
      </w:r>
      <w:r w:rsidR="00504BB5">
        <w:t>s</w:t>
      </w:r>
      <w:r w:rsidR="007A7A26" w:rsidRPr="006417ED">
        <w:t>, knowledge, and attitude</w:t>
      </w:r>
      <w:r w:rsidR="00504BB5">
        <w:t>s</w:t>
      </w:r>
      <w:r w:rsidR="007A7A26" w:rsidRPr="006417ED">
        <w:t xml:space="preserve"> </w:t>
      </w:r>
      <w:r w:rsidR="00504BB5">
        <w:t xml:space="preserve">towards </w:t>
      </w:r>
      <w:r w:rsidR="007A7A26" w:rsidRPr="006417ED">
        <w:t xml:space="preserve">Chinese FDI in Pakistan. The dots indicate the average power and interest in each group. The extension lines indicate the range of power and interest in each group. The range of enterprise and W&amp;P group are shown in the graph on </w:t>
      </w:r>
      <w:r w:rsidR="00804D77" w:rsidRPr="006417ED">
        <w:t xml:space="preserve">the </w:t>
      </w:r>
      <w:r w:rsidR="007A7A26" w:rsidRPr="006417ED">
        <w:t xml:space="preserve">top left. </w:t>
      </w:r>
    </w:p>
    <w:p w14:paraId="4A8C4D02" w14:textId="77777777" w:rsidR="0069482E" w:rsidRPr="0069482E" w:rsidRDefault="0069482E" w:rsidP="0069482E">
      <w:pPr>
        <w:rPr>
          <w:lang w:val="en-GB" w:eastAsia="en-GB"/>
        </w:rPr>
      </w:pPr>
    </w:p>
    <w:p w14:paraId="68A60360" w14:textId="69F62674" w:rsidR="0013692A" w:rsidRDefault="002C7089" w:rsidP="0069482E">
      <w:pPr>
        <w:pStyle w:val="Paragraph"/>
        <w:spacing w:before="0" w:line="240" w:lineRule="auto"/>
        <w:ind w:firstLine="709"/>
      </w:pPr>
      <w:r w:rsidRPr="006417ED">
        <w:t>It is clear from Fig. 2 that stakeholder</w:t>
      </w:r>
      <w:r w:rsidR="009E7EFC" w:rsidRPr="006417ED">
        <w:t xml:space="preserve">s </w:t>
      </w:r>
      <w:r w:rsidR="006571A7" w:rsidRPr="006417ED">
        <w:t xml:space="preserve">that </w:t>
      </w:r>
      <w:r w:rsidR="009E7EFC" w:rsidRPr="006417ED">
        <w:t>have</w:t>
      </w:r>
      <w:r w:rsidRPr="006417ED">
        <w:t xml:space="preserve"> more knowledge of the Chinese FDI in Pakistan </w:t>
      </w:r>
      <w:r w:rsidR="006571A7" w:rsidRPr="006417ED">
        <w:t xml:space="preserve">are </w:t>
      </w:r>
      <w:r w:rsidR="003F107B" w:rsidRPr="006417ED">
        <w:t xml:space="preserve">usually </w:t>
      </w:r>
      <w:r w:rsidRPr="006417ED">
        <w:t>more interested in it</w:t>
      </w:r>
      <w:r w:rsidR="003F107B" w:rsidRPr="006417ED">
        <w:t xml:space="preserve">. The government has </w:t>
      </w:r>
      <w:r w:rsidR="00606052" w:rsidRPr="006417ED">
        <w:t xml:space="preserve">a </w:t>
      </w:r>
      <w:r w:rsidR="003F107B" w:rsidRPr="006417ED">
        <w:t>much higher degree of power than the other three groups.</w:t>
      </w:r>
      <w:r w:rsidR="00606052" w:rsidRPr="006417ED">
        <w:t xml:space="preserve"> </w:t>
      </w:r>
      <w:r w:rsidR="006571A7" w:rsidRPr="006417ED">
        <w:t>A</w:t>
      </w:r>
      <w:r w:rsidR="00A30844" w:rsidRPr="006417ED">
        <w:t xml:space="preserve">ll respondents had a positive opinion </w:t>
      </w:r>
      <w:r w:rsidR="006571A7" w:rsidRPr="006417ED">
        <w:t xml:space="preserve">on </w:t>
      </w:r>
      <w:r w:rsidR="00A30844" w:rsidRPr="006417ED">
        <w:t>Chinese FDI in Pakistan, which indicates the general support o</w:t>
      </w:r>
      <w:r w:rsidR="006571A7" w:rsidRPr="006417ED">
        <w:t>f</w:t>
      </w:r>
      <w:r w:rsidR="00A30844" w:rsidRPr="006417ED">
        <w:t xml:space="preserve"> OBOR. </w:t>
      </w:r>
      <w:r w:rsidR="005E44B4" w:rsidRPr="006417ED">
        <w:lastRenderedPageBreak/>
        <w:t xml:space="preserve">Stakeholders </w:t>
      </w:r>
      <w:r w:rsidR="006571A7" w:rsidRPr="006417ED">
        <w:t xml:space="preserve">such </w:t>
      </w:r>
      <w:r w:rsidR="007E0975" w:rsidRPr="006417ED">
        <w:t xml:space="preserve">as </w:t>
      </w:r>
      <w:r w:rsidR="00A266E9" w:rsidRPr="006417ED">
        <w:t>g</w:t>
      </w:r>
      <w:r w:rsidR="007F5D17" w:rsidRPr="006417ED">
        <w:t xml:space="preserve">overnment </w:t>
      </w:r>
      <w:r w:rsidR="006571A7" w:rsidRPr="006417ED">
        <w:t xml:space="preserve">officials </w:t>
      </w:r>
      <w:r w:rsidR="009E7EFC" w:rsidRPr="006417ED">
        <w:t>ha</w:t>
      </w:r>
      <w:r w:rsidR="006571A7" w:rsidRPr="006417ED">
        <w:t>ve</w:t>
      </w:r>
      <w:r w:rsidR="005E44B4" w:rsidRPr="006417ED">
        <w:t xml:space="preserve"> </w:t>
      </w:r>
      <w:r w:rsidR="006571A7" w:rsidRPr="006417ED">
        <w:t xml:space="preserve">a </w:t>
      </w:r>
      <w:r w:rsidR="005E44B4" w:rsidRPr="006417ED">
        <w:t>high level of power, interest, knowledge, and attitude</w:t>
      </w:r>
      <w:r w:rsidR="009E7EFC" w:rsidRPr="006417ED">
        <w:t>, and</w:t>
      </w:r>
      <w:r w:rsidR="005E44B4" w:rsidRPr="006417ED">
        <w:t xml:space="preserve"> should </w:t>
      </w:r>
      <w:r w:rsidR="006571A7" w:rsidRPr="006417ED">
        <w:t xml:space="preserve">probably </w:t>
      </w:r>
      <w:r w:rsidR="005E44B4" w:rsidRPr="006417ED">
        <w:t xml:space="preserve">be </w:t>
      </w:r>
      <w:r w:rsidR="00504BB5">
        <w:t xml:space="preserve">seen as key stakeholders </w:t>
      </w:r>
      <w:r w:rsidR="005E44B4" w:rsidRPr="006417ED">
        <w:t>in Chinese FDI in Pakistan.</w:t>
      </w:r>
      <w:r w:rsidR="007F5D17" w:rsidRPr="006417ED">
        <w:t xml:space="preserve"> </w:t>
      </w:r>
    </w:p>
    <w:p w14:paraId="0373117C" w14:textId="77777777" w:rsidR="0069482E" w:rsidRPr="0069482E" w:rsidRDefault="0069482E" w:rsidP="0069482E">
      <w:pPr>
        <w:rPr>
          <w:lang w:val="en-GB" w:eastAsia="en-GB"/>
        </w:rPr>
      </w:pPr>
    </w:p>
    <w:p w14:paraId="43DC6207" w14:textId="53285BE6" w:rsidR="001F4814" w:rsidRDefault="00CB4DC5" w:rsidP="0069482E">
      <w:pPr>
        <w:pStyle w:val="Newparagraph"/>
        <w:spacing w:line="240" w:lineRule="auto"/>
      </w:pPr>
      <w:r w:rsidRPr="006417ED">
        <w:t>The domina</w:t>
      </w:r>
      <w:r w:rsidR="00C8084C" w:rsidRPr="006417ED">
        <w:t>nt</w:t>
      </w:r>
      <w:r w:rsidRPr="006417ED">
        <w:t xml:space="preserve"> group is </w:t>
      </w:r>
      <w:r w:rsidR="00020BB0" w:rsidRPr="006417ED">
        <w:t>g</w:t>
      </w:r>
      <w:r w:rsidRPr="006417ED">
        <w:t>overnment</w:t>
      </w:r>
      <w:r w:rsidR="00020BB0" w:rsidRPr="006417ED">
        <w:t xml:space="preserve"> authorities</w:t>
      </w:r>
      <w:r w:rsidRPr="006417ED">
        <w:t xml:space="preserve">, </w:t>
      </w:r>
      <w:r w:rsidR="00504BB5">
        <w:t>having</w:t>
      </w:r>
      <w:r w:rsidRPr="006417ED">
        <w:t xml:space="preserve"> both</w:t>
      </w:r>
      <w:r w:rsidR="00504BB5">
        <w:t>,</w:t>
      </w:r>
      <w:r w:rsidRPr="006417ED">
        <w:t xml:space="preserve"> interest and significant power</w:t>
      </w:r>
      <w:r w:rsidR="00020BB0" w:rsidRPr="006417ED">
        <w:t xml:space="preserve"> towards the investment. P&amp;D (e.g. Planning Commission of Pakistan, Ministry of Planning, Development &amp; Reform, Planning and Development Department of Punjab) has the </w:t>
      </w:r>
      <w:r w:rsidR="00504BB5">
        <w:t>greatest</w:t>
      </w:r>
      <w:r w:rsidR="00020BB0" w:rsidRPr="006417ED">
        <w:t xml:space="preserve"> power, as it </w:t>
      </w:r>
      <w:r w:rsidR="0083624F" w:rsidRPr="006417ED">
        <w:t xml:space="preserve">is a key player for all planning and </w:t>
      </w:r>
      <w:r w:rsidR="00DC1A48" w:rsidRPr="006417ED">
        <w:t>decision-</w:t>
      </w:r>
      <w:r w:rsidR="0083624F" w:rsidRPr="006417ED">
        <w:t xml:space="preserve">making activities, and </w:t>
      </w:r>
      <w:r w:rsidR="00020BB0" w:rsidRPr="006417ED">
        <w:t xml:space="preserve">has </w:t>
      </w:r>
      <w:r w:rsidR="00504BB5">
        <w:t xml:space="preserve">a </w:t>
      </w:r>
      <w:r w:rsidR="00020BB0" w:rsidRPr="006417ED">
        <w:t>higher influence</w:t>
      </w:r>
      <w:r w:rsidR="00D4397B" w:rsidRPr="006417ED">
        <w:t xml:space="preserve">, </w:t>
      </w:r>
      <w:r w:rsidR="00504BB5">
        <w:t xml:space="preserve">a </w:t>
      </w:r>
      <w:r w:rsidR="00D4397B" w:rsidRPr="006417ED">
        <w:t>higher degree of involvement</w:t>
      </w:r>
      <w:r w:rsidR="00020BB0" w:rsidRPr="006417ED">
        <w:t xml:space="preserve"> and master</w:t>
      </w:r>
      <w:r w:rsidR="00071E41" w:rsidRPr="006417ED">
        <w:t>y of</w:t>
      </w:r>
      <w:r w:rsidR="00020BB0" w:rsidRPr="006417ED">
        <w:t xml:space="preserve"> resources of FDI in Pakistan</w:t>
      </w:r>
      <w:r w:rsidR="00D71BD5" w:rsidRPr="006417ED">
        <w:t xml:space="preserve"> than any oth</w:t>
      </w:r>
      <w:r w:rsidR="00D561D6" w:rsidRPr="006417ED">
        <w:rPr>
          <w:rFonts w:eastAsiaTheme="minorEastAsia" w:hint="eastAsia"/>
          <w:lang w:eastAsia="zh-CN"/>
        </w:rPr>
        <w:t>e</w:t>
      </w:r>
      <w:r w:rsidR="00D71BD5" w:rsidRPr="006417ED">
        <w:t>r group</w:t>
      </w:r>
      <w:r w:rsidR="00020BB0" w:rsidRPr="006417ED">
        <w:t>.</w:t>
      </w:r>
      <w:r w:rsidR="00C727FD" w:rsidRPr="006417ED">
        <w:t xml:space="preserve"> </w:t>
      </w:r>
      <w:r w:rsidR="00585F11" w:rsidRPr="006417ED">
        <w:t xml:space="preserve">However, its interest and knowledge are less than W&amp;P and ENV. </w:t>
      </w:r>
      <w:r w:rsidR="00C727FD" w:rsidRPr="006417ED">
        <w:t>The interest and knowledge of W&amp;P (e.g. Private Power and Infrastructure Board, Water &amp; Power Development Authority) and ENV (e.g. Pakistan Environmental Protection Agency, Ministry of Climate Change)</w:t>
      </w:r>
      <w:r w:rsidR="00D4397B" w:rsidRPr="006417ED">
        <w:t xml:space="preserve"> are the highest. </w:t>
      </w:r>
      <w:r w:rsidR="00D71BD5" w:rsidRPr="006417ED">
        <w:t>M</w:t>
      </w:r>
      <w:r w:rsidR="00585F11" w:rsidRPr="006417ED">
        <w:t>ost of the Chinese investment i</w:t>
      </w:r>
      <w:r w:rsidR="00071E41" w:rsidRPr="006417ED">
        <w:t>s directed towards</w:t>
      </w:r>
      <w:r w:rsidR="00585F11" w:rsidRPr="006417ED">
        <w:t xml:space="preserve"> transportation and </w:t>
      </w:r>
      <w:r w:rsidR="00071E41" w:rsidRPr="006417ED">
        <w:t xml:space="preserve">the </w:t>
      </w:r>
      <w:r w:rsidR="00585F11" w:rsidRPr="006417ED">
        <w:t>energy sector</w:t>
      </w:r>
      <w:r w:rsidR="00D71BD5" w:rsidRPr="006417ED">
        <w:t>.</w:t>
      </w:r>
      <w:r w:rsidR="00D561D6" w:rsidRPr="006417ED">
        <w:rPr>
          <w:rFonts w:eastAsiaTheme="minorEastAsia" w:hint="eastAsia"/>
          <w:lang w:eastAsia="zh-CN"/>
        </w:rPr>
        <w:t xml:space="preserve"> </w:t>
      </w:r>
      <w:r w:rsidR="00D71BD5" w:rsidRPr="006417ED">
        <w:t xml:space="preserve">With </w:t>
      </w:r>
      <w:r w:rsidR="00585F11" w:rsidRPr="006417ED">
        <w:t xml:space="preserve">a high demand </w:t>
      </w:r>
      <w:r w:rsidR="00DC1A48" w:rsidRPr="006417ED">
        <w:t xml:space="preserve">for </w:t>
      </w:r>
      <w:r w:rsidR="00585F11" w:rsidRPr="006417ED">
        <w:t>water and power</w:t>
      </w:r>
      <w:r w:rsidR="00D71F7D" w:rsidRPr="006417ED">
        <w:t>,</w:t>
      </w:r>
      <w:r w:rsidR="00C32108" w:rsidRPr="006417ED">
        <w:t xml:space="preserve"> </w:t>
      </w:r>
      <w:r w:rsidR="00D4397B" w:rsidRPr="006417ED">
        <w:t xml:space="preserve">W&amp;P </w:t>
      </w:r>
      <w:r w:rsidR="00585F11" w:rsidRPr="006417ED">
        <w:t>and ENV have</w:t>
      </w:r>
      <w:r w:rsidR="00D4397B" w:rsidRPr="006417ED">
        <w:t xml:space="preserve"> high relevance </w:t>
      </w:r>
      <w:r w:rsidR="00071E41" w:rsidRPr="006417ED">
        <w:t>for FDI</w:t>
      </w:r>
      <w:r w:rsidR="00585F11" w:rsidRPr="006417ED">
        <w:t>.</w:t>
      </w:r>
    </w:p>
    <w:p w14:paraId="707267A9" w14:textId="77777777" w:rsidR="0069482E" w:rsidRPr="006417ED" w:rsidRDefault="0069482E" w:rsidP="0069482E">
      <w:pPr>
        <w:pStyle w:val="Newparagraph"/>
        <w:spacing w:line="240" w:lineRule="auto"/>
      </w:pPr>
    </w:p>
    <w:p w14:paraId="78A96C73" w14:textId="5087C766" w:rsidR="00905B70" w:rsidRDefault="00D81558" w:rsidP="0069482E">
      <w:pPr>
        <w:pStyle w:val="Newparagraph"/>
        <w:spacing w:line="240" w:lineRule="auto"/>
      </w:pPr>
      <w:r w:rsidRPr="006417ED">
        <w:t>A</w:t>
      </w:r>
      <w:r w:rsidR="0023244D" w:rsidRPr="006417ED">
        <w:t>cademi</w:t>
      </w:r>
      <w:r w:rsidR="00C8084C" w:rsidRPr="006417ED">
        <w:t>c</w:t>
      </w:r>
      <w:r w:rsidR="0023244D" w:rsidRPr="006417ED">
        <w:t xml:space="preserve"> stakeholders </w:t>
      </w:r>
      <w:r w:rsidRPr="006417ED">
        <w:t>(</w:t>
      </w:r>
      <w:r w:rsidR="0023244D" w:rsidRPr="006417ED">
        <w:t>universities, education and training institutions and research centr</w:t>
      </w:r>
      <w:r w:rsidR="00504BB5">
        <w:t>e</w:t>
      </w:r>
      <w:r w:rsidR="0023244D" w:rsidRPr="006417ED">
        <w:t>s</w:t>
      </w:r>
      <w:r w:rsidRPr="006417ED">
        <w:t>)</w:t>
      </w:r>
      <w:r w:rsidR="0023244D" w:rsidRPr="006417ED">
        <w:t xml:space="preserve"> </w:t>
      </w:r>
      <w:r w:rsidR="00504BB5">
        <w:t>reflect</w:t>
      </w:r>
      <w:r w:rsidR="00567891" w:rsidRPr="006417ED">
        <w:t xml:space="preserve"> various degree</w:t>
      </w:r>
      <w:r w:rsidR="00606052" w:rsidRPr="006417ED">
        <w:t>s</w:t>
      </w:r>
      <w:r w:rsidR="00567891" w:rsidRPr="006417ED">
        <w:t xml:space="preserve"> of interest and knowledge. The EM </w:t>
      </w:r>
      <w:r w:rsidR="0018737E" w:rsidRPr="006417ED">
        <w:t xml:space="preserve">has the highest level of knowledge and interest towards the Chinese investment, as they have </w:t>
      </w:r>
      <w:r w:rsidR="00606052" w:rsidRPr="006417ED">
        <w:t xml:space="preserve">a </w:t>
      </w:r>
      <w:r w:rsidR="0018737E" w:rsidRPr="006417ED">
        <w:t>direct relation</w:t>
      </w:r>
      <w:r w:rsidR="00911975" w:rsidRPr="006417ED">
        <w:t>ship</w:t>
      </w:r>
      <w:r w:rsidR="0018737E" w:rsidRPr="006417ED">
        <w:t xml:space="preserve"> with the SEA of OBOR. </w:t>
      </w:r>
      <w:r w:rsidR="00895FF6" w:rsidRPr="006417ED">
        <w:t>In contrast</w:t>
      </w:r>
      <w:r w:rsidR="0018737E" w:rsidRPr="006417ED">
        <w:t>, BS and EE ha</w:t>
      </w:r>
      <w:r w:rsidR="00606052" w:rsidRPr="006417ED">
        <w:t>ve</w:t>
      </w:r>
      <w:r w:rsidR="0018737E" w:rsidRPr="006417ED">
        <w:t xml:space="preserve"> less interest and knowledge </w:t>
      </w:r>
      <w:r w:rsidR="00911975" w:rsidRPr="006417ED">
        <w:t>i</w:t>
      </w:r>
      <w:r w:rsidR="0018737E" w:rsidRPr="006417ED">
        <w:t xml:space="preserve">n the investment. </w:t>
      </w:r>
      <w:r w:rsidR="00895FF6" w:rsidRPr="006417ED">
        <w:t>BS has general knowledge, but limited interest considering the investment impact on biodiversity compar</w:t>
      </w:r>
      <w:r w:rsidR="00911975" w:rsidRPr="006417ED">
        <w:t>ed</w:t>
      </w:r>
      <w:r w:rsidR="00895FF6" w:rsidRPr="006417ED">
        <w:t xml:space="preserve"> with air and water. EE </w:t>
      </w:r>
      <w:r w:rsidR="00606052" w:rsidRPr="006417ED">
        <w:t xml:space="preserve">finally, has </w:t>
      </w:r>
      <w:r w:rsidR="00A63063" w:rsidRPr="006417ED">
        <w:t>less knowledge, but more interest in the investment. This is because mo</w:t>
      </w:r>
      <w:r w:rsidR="00895FF6" w:rsidRPr="006417ED">
        <w:t xml:space="preserve">st of the EE experts are </w:t>
      </w:r>
      <w:r w:rsidR="00911975" w:rsidRPr="006417ED">
        <w:t xml:space="preserve">from </w:t>
      </w:r>
      <w:r w:rsidR="00895FF6" w:rsidRPr="006417ED">
        <w:t>the field of new energy</w:t>
      </w:r>
      <w:r w:rsidR="00A63063" w:rsidRPr="006417ED">
        <w:t xml:space="preserve">. </w:t>
      </w:r>
      <w:r w:rsidR="00F51620" w:rsidRPr="006417ED">
        <w:t xml:space="preserve">Considering most of the </w:t>
      </w:r>
      <w:r w:rsidR="00A14C67" w:rsidRPr="006417ED">
        <w:t>investment industries are clean energy</w:t>
      </w:r>
      <w:r w:rsidR="001D585C" w:rsidRPr="006417ED">
        <w:t>,</w:t>
      </w:r>
      <w:r w:rsidR="00A14C67" w:rsidRPr="006417ED">
        <w:t xml:space="preserve"> </w:t>
      </w:r>
      <w:r w:rsidR="001D585C" w:rsidRPr="006417ED">
        <w:t>re</w:t>
      </w:r>
      <w:r w:rsidR="00A14C67" w:rsidRPr="006417ED">
        <w:t>present</w:t>
      </w:r>
      <w:r w:rsidR="001D585C" w:rsidRPr="006417ED">
        <w:t>ing</w:t>
      </w:r>
      <w:r w:rsidR="00A14C67" w:rsidRPr="006417ED">
        <w:t xml:space="preserve"> </w:t>
      </w:r>
      <w:r w:rsidR="00C8084C" w:rsidRPr="006417ED">
        <w:t xml:space="preserve">a </w:t>
      </w:r>
      <w:r w:rsidR="00A14C67" w:rsidRPr="006417ED">
        <w:t xml:space="preserve">positive </w:t>
      </w:r>
      <w:r w:rsidR="001D4CF9" w:rsidRPr="006417ED">
        <w:t>‘</w:t>
      </w:r>
      <w:r w:rsidR="00A14C67" w:rsidRPr="006417ED">
        <w:t>composition effect</w:t>
      </w:r>
      <w:r w:rsidR="001D4CF9" w:rsidRPr="006417ED">
        <w:t>’</w:t>
      </w:r>
      <w:r w:rsidR="00A14C67" w:rsidRPr="006417ED">
        <w:t xml:space="preserve"> </w:t>
      </w:r>
      <w:r w:rsidR="0052111E" w:rsidRPr="006417ED">
        <w:fldChar w:fldCharType="begin"/>
      </w:r>
      <w:r w:rsidR="0084465C" w:rsidRPr="006417ED">
        <w:instrText xml:space="preserve"> ADDIN EN.CITE &lt;EndNote&gt;&lt;Cite&gt;&lt;Author&gt;Copeland&lt;/Author&gt;&lt;Year&gt;1994&lt;/Year&gt;&lt;RecNum&gt;48&lt;/RecNum&gt;&lt;DisplayText&gt;(Copeland and Taylor 1994)&lt;/DisplayText&gt;&lt;record&gt;&lt;rec-number&gt;48&lt;/rec-number&gt;&lt;foreign-keys&gt;&lt;key app="EN" db-id="v5fvfrfri50spjeze5cpzzsrds5dpvazte0z" timestamp="1462551175"&gt;48&lt;/key&gt;&lt;/foreign-keys&gt;&lt;ref-type name="Journal Article"&gt;17&lt;/ref-type&gt;&lt;contributors&gt;&lt;authors&gt;&lt;author&gt;Copeland, Brian R&lt;/author&gt;&lt;author&gt;Taylor, M Scott&lt;/author&gt;&lt;/authors&gt;&lt;/contributors&gt;&lt;titles&gt;&lt;title&gt;North-South trade and the environment&lt;/title&gt;&lt;secondary-title&gt;The quarterly journal of Economics&lt;/secondary-title&gt;&lt;/titles&gt;&lt;periodical&gt;&lt;full-title&gt;The quarterly journal of Economics&lt;/full-title&gt;&lt;/periodical&gt;&lt;pages&gt;755-787&lt;/pages&gt;&lt;dates&gt;&lt;year&gt;1994&lt;/year&gt;&lt;/dates&gt;&lt;isbn&gt;0033-5533&lt;/isbn&gt;&lt;urls&gt;&lt;/urls&gt;&lt;/record&gt;&lt;/Cite&gt;&lt;/EndNote&gt;</w:instrText>
      </w:r>
      <w:r w:rsidR="0052111E" w:rsidRPr="006417ED">
        <w:fldChar w:fldCharType="separate"/>
      </w:r>
      <w:r w:rsidR="0084465C" w:rsidRPr="006417ED">
        <w:rPr>
          <w:noProof/>
        </w:rPr>
        <w:t>(Copeland and Taylor 1994)</w:t>
      </w:r>
      <w:r w:rsidR="0052111E" w:rsidRPr="006417ED">
        <w:fldChar w:fldCharType="end"/>
      </w:r>
      <w:r w:rsidR="00A14C67" w:rsidRPr="006417ED">
        <w:t xml:space="preserve"> to the energy sector in Pakistan</w:t>
      </w:r>
      <w:r w:rsidR="00F9582F" w:rsidRPr="006417ED">
        <w:t xml:space="preserve">, </w:t>
      </w:r>
      <w:r w:rsidR="00C8084C" w:rsidRPr="006417ED">
        <w:t>a</w:t>
      </w:r>
      <w:r w:rsidR="00F9582F" w:rsidRPr="006417ED">
        <w:t>cademi</w:t>
      </w:r>
      <w:r w:rsidR="00C8084C" w:rsidRPr="006417ED">
        <w:t>cs</w:t>
      </w:r>
      <w:r w:rsidR="00A14C67" w:rsidRPr="006417ED">
        <w:t xml:space="preserve"> </w:t>
      </w:r>
      <w:r w:rsidR="0023244D" w:rsidRPr="006417ED">
        <w:t xml:space="preserve">hold </w:t>
      </w:r>
      <w:r w:rsidR="00C8084C" w:rsidRPr="006417ED">
        <w:t xml:space="preserve">a </w:t>
      </w:r>
      <w:r w:rsidR="0023244D" w:rsidRPr="006417ED">
        <w:t>strongly positive attitude towards Chinese FDI in Pakistan</w:t>
      </w:r>
      <w:r w:rsidR="00C8084C" w:rsidRPr="006417ED">
        <w:t xml:space="preserve"> as well as a </w:t>
      </w:r>
      <w:r w:rsidR="00F9582F" w:rsidRPr="006417ED">
        <w:t xml:space="preserve">strongly positive attitude </w:t>
      </w:r>
      <w:r w:rsidR="00C8084C" w:rsidRPr="006417ED">
        <w:t xml:space="preserve">towards </w:t>
      </w:r>
      <w:r w:rsidR="00F9582F" w:rsidRPr="006417ED">
        <w:t>EN</w:t>
      </w:r>
      <w:r w:rsidR="00F21992" w:rsidRPr="006417ED">
        <w:t>V</w:t>
      </w:r>
      <w:r w:rsidR="00F9582F" w:rsidRPr="006417ED">
        <w:t>.</w:t>
      </w:r>
    </w:p>
    <w:p w14:paraId="6FFF9F46" w14:textId="77777777" w:rsidR="0069482E" w:rsidRPr="006417ED" w:rsidRDefault="0069482E" w:rsidP="0069482E">
      <w:pPr>
        <w:pStyle w:val="Newparagraph"/>
        <w:spacing w:line="240" w:lineRule="auto"/>
      </w:pPr>
    </w:p>
    <w:p w14:paraId="16B263AD" w14:textId="77777777" w:rsidR="00905B70" w:rsidRDefault="007E0975" w:rsidP="0069482E">
      <w:pPr>
        <w:pStyle w:val="Newparagraph"/>
        <w:spacing w:line="240" w:lineRule="auto"/>
      </w:pPr>
      <w:r w:rsidRPr="006417ED">
        <w:t>Enterprise</w:t>
      </w:r>
      <w:r w:rsidR="00C8084C" w:rsidRPr="006417ED">
        <w:t>s</w:t>
      </w:r>
      <w:r w:rsidR="00FA6AA2" w:rsidRPr="006417ED">
        <w:t xml:space="preserve"> have very little knowledge and power </w:t>
      </w:r>
      <w:r w:rsidR="00C8084C" w:rsidRPr="006417ED">
        <w:t xml:space="preserve">with regards to </w:t>
      </w:r>
      <w:r w:rsidR="00FA6AA2" w:rsidRPr="006417ED">
        <w:t xml:space="preserve">Chinese FDI in Pakistan. </w:t>
      </w:r>
      <w:r w:rsidR="001D585C" w:rsidRPr="006417ED">
        <w:t>T</w:t>
      </w:r>
      <w:r w:rsidR="00FA6AA2" w:rsidRPr="006417ED">
        <w:t>heir attitude towards it is positive</w:t>
      </w:r>
      <w:r w:rsidR="001D585C" w:rsidRPr="006417ED">
        <w:t>, which is not surprising</w:t>
      </w:r>
      <w:r w:rsidR="00FA6AA2" w:rsidRPr="006417ED">
        <w:t xml:space="preserve"> considering the </w:t>
      </w:r>
      <w:r w:rsidR="001E13BB" w:rsidRPr="006417ED">
        <w:t>investment and</w:t>
      </w:r>
      <w:r w:rsidR="00FA6AA2" w:rsidRPr="006417ED">
        <w:t xml:space="preserve"> economic development </w:t>
      </w:r>
      <w:r w:rsidR="00C8084C" w:rsidRPr="006417ED">
        <w:t xml:space="preserve">opportunities </w:t>
      </w:r>
      <w:r w:rsidR="001E13BB" w:rsidRPr="006417ED">
        <w:t>to enterprise</w:t>
      </w:r>
      <w:r w:rsidR="00C8084C" w:rsidRPr="006417ED">
        <w:t>s</w:t>
      </w:r>
      <w:r w:rsidR="001E13BB" w:rsidRPr="006417ED">
        <w:t xml:space="preserve">. </w:t>
      </w:r>
      <w:r w:rsidR="00905B70" w:rsidRPr="006417ED">
        <w:t>Finally</w:t>
      </w:r>
      <w:r w:rsidR="00C8084C" w:rsidRPr="006417ED">
        <w:t>,</w:t>
      </w:r>
      <w:r w:rsidR="00905B70" w:rsidRPr="006417ED">
        <w:t xml:space="preserve"> other stakeholders (e.g. NGOs, international organization, and Environmental Consultants) currently do not play an important role, as they </w:t>
      </w:r>
      <w:r w:rsidR="00C8084C" w:rsidRPr="006417ED">
        <w:t xml:space="preserve">have </w:t>
      </w:r>
      <w:r w:rsidR="00FA271A" w:rsidRPr="006417ED">
        <w:t>minimum knowledge</w:t>
      </w:r>
      <w:r w:rsidR="00C32108" w:rsidRPr="006417ED">
        <w:t>, and</w:t>
      </w:r>
      <w:r w:rsidR="00FA271A" w:rsidRPr="006417ED">
        <w:t xml:space="preserve"> have</w:t>
      </w:r>
      <w:r w:rsidR="00905B70" w:rsidRPr="006417ED">
        <w:t xml:space="preserve"> both </w:t>
      </w:r>
      <w:r w:rsidR="001E13BB" w:rsidRPr="006417ED">
        <w:t>the least</w:t>
      </w:r>
      <w:r w:rsidR="00905B70" w:rsidRPr="006417ED">
        <w:t xml:space="preserve"> interest and </w:t>
      </w:r>
      <w:r w:rsidR="001E13BB" w:rsidRPr="006417ED">
        <w:t>least</w:t>
      </w:r>
      <w:r w:rsidR="00905B70" w:rsidRPr="006417ED">
        <w:t xml:space="preserve"> power</w:t>
      </w:r>
      <w:r w:rsidR="00FA271A" w:rsidRPr="006417ED">
        <w:t xml:space="preserve"> towards FDI in Pakistan.</w:t>
      </w:r>
    </w:p>
    <w:p w14:paraId="3C8E3B63" w14:textId="77777777" w:rsidR="0069482E" w:rsidRPr="006417ED" w:rsidRDefault="0069482E" w:rsidP="0069482E">
      <w:pPr>
        <w:pStyle w:val="Newparagraph"/>
        <w:spacing w:line="240" w:lineRule="auto"/>
      </w:pPr>
    </w:p>
    <w:p w14:paraId="54A6ACE7" w14:textId="77777777" w:rsidR="001F4814" w:rsidRDefault="001F4814" w:rsidP="0069482E">
      <w:pPr>
        <w:pStyle w:val="Heading2"/>
        <w:keepLines w:val="0"/>
        <w:widowControl/>
        <w:spacing w:before="0" w:after="0"/>
        <w:ind w:right="567"/>
        <w:contextualSpacing/>
        <w:jc w:val="left"/>
        <w:rPr>
          <w:rFonts w:ascii="Times New Roman" w:eastAsia="Times New Roman" w:hAnsi="Times New Roman" w:cs="Arial"/>
          <w:bCs/>
          <w:i/>
          <w:iCs/>
          <w:kern w:val="0"/>
          <w:sz w:val="24"/>
          <w:szCs w:val="28"/>
          <w:lang w:val="en-GB" w:eastAsia="en-GB"/>
        </w:rPr>
      </w:pPr>
      <w:r w:rsidRPr="006417ED">
        <w:rPr>
          <w:rFonts w:ascii="Times New Roman" w:eastAsia="Times New Roman" w:hAnsi="Times New Roman" w:cs="Arial"/>
          <w:bCs/>
          <w:i/>
          <w:iCs/>
          <w:kern w:val="0"/>
          <w:sz w:val="24"/>
          <w:szCs w:val="28"/>
          <w:lang w:val="en-GB" w:eastAsia="en-GB"/>
        </w:rPr>
        <w:t>Social network analysis</w:t>
      </w:r>
    </w:p>
    <w:p w14:paraId="378921A7" w14:textId="77777777" w:rsidR="0069482E" w:rsidRPr="0069482E" w:rsidRDefault="0069482E" w:rsidP="0069482E">
      <w:pPr>
        <w:rPr>
          <w:lang w:val="en-GB" w:eastAsia="en-GB"/>
        </w:rPr>
      </w:pPr>
    </w:p>
    <w:p w14:paraId="5F7DC48D" w14:textId="3415F1D8" w:rsidR="00483503" w:rsidRDefault="00F437F3" w:rsidP="0069482E">
      <w:pPr>
        <w:pStyle w:val="Paragraph"/>
        <w:spacing w:before="0" w:line="240" w:lineRule="auto"/>
      </w:pPr>
      <w:r>
        <w:t>R</w:t>
      </w:r>
      <w:r w:rsidR="00294C1D" w:rsidRPr="006417ED">
        <w:t xml:space="preserve">espondents were asked to list other </w:t>
      </w:r>
      <w:r w:rsidR="00477C92" w:rsidRPr="006417ED">
        <w:t>actors</w:t>
      </w:r>
      <w:r w:rsidR="00294C1D" w:rsidRPr="006417ED">
        <w:t xml:space="preserve"> (</w:t>
      </w:r>
      <w:r>
        <w:t xml:space="preserve">e.g. </w:t>
      </w:r>
      <w:r w:rsidR="00294C1D" w:rsidRPr="006417ED">
        <w:t>authorities, compan</w:t>
      </w:r>
      <w:r>
        <w:t>ies, groups, organizations</w:t>
      </w:r>
      <w:r w:rsidR="00294C1D" w:rsidRPr="006417ED">
        <w:t xml:space="preserve">) they </w:t>
      </w:r>
      <w:r w:rsidR="00606052" w:rsidRPr="006417ED">
        <w:t xml:space="preserve">had </w:t>
      </w:r>
      <w:r w:rsidR="00294C1D" w:rsidRPr="006417ED">
        <w:t>contact with, and their level of interaction with</w:t>
      </w:r>
      <w:r w:rsidR="005D20A3" w:rsidRPr="006417ED">
        <w:rPr>
          <w:rFonts w:hint="eastAsia"/>
        </w:rPr>
        <w:t xml:space="preserve"> them</w:t>
      </w:r>
      <w:r w:rsidR="00294C1D" w:rsidRPr="006417ED">
        <w:t xml:space="preserve">. </w:t>
      </w:r>
      <w:r w:rsidR="00F45ACC" w:rsidRPr="006417ED">
        <w:t>R</w:t>
      </w:r>
      <w:r w:rsidR="00C8084C" w:rsidRPr="006417ED">
        <w:t xml:space="preserve">espondents </w:t>
      </w:r>
      <w:r w:rsidR="008F1E80" w:rsidRPr="006417ED">
        <w:t>introduced</w:t>
      </w:r>
      <w:r w:rsidR="00C8084C" w:rsidRPr="006417ED">
        <w:t xml:space="preserve"> </w:t>
      </w:r>
      <w:r w:rsidR="0021605B" w:rsidRPr="006417ED">
        <w:t>a w</w:t>
      </w:r>
      <w:r w:rsidR="00CB2913" w:rsidRPr="006417ED">
        <w:t xml:space="preserve">ide </w:t>
      </w:r>
      <w:r w:rsidR="00C8084C" w:rsidRPr="006417ED">
        <w:t xml:space="preserve">range </w:t>
      </w:r>
      <w:r w:rsidR="00CB2913" w:rsidRPr="006417ED">
        <w:t xml:space="preserve">of actors </w:t>
      </w:r>
      <w:r w:rsidR="005220FD" w:rsidRPr="006417ED">
        <w:t>(Fig. 3)</w:t>
      </w:r>
      <w:r w:rsidR="00CB2913" w:rsidRPr="006417ED">
        <w:t xml:space="preserve">. </w:t>
      </w:r>
      <w:r>
        <w:t>T</w:t>
      </w:r>
      <w:r w:rsidR="00477C92" w:rsidRPr="006417ED">
        <w:t>he</w:t>
      </w:r>
      <w:r w:rsidR="00477C92" w:rsidRPr="006417ED" w:rsidDel="008F1E80">
        <w:t xml:space="preserve"> </w:t>
      </w:r>
      <w:r w:rsidR="002649B4" w:rsidRPr="006417ED">
        <w:t>Board of</w:t>
      </w:r>
      <w:r w:rsidR="00B47519" w:rsidRPr="006417ED">
        <w:t xml:space="preserve"> </w:t>
      </w:r>
      <w:r w:rsidR="002649B4" w:rsidRPr="006417ED">
        <w:t>I</w:t>
      </w:r>
      <w:r w:rsidR="00B47519" w:rsidRPr="006417ED">
        <w:t>nvestment</w:t>
      </w:r>
      <w:r w:rsidR="00557C96" w:rsidRPr="006417ED">
        <w:t xml:space="preserve"> (BO</w:t>
      </w:r>
      <w:r w:rsidR="00294C1D" w:rsidRPr="006417ED">
        <w:t>I</w:t>
      </w:r>
      <w:r w:rsidR="00557C96" w:rsidRPr="006417ED">
        <w:t>)</w:t>
      </w:r>
      <w:r w:rsidR="00B47519" w:rsidRPr="006417ED">
        <w:t xml:space="preserve"> and </w:t>
      </w:r>
      <w:r w:rsidR="002649B4" w:rsidRPr="006417ED">
        <w:t xml:space="preserve">Ministry of </w:t>
      </w:r>
      <w:r w:rsidR="00294C1D" w:rsidRPr="006417ED">
        <w:t>C</w:t>
      </w:r>
      <w:r w:rsidR="002649B4" w:rsidRPr="006417ED">
        <w:t>ommerce</w:t>
      </w:r>
      <w:r w:rsidR="00557C96" w:rsidRPr="006417ED">
        <w:t xml:space="preserve"> (MOC)</w:t>
      </w:r>
      <w:r w:rsidR="00FE4467" w:rsidRPr="006417ED">
        <w:t xml:space="preserve"> only had a limit</w:t>
      </w:r>
      <w:r w:rsidR="00C8084C" w:rsidRPr="006417ED">
        <w:t>ed</w:t>
      </w:r>
      <w:r w:rsidR="00FE4467" w:rsidRPr="006417ED">
        <w:t xml:space="preserve"> </w:t>
      </w:r>
      <w:r w:rsidR="00C8084C" w:rsidRPr="006417ED">
        <w:t xml:space="preserve">amount of </w:t>
      </w:r>
      <w:r w:rsidR="00561F71" w:rsidRPr="006417ED">
        <w:t xml:space="preserve">interaction </w:t>
      </w:r>
      <w:r w:rsidR="0095243D" w:rsidRPr="006417ED">
        <w:t xml:space="preserve">and information exchange </w:t>
      </w:r>
      <w:r w:rsidR="00561F71" w:rsidRPr="006417ED">
        <w:t>with P&amp;D in this system.</w:t>
      </w:r>
      <w:r w:rsidR="006C0DF6" w:rsidRPr="006417ED">
        <w:t xml:space="preserve"> </w:t>
      </w:r>
      <w:r w:rsidR="00477C92" w:rsidRPr="006417ED">
        <w:t>However</w:t>
      </w:r>
      <w:r w:rsidR="006C0DF6" w:rsidRPr="006417ED">
        <w:t xml:space="preserve">, most of the </w:t>
      </w:r>
      <w:r w:rsidR="006C0DF6" w:rsidRPr="006417ED">
        <w:lastRenderedPageBreak/>
        <w:t>stakeholders have extensive relationship</w:t>
      </w:r>
      <w:r>
        <w:t>s</w:t>
      </w:r>
      <w:r w:rsidR="006C0DF6" w:rsidRPr="006417ED">
        <w:t xml:space="preserve"> with others. </w:t>
      </w:r>
      <w:r w:rsidR="00483503" w:rsidRPr="006417ED">
        <w:t>The interactions were concentrated with P&amp;D</w:t>
      </w:r>
      <w:r w:rsidR="003A7113" w:rsidRPr="006417ED">
        <w:t xml:space="preserve"> and ENV. P&amp;D is central in the network of information and contact exchange, with close ties to all o</w:t>
      </w:r>
      <w:r w:rsidR="007E0975" w:rsidRPr="006417ED">
        <w:t xml:space="preserve">ther stakeholder groups of </w:t>
      </w:r>
      <w:r w:rsidR="00A266E9" w:rsidRPr="006417ED">
        <w:t>g</w:t>
      </w:r>
      <w:r w:rsidR="003A7113" w:rsidRPr="006417ED">
        <w:t xml:space="preserve">overnment, </w:t>
      </w:r>
      <w:r w:rsidR="00A266E9" w:rsidRPr="006417ED">
        <w:t>a</w:t>
      </w:r>
      <w:r w:rsidR="003A7113" w:rsidRPr="006417ED">
        <w:t xml:space="preserve">cademia, </w:t>
      </w:r>
      <w:r w:rsidR="00A266E9" w:rsidRPr="006417ED">
        <w:t>e</w:t>
      </w:r>
      <w:r w:rsidR="003A7113" w:rsidRPr="006417ED">
        <w:t>nterprise, and NGOs. ENV is also central given its strong ties to the companies and P&amp;D. It act</w:t>
      </w:r>
      <w:r w:rsidR="00DC1A48" w:rsidRPr="006417ED">
        <w:t>s</w:t>
      </w:r>
      <w:r w:rsidR="003A7113" w:rsidRPr="006417ED">
        <w:t xml:space="preserve"> as a</w:t>
      </w:r>
      <w:r w:rsidR="00980D8F" w:rsidRPr="006417ED">
        <w:t>n</w:t>
      </w:r>
      <w:r w:rsidR="003A7113" w:rsidRPr="006417ED">
        <w:t xml:space="preserve"> </w:t>
      </w:r>
      <w:r w:rsidR="00980D8F" w:rsidRPr="006417ED">
        <w:t xml:space="preserve">environmental </w:t>
      </w:r>
      <w:r w:rsidR="003A7113" w:rsidRPr="006417ED">
        <w:t xml:space="preserve">monitor </w:t>
      </w:r>
      <w:r w:rsidR="00C27522" w:rsidRPr="006417ED">
        <w:t>in the process of FDI in Pakistan.</w:t>
      </w:r>
      <w:r w:rsidR="00721C0D" w:rsidRPr="006417ED">
        <w:t xml:space="preserve"> Compared with other groups, compan</w:t>
      </w:r>
      <w:r w:rsidR="008D21C7" w:rsidRPr="006417ED">
        <w:t>ies</w:t>
      </w:r>
      <w:r w:rsidR="00721C0D" w:rsidRPr="006417ED">
        <w:t xml:space="preserve"> ha</w:t>
      </w:r>
      <w:r w:rsidR="008D21C7" w:rsidRPr="006417ED">
        <w:t>ve</w:t>
      </w:r>
      <w:r w:rsidR="00721C0D" w:rsidRPr="006417ED">
        <w:t xml:space="preserve"> </w:t>
      </w:r>
      <w:r w:rsidR="008D21C7" w:rsidRPr="006417ED">
        <w:t xml:space="preserve">the </w:t>
      </w:r>
      <w:r w:rsidR="00721C0D" w:rsidRPr="006417ED">
        <w:t xml:space="preserve">highest degree of closeness with other stakeholders, especially with W&amp;P which </w:t>
      </w:r>
      <w:r w:rsidR="008D21C7" w:rsidRPr="006417ED">
        <w:t xml:space="preserve">have </w:t>
      </w:r>
      <w:r w:rsidR="00721C0D" w:rsidRPr="006417ED">
        <w:t>a lot of cooperation with energy companies.</w:t>
      </w:r>
    </w:p>
    <w:p w14:paraId="22DCD198" w14:textId="77777777" w:rsidR="0069482E" w:rsidRPr="0069482E" w:rsidRDefault="0069482E" w:rsidP="0069482E">
      <w:pPr>
        <w:rPr>
          <w:lang w:val="en-GB" w:eastAsia="en-GB"/>
        </w:rPr>
      </w:pPr>
    </w:p>
    <w:p w14:paraId="76EA429D" w14:textId="5770C6F8" w:rsidR="00DF365A" w:rsidRDefault="005220FD" w:rsidP="0069482E">
      <w:pPr>
        <w:pStyle w:val="Newparagraph"/>
        <w:spacing w:line="240" w:lineRule="auto"/>
      </w:pPr>
      <w:r w:rsidRPr="006417ED">
        <w:t xml:space="preserve">Regarding the </w:t>
      </w:r>
      <w:r w:rsidR="00F437F3">
        <w:t xml:space="preserve">depiction of </w:t>
      </w:r>
      <w:r w:rsidRPr="006417ED">
        <w:t>social network</w:t>
      </w:r>
      <w:r w:rsidR="00F437F3">
        <w:t>s</w:t>
      </w:r>
      <w:r w:rsidRPr="006417ED">
        <w:t xml:space="preserve"> among stakeholders</w:t>
      </w:r>
      <w:r w:rsidR="002A289F" w:rsidRPr="006417ED">
        <w:t xml:space="preserve"> in Fig. </w:t>
      </w:r>
      <w:r w:rsidR="008F1E80" w:rsidRPr="006417ED">
        <w:rPr>
          <w:rFonts w:hint="eastAsia"/>
        </w:rPr>
        <w:t>3</w:t>
      </w:r>
      <w:r w:rsidRPr="006417ED">
        <w:t xml:space="preserve">, it is </w:t>
      </w:r>
      <w:r w:rsidR="008D21C7" w:rsidRPr="006417ED">
        <w:t xml:space="preserve">important </w:t>
      </w:r>
      <w:r w:rsidRPr="006417ED">
        <w:t>to consider the level of closeness among</w:t>
      </w:r>
      <w:r w:rsidR="008D21C7" w:rsidRPr="006417ED">
        <w:t>st</w:t>
      </w:r>
      <w:r w:rsidRPr="006417ED">
        <w:t xml:space="preserve"> stakeholders. An actor with a frequent interaction with others should be able to collect information faster and of better quali</w:t>
      </w:r>
      <w:r w:rsidR="00606052" w:rsidRPr="006417ED">
        <w:t xml:space="preserve">ty, thus their opinion having some </w:t>
      </w:r>
      <w:r w:rsidRPr="006417ED">
        <w:t xml:space="preserve">dominance in this system. The study used SNA closeness centrality </w:t>
      </w:r>
      <w:r w:rsidR="0052111E" w:rsidRPr="006417ED">
        <w:fldChar w:fldCharType="begin"/>
      </w:r>
      <w:r w:rsidR="0084465C" w:rsidRPr="006417ED">
        <w:instrText xml:space="preserve"> ADDIN EN.CITE &lt;EndNote&gt;&lt;Cite&gt;&lt;Author&gt;Freeman&lt;/Author&gt;&lt;Year&gt;1978&lt;/Year&gt;&lt;RecNum&gt;45&lt;/RecNum&gt;&lt;DisplayText&gt;(Freeman 1978)&lt;/DisplayText&gt;&lt;record&gt;&lt;rec-number&gt;45&lt;/rec-number&gt;&lt;foreign-keys&gt;&lt;key app="EN" db-id="v5fvfrfri50spjeze5cpzzsrds5dpvazte0z" timestamp="1458150493"&gt;45&lt;/key&gt;&lt;/foreign-keys&gt;&lt;ref-type name="Journal Article"&gt;17&lt;/ref-type&gt;&lt;contributors&gt;&lt;authors&gt;&lt;author&gt;Freeman, Linton C&lt;/author&gt;&lt;/authors&gt;&lt;/contributors&gt;&lt;titles&gt;&lt;title&gt;Centrality in social networks conceptual clarification&lt;/title&gt;&lt;secondary-title&gt;Social networks&lt;/secondary-title&gt;&lt;/titles&gt;&lt;periodical&gt;&lt;full-title&gt;Social networks&lt;/full-title&gt;&lt;/periodical&gt;&lt;pages&gt;215-239&lt;/pages&gt;&lt;volume&gt;1&lt;/volume&gt;&lt;number&gt;3&lt;/number&gt;&lt;dates&gt;&lt;year&gt;1978&lt;/year&gt;&lt;/dates&gt;&lt;isbn&gt;0378-8733&lt;/isbn&gt;&lt;urls&gt;&lt;/urls&gt;&lt;/record&gt;&lt;/Cite&gt;&lt;/EndNote&gt;</w:instrText>
      </w:r>
      <w:r w:rsidR="0052111E" w:rsidRPr="006417ED">
        <w:fldChar w:fldCharType="separate"/>
      </w:r>
      <w:r w:rsidR="0084465C" w:rsidRPr="006417ED">
        <w:rPr>
          <w:noProof/>
        </w:rPr>
        <w:t>(Freeman 1978)</w:t>
      </w:r>
      <w:r w:rsidR="0052111E" w:rsidRPr="006417ED">
        <w:fldChar w:fldCharType="end"/>
      </w:r>
      <w:r w:rsidRPr="006417ED">
        <w:t xml:space="preserve"> </w:t>
      </w:r>
      <w:r w:rsidR="00B423B4" w:rsidRPr="006417ED">
        <w:t xml:space="preserve">to determine the degree of importance of each stakeholder group. </w:t>
      </w:r>
      <w:r w:rsidR="00354681" w:rsidRPr="006417ED">
        <w:t xml:space="preserve">The weights are counted in accordance with their </w:t>
      </w:r>
      <w:r w:rsidR="00F437F3">
        <w:t>‘</w:t>
      </w:r>
      <w:r w:rsidR="00354681" w:rsidRPr="006417ED">
        <w:t>proportion of importance degree</w:t>
      </w:r>
      <w:r w:rsidR="00F437F3">
        <w:t>’</w:t>
      </w:r>
      <w:r w:rsidR="00354681" w:rsidRPr="006417ED">
        <w:t xml:space="preserve"> among stakeholders. </w:t>
      </w:r>
      <w:r w:rsidR="00DD04DA" w:rsidRPr="006417ED">
        <w:t xml:space="preserve">According to </w:t>
      </w:r>
      <w:r w:rsidR="00B423B4" w:rsidRPr="006417ED">
        <w:t xml:space="preserve">the calculation method illustrated above, P&amp;W has the highest importance (22.75%), followed by </w:t>
      </w:r>
      <w:r w:rsidR="001C5579" w:rsidRPr="006417ED">
        <w:t>ENV</w:t>
      </w:r>
      <w:r w:rsidR="009F04B3" w:rsidRPr="006417ED">
        <w:t xml:space="preserve"> (18.61%). Academia has the least importance </w:t>
      </w:r>
      <w:r w:rsidR="002B6D34" w:rsidRPr="006417ED">
        <w:t>(13.65%)</w:t>
      </w:r>
      <w:r w:rsidR="00F437F3">
        <w:t>,</w:t>
      </w:r>
      <w:r w:rsidR="002B6D34" w:rsidRPr="006417ED">
        <w:t xml:space="preserve"> </w:t>
      </w:r>
      <w:r w:rsidR="009F04B3" w:rsidRPr="006417ED">
        <w:t>owing to its limit</w:t>
      </w:r>
      <w:r w:rsidR="008D21C7" w:rsidRPr="006417ED">
        <w:t>ed</w:t>
      </w:r>
      <w:r w:rsidR="009F04B3" w:rsidRPr="006417ED">
        <w:t xml:space="preserve"> access to</w:t>
      </w:r>
      <w:r w:rsidR="002B6D34" w:rsidRPr="006417ED">
        <w:t xml:space="preserve"> information.</w:t>
      </w:r>
    </w:p>
    <w:p w14:paraId="0C618A77" w14:textId="77777777" w:rsidR="0069482E" w:rsidRPr="006417ED" w:rsidRDefault="0069482E" w:rsidP="0069482E">
      <w:pPr>
        <w:pStyle w:val="Newparagraph"/>
        <w:spacing w:line="240" w:lineRule="auto"/>
      </w:pPr>
    </w:p>
    <w:p w14:paraId="140A88BC" w14:textId="77777777" w:rsidR="001F4814" w:rsidRDefault="001F4814" w:rsidP="0069482E">
      <w:pPr>
        <w:pStyle w:val="Heading2"/>
        <w:keepLines w:val="0"/>
        <w:widowControl/>
        <w:spacing w:before="0" w:after="0"/>
        <w:ind w:right="567"/>
        <w:contextualSpacing/>
        <w:jc w:val="left"/>
        <w:rPr>
          <w:rFonts w:ascii="Times New Roman" w:eastAsia="Times New Roman" w:hAnsi="Times New Roman" w:cs="Arial"/>
          <w:bCs/>
          <w:i/>
          <w:iCs/>
          <w:kern w:val="0"/>
          <w:sz w:val="24"/>
          <w:szCs w:val="28"/>
          <w:lang w:val="en-GB" w:eastAsia="en-GB"/>
        </w:rPr>
      </w:pPr>
      <w:r w:rsidRPr="006417ED">
        <w:rPr>
          <w:rFonts w:ascii="Times New Roman" w:eastAsia="Times New Roman" w:hAnsi="Times New Roman" w:cs="Arial"/>
          <w:bCs/>
          <w:i/>
          <w:iCs/>
          <w:kern w:val="0"/>
          <w:sz w:val="24"/>
          <w:szCs w:val="28"/>
          <w:lang w:val="en-GB" w:eastAsia="en-GB"/>
        </w:rPr>
        <w:t>Prioritization matrix</w:t>
      </w:r>
    </w:p>
    <w:p w14:paraId="1509AD55" w14:textId="77777777" w:rsidR="0069482E" w:rsidRPr="0069482E" w:rsidRDefault="0069482E" w:rsidP="0069482E">
      <w:pPr>
        <w:rPr>
          <w:lang w:val="en-GB" w:eastAsia="en-GB"/>
        </w:rPr>
      </w:pPr>
    </w:p>
    <w:p w14:paraId="732C45F9" w14:textId="10081589" w:rsidR="00D74CFA" w:rsidRDefault="00D0417E" w:rsidP="0069482E">
      <w:pPr>
        <w:pStyle w:val="Paragraph"/>
        <w:spacing w:before="0" w:line="240" w:lineRule="auto"/>
      </w:pPr>
      <w:r w:rsidRPr="006417ED">
        <w:t>In order t</w:t>
      </w:r>
      <w:r w:rsidR="007E794F" w:rsidRPr="006417ED">
        <w:t xml:space="preserve">o evaluate the </w:t>
      </w:r>
      <w:r w:rsidR="00A5262B" w:rsidRPr="006417ED">
        <w:t xml:space="preserve">expected </w:t>
      </w:r>
      <w:r w:rsidR="007E794F" w:rsidRPr="006417ED">
        <w:t xml:space="preserve">social and environmental impact of Chinese FDI in Pakistan on the variety of objectives of different stakeholders, </w:t>
      </w:r>
      <w:r w:rsidR="00947975" w:rsidRPr="006417ED">
        <w:t xml:space="preserve">environmental and social issues </w:t>
      </w:r>
      <w:r w:rsidR="00F437F3">
        <w:t xml:space="preserve">were chosen </w:t>
      </w:r>
      <w:r w:rsidR="004E3C99" w:rsidRPr="006417ED">
        <w:t>according to</w:t>
      </w:r>
      <w:r w:rsidR="007E794F" w:rsidRPr="006417ED">
        <w:t xml:space="preserve"> </w:t>
      </w:r>
      <w:r w:rsidR="004E3C99" w:rsidRPr="006417ED">
        <w:t xml:space="preserve">the top concerns of </w:t>
      </w:r>
      <w:r w:rsidR="00A266E9" w:rsidRPr="006417ED">
        <w:t>g</w:t>
      </w:r>
      <w:r w:rsidR="004E3C99" w:rsidRPr="006417ED">
        <w:t xml:space="preserve">overnment, </w:t>
      </w:r>
      <w:r w:rsidR="00A266E9" w:rsidRPr="006417ED">
        <w:t>a</w:t>
      </w:r>
      <w:r w:rsidR="004E3C99" w:rsidRPr="006417ED">
        <w:t xml:space="preserve">cademia, </w:t>
      </w:r>
      <w:r w:rsidR="00A266E9" w:rsidRPr="006417ED">
        <w:t>e</w:t>
      </w:r>
      <w:r w:rsidR="00BE1806" w:rsidRPr="006417ED">
        <w:t>nterprise</w:t>
      </w:r>
      <w:r w:rsidR="004E3C99" w:rsidRPr="006417ED">
        <w:t xml:space="preserve">, and </w:t>
      </w:r>
      <w:r w:rsidR="00A266E9" w:rsidRPr="006417ED">
        <w:t>o</w:t>
      </w:r>
      <w:r w:rsidR="004E3C99" w:rsidRPr="006417ED">
        <w:t xml:space="preserve">thers (e.g. </w:t>
      </w:r>
      <w:r w:rsidRPr="006417ED">
        <w:t>e</w:t>
      </w:r>
      <w:r w:rsidR="004E3C99" w:rsidRPr="006417ED">
        <w:t xml:space="preserve">nvironmental </w:t>
      </w:r>
      <w:r w:rsidRPr="006417ED">
        <w:t>c</w:t>
      </w:r>
      <w:r w:rsidR="004E3C99" w:rsidRPr="006417ED">
        <w:t>onsultants,</w:t>
      </w:r>
      <w:r w:rsidR="00DC1A48" w:rsidRPr="006417ED">
        <w:t xml:space="preserve"> international organizations,</w:t>
      </w:r>
      <w:r w:rsidR="004E3C99" w:rsidRPr="006417ED">
        <w:t xml:space="preserve"> NGOs). Fig. 4 </w:t>
      </w:r>
      <w:r w:rsidR="00A36754" w:rsidRPr="006417ED">
        <w:t>shows</w:t>
      </w:r>
      <w:r w:rsidR="004E3C99" w:rsidRPr="006417ED">
        <w:t xml:space="preserve"> the </w:t>
      </w:r>
      <w:r w:rsidR="00947975" w:rsidRPr="006417ED">
        <w:t>Chinese FDI impact level of the priorities</w:t>
      </w:r>
      <w:r w:rsidR="004E3C99" w:rsidRPr="006417ED">
        <w:t xml:space="preserve"> </w:t>
      </w:r>
      <w:r w:rsidR="006B7ED2" w:rsidRPr="006417ED">
        <w:t>among</w:t>
      </w:r>
      <w:r w:rsidR="00906E04" w:rsidRPr="006417ED">
        <w:t xml:space="preserve"> 18 social and environmental issues </w:t>
      </w:r>
      <w:r w:rsidR="004E3C99" w:rsidRPr="006417ED">
        <w:t>for each group</w:t>
      </w:r>
      <w:r w:rsidR="006B7ED2" w:rsidRPr="006417ED">
        <w:t>. Score</w:t>
      </w:r>
      <w:r w:rsidR="00A5262B" w:rsidRPr="006417ED">
        <w:t>s</w:t>
      </w:r>
      <w:r w:rsidR="006B7ED2" w:rsidRPr="006417ED">
        <w:t xml:space="preserve"> </w:t>
      </w:r>
      <w:r w:rsidR="00A5262B" w:rsidRPr="006417ED">
        <w:t xml:space="preserve">on a </w:t>
      </w:r>
      <w:r w:rsidR="006B7ED2" w:rsidRPr="006417ED">
        <w:t xml:space="preserve">-3 to </w:t>
      </w:r>
      <w:r w:rsidRPr="006417ED">
        <w:t>+</w:t>
      </w:r>
      <w:r w:rsidR="006B7ED2" w:rsidRPr="006417ED">
        <w:t xml:space="preserve">3 scale show the impact level, </w:t>
      </w:r>
      <w:r w:rsidR="00A5262B" w:rsidRPr="006417ED">
        <w:t xml:space="preserve">with </w:t>
      </w:r>
      <w:r w:rsidR="006B7ED2" w:rsidRPr="006417ED">
        <w:t xml:space="preserve">minus </w:t>
      </w:r>
      <w:r w:rsidR="00DC1A48" w:rsidRPr="006417ED">
        <w:t>indicating</w:t>
      </w:r>
      <w:r w:rsidR="00A5262B" w:rsidRPr="006417ED">
        <w:t xml:space="preserve"> a</w:t>
      </w:r>
      <w:r w:rsidR="006B7ED2" w:rsidRPr="006417ED">
        <w:t xml:space="preserve"> negative impact</w:t>
      </w:r>
      <w:r w:rsidR="004E3C99" w:rsidRPr="006417ED">
        <w:t>.</w:t>
      </w:r>
    </w:p>
    <w:p w14:paraId="2F4B4EE7" w14:textId="77777777" w:rsidR="0069482E" w:rsidRPr="0069482E" w:rsidRDefault="0069482E" w:rsidP="0069482E">
      <w:pPr>
        <w:rPr>
          <w:lang w:val="en-GB" w:eastAsia="en-GB"/>
        </w:rPr>
      </w:pPr>
    </w:p>
    <w:p w14:paraId="04854BB6" w14:textId="3F7FBF53" w:rsidR="003E0321" w:rsidRDefault="00D74CFA" w:rsidP="0069482E">
      <w:pPr>
        <w:pStyle w:val="Newparagraph"/>
        <w:spacing w:line="240" w:lineRule="auto"/>
      </w:pPr>
      <w:r w:rsidRPr="006417ED">
        <w:t xml:space="preserve">The results indicate that </w:t>
      </w:r>
      <w:r w:rsidR="008A19A5" w:rsidRPr="006417ED">
        <w:t>e</w:t>
      </w:r>
      <w:r w:rsidRPr="006417ED">
        <w:t xml:space="preserve">nergy use </w:t>
      </w:r>
      <w:r w:rsidR="008A19A5" w:rsidRPr="006417ED">
        <w:t>and a</w:t>
      </w:r>
      <w:r w:rsidRPr="006417ED">
        <w:t>ccessib</w:t>
      </w:r>
      <w:r w:rsidR="008A19A5" w:rsidRPr="006417ED">
        <w:t>ility</w:t>
      </w:r>
      <w:r w:rsidRPr="006417ED">
        <w:t xml:space="preserve"> to electricity are </w:t>
      </w:r>
      <w:r w:rsidR="00606052" w:rsidRPr="006417ED">
        <w:t xml:space="preserve">perceived to be </w:t>
      </w:r>
      <w:r w:rsidRPr="006417ED">
        <w:t>the most important environment</w:t>
      </w:r>
      <w:r w:rsidR="00606052" w:rsidRPr="006417ED">
        <w:t>al</w:t>
      </w:r>
      <w:r w:rsidR="001F35A4" w:rsidRPr="006417ED">
        <w:t xml:space="preserve"> and social</w:t>
      </w:r>
      <w:r w:rsidRPr="006417ED">
        <w:t xml:space="preserve"> impacts for Chinese FDI in Pakistan as three groups rank them as top concerns. All stakeholders </w:t>
      </w:r>
      <w:r w:rsidR="008A19A5" w:rsidRPr="006417ED">
        <w:t xml:space="preserve">are </w:t>
      </w:r>
      <w:r w:rsidRPr="006417ED">
        <w:t xml:space="preserve">convinced that the Chinese FDI in Pakistan will bring </w:t>
      </w:r>
      <w:r w:rsidR="008A19A5" w:rsidRPr="006417ED">
        <w:t xml:space="preserve">strongly </w:t>
      </w:r>
      <w:r w:rsidRPr="006417ED">
        <w:t>positive impact</w:t>
      </w:r>
      <w:r w:rsidR="008A19A5" w:rsidRPr="006417ED">
        <w:t>s</w:t>
      </w:r>
      <w:r w:rsidRPr="006417ED">
        <w:t xml:space="preserve"> on all </w:t>
      </w:r>
      <w:r w:rsidR="004A38A5" w:rsidRPr="006417ED">
        <w:t>energy issues</w:t>
      </w:r>
      <w:r w:rsidR="00E97C29" w:rsidRPr="006417ED">
        <w:t xml:space="preserve"> (e.g. </w:t>
      </w:r>
      <w:r w:rsidR="008A19A5" w:rsidRPr="006417ED">
        <w:t>e</w:t>
      </w:r>
      <w:r w:rsidR="00E97C29" w:rsidRPr="006417ED">
        <w:t xml:space="preserve">nergy use, </w:t>
      </w:r>
      <w:r w:rsidR="008A19A5" w:rsidRPr="006417ED">
        <w:t>a</w:t>
      </w:r>
      <w:r w:rsidR="00E97C29" w:rsidRPr="006417ED">
        <w:t>ccessib</w:t>
      </w:r>
      <w:r w:rsidR="008A19A5" w:rsidRPr="006417ED">
        <w:t>ility</w:t>
      </w:r>
      <w:r w:rsidR="00E97C29" w:rsidRPr="006417ED">
        <w:t xml:space="preserve"> to electricity, </w:t>
      </w:r>
      <w:r w:rsidR="008A19A5" w:rsidRPr="006417ED">
        <w:t>r</w:t>
      </w:r>
      <w:r w:rsidR="00E97C29" w:rsidRPr="006417ED">
        <w:t xml:space="preserve">enewable energy use, </w:t>
      </w:r>
      <w:r w:rsidR="008A19A5" w:rsidRPr="006417ED">
        <w:t>e</w:t>
      </w:r>
      <w:r w:rsidR="00E97C29" w:rsidRPr="006417ED">
        <w:t xml:space="preserve">nergy efficiency, and </w:t>
      </w:r>
      <w:r w:rsidR="008A19A5" w:rsidRPr="006417ED">
        <w:t>e</w:t>
      </w:r>
      <w:r w:rsidR="00E97C29" w:rsidRPr="006417ED">
        <w:t>nergy demand management)</w:t>
      </w:r>
      <w:r w:rsidR="004A38A5" w:rsidRPr="006417ED">
        <w:t xml:space="preserve">, </w:t>
      </w:r>
      <w:r w:rsidR="00E97C29" w:rsidRPr="006417ED">
        <w:t>as most of the Chinese investment is in the area of clean energy</w:t>
      </w:r>
      <w:r w:rsidR="00AA1134" w:rsidRPr="006417ED">
        <w:t xml:space="preserve">. </w:t>
      </w:r>
      <w:r w:rsidR="003E0321" w:rsidRPr="006417ED">
        <w:t xml:space="preserve">Similarly, </w:t>
      </w:r>
      <w:r w:rsidR="008A19A5" w:rsidRPr="006417ED">
        <w:t>e</w:t>
      </w:r>
      <w:r w:rsidR="003E0321" w:rsidRPr="006417ED">
        <w:t>mployment rate</w:t>
      </w:r>
      <w:r w:rsidR="00606052" w:rsidRPr="006417ED">
        <w:t>s</w:t>
      </w:r>
      <w:r w:rsidR="003E0321" w:rsidRPr="006417ED">
        <w:t xml:space="preserve"> and </w:t>
      </w:r>
      <w:r w:rsidR="008A19A5" w:rsidRPr="006417ED">
        <w:t>t</w:t>
      </w:r>
      <w:r w:rsidR="003E0321" w:rsidRPr="006417ED">
        <w:t xml:space="preserve">ransportation convenience </w:t>
      </w:r>
      <w:r w:rsidR="009B49B0" w:rsidRPr="006417ED">
        <w:t xml:space="preserve">are also high and </w:t>
      </w:r>
      <w:r w:rsidR="008A19A5" w:rsidRPr="006417ED">
        <w:t xml:space="preserve">are expected to have a </w:t>
      </w:r>
      <w:r w:rsidR="009B49B0" w:rsidRPr="006417ED">
        <w:t>strong positive impact as well.</w:t>
      </w:r>
      <w:r w:rsidR="001D4C4D" w:rsidRPr="006417ED">
        <w:t xml:space="preserve"> Air quality received the most negative </w:t>
      </w:r>
      <w:r w:rsidR="00FD3C5E" w:rsidRPr="006417ED">
        <w:t>results</w:t>
      </w:r>
      <w:r w:rsidR="001D4C4D" w:rsidRPr="006417ED">
        <w:t xml:space="preserve">. All stakeholders believe Chinese investment in Pakistan will </w:t>
      </w:r>
      <w:r w:rsidR="00FD3C5E" w:rsidRPr="006417ED">
        <w:t xml:space="preserve">have </w:t>
      </w:r>
      <w:r w:rsidR="001D4C4D" w:rsidRPr="006417ED">
        <w:t xml:space="preserve">negative impact on local </w:t>
      </w:r>
      <w:r w:rsidR="00606052" w:rsidRPr="006417ED">
        <w:t>air quality</w:t>
      </w:r>
      <w:r w:rsidR="008726BA">
        <w:t xml:space="preserve"> (Fig. 5). This </w:t>
      </w:r>
      <w:r w:rsidR="001D4C4D" w:rsidRPr="006417ED">
        <w:t xml:space="preserve">is </w:t>
      </w:r>
      <w:r w:rsidR="008726BA">
        <w:t xml:space="preserve">therefore a major </w:t>
      </w:r>
      <w:r w:rsidR="001D4C4D" w:rsidRPr="006417ED">
        <w:t>challenge for Chinese investment</w:t>
      </w:r>
      <w:r w:rsidR="00D0417E" w:rsidRPr="006417ED">
        <w:t>,</w:t>
      </w:r>
      <w:r w:rsidR="001333CE" w:rsidRPr="006417ED">
        <w:t xml:space="preserve"> </w:t>
      </w:r>
      <w:r w:rsidR="00FD3C5E" w:rsidRPr="006417ED">
        <w:t>requir</w:t>
      </w:r>
      <w:r w:rsidR="00D0417E" w:rsidRPr="006417ED">
        <w:t>ing</w:t>
      </w:r>
      <w:r w:rsidR="00FD3C5E" w:rsidRPr="006417ED">
        <w:t xml:space="preserve"> </w:t>
      </w:r>
      <w:r w:rsidR="001333CE" w:rsidRPr="006417ED">
        <w:t>special attention</w:t>
      </w:r>
      <w:r w:rsidR="001D4C4D" w:rsidRPr="006417ED">
        <w:t>.</w:t>
      </w:r>
    </w:p>
    <w:p w14:paraId="771EB028" w14:textId="77777777" w:rsidR="0069482E" w:rsidRPr="006417ED" w:rsidRDefault="0069482E" w:rsidP="0069482E">
      <w:pPr>
        <w:pStyle w:val="Newparagraph"/>
        <w:spacing w:line="240" w:lineRule="auto"/>
      </w:pPr>
    </w:p>
    <w:p w14:paraId="08B6281D" w14:textId="4347F1F5" w:rsidR="000C7BF3" w:rsidRDefault="00B749D5" w:rsidP="0069482E">
      <w:pPr>
        <w:pStyle w:val="Newparagraph"/>
        <w:spacing w:line="240" w:lineRule="auto"/>
      </w:pPr>
      <w:r w:rsidRPr="006417ED">
        <w:t xml:space="preserve">There are also some issues with divergence </w:t>
      </w:r>
      <w:r w:rsidR="00512CA2" w:rsidRPr="006417ED">
        <w:t>of impact by</w:t>
      </w:r>
      <w:r w:rsidRPr="006417ED">
        <w:t xml:space="preserve"> different stakeholder groups. </w:t>
      </w:r>
      <w:r w:rsidR="00D74CFA" w:rsidRPr="006417ED">
        <w:t xml:space="preserve">Water resource consumption is an important environmental issue which </w:t>
      </w:r>
      <w:r w:rsidR="00D74CFA" w:rsidRPr="006417ED">
        <w:lastRenderedPageBreak/>
        <w:t xml:space="preserve">receives attention from </w:t>
      </w:r>
      <w:r w:rsidR="00FD3C5E" w:rsidRPr="006417ED">
        <w:t>g</w:t>
      </w:r>
      <w:r w:rsidR="00D74CFA" w:rsidRPr="006417ED">
        <w:t xml:space="preserve">overnment, </w:t>
      </w:r>
      <w:r w:rsidR="00FD3C5E" w:rsidRPr="006417ED">
        <w:t>e</w:t>
      </w:r>
      <w:r w:rsidR="00D74CFA" w:rsidRPr="006417ED">
        <w:t>nterprise</w:t>
      </w:r>
      <w:r w:rsidR="00FD3C5E" w:rsidRPr="006417ED">
        <w:t>s</w:t>
      </w:r>
      <w:r w:rsidR="00D74CFA" w:rsidRPr="006417ED">
        <w:t xml:space="preserve"> and </w:t>
      </w:r>
      <w:r w:rsidR="00FD3C5E" w:rsidRPr="006417ED">
        <w:t>o</w:t>
      </w:r>
      <w:r w:rsidR="00D74CFA" w:rsidRPr="006417ED">
        <w:t xml:space="preserve">thers. </w:t>
      </w:r>
      <w:r w:rsidR="007E0975" w:rsidRPr="006417ED">
        <w:t>G</w:t>
      </w:r>
      <w:r w:rsidR="00D74CFA" w:rsidRPr="006417ED">
        <w:t xml:space="preserve">overnment </w:t>
      </w:r>
      <w:r w:rsidR="00FD3C5E" w:rsidRPr="006417ED">
        <w:t xml:space="preserve">believes </w:t>
      </w:r>
      <w:r w:rsidR="00D74CFA" w:rsidRPr="006417ED">
        <w:t xml:space="preserve">that the impact on water consumption should be positive (0.71), as </w:t>
      </w:r>
      <w:r w:rsidR="00162DDE" w:rsidRPr="006417ED">
        <w:t xml:space="preserve">they </w:t>
      </w:r>
      <w:r w:rsidR="00D0417E" w:rsidRPr="006417ED">
        <w:t xml:space="preserve">appear to </w:t>
      </w:r>
      <w:r w:rsidR="00162DDE" w:rsidRPr="006417ED">
        <w:t xml:space="preserve">believe </w:t>
      </w:r>
      <w:r w:rsidR="00143804" w:rsidRPr="006417ED">
        <w:t xml:space="preserve">that government will </w:t>
      </w:r>
      <w:r w:rsidR="00D0417E" w:rsidRPr="006417ED">
        <w:t xml:space="preserve">bring forward </w:t>
      </w:r>
      <w:r w:rsidR="00143804" w:rsidRPr="006417ED">
        <w:t>positive action. For example,</w:t>
      </w:r>
      <w:r w:rsidR="00FD3C5E" w:rsidRPr="006417ED">
        <w:t xml:space="preserve"> </w:t>
      </w:r>
      <w:r w:rsidR="00D74CFA" w:rsidRPr="006417ED">
        <w:t>more restrict</w:t>
      </w:r>
      <w:r w:rsidR="00FD3C5E" w:rsidRPr="006417ED">
        <w:t>ive</w:t>
      </w:r>
      <w:r w:rsidR="00D74CFA" w:rsidRPr="006417ED">
        <w:t xml:space="preserve"> environmental legislation and implementation </w:t>
      </w:r>
      <w:r w:rsidR="00FD3C5E" w:rsidRPr="006417ED">
        <w:t xml:space="preserve">will happen </w:t>
      </w:r>
      <w:r w:rsidR="00D74CFA" w:rsidRPr="006417ED">
        <w:t xml:space="preserve">under international </w:t>
      </w:r>
      <w:r w:rsidR="00FD3C5E" w:rsidRPr="006417ED">
        <w:t>observation</w:t>
      </w:r>
      <w:r w:rsidR="00D74CFA" w:rsidRPr="006417ED">
        <w:t xml:space="preserve">. According to ENV, FDI in Pakistan </w:t>
      </w:r>
      <w:r w:rsidR="00FD3C5E" w:rsidRPr="006417ED">
        <w:t xml:space="preserve">will have </w:t>
      </w:r>
      <w:r w:rsidR="00D74CFA" w:rsidRPr="006417ED">
        <w:t xml:space="preserve">benefits in </w:t>
      </w:r>
      <w:r w:rsidR="00FD3C5E" w:rsidRPr="006417ED">
        <w:t xml:space="preserve">resulting in </w:t>
      </w:r>
      <w:r w:rsidR="00D74CFA" w:rsidRPr="006417ED">
        <w:t>better environmental planning, management, and monitoring</w:t>
      </w:r>
      <w:r w:rsidR="0071658E" w:rsidRPr="006417ED">
        <w:t xml:space="preserve"> (from the comments of the questionnaire)</w:t>
      </w:r>
      <w:r w:rsidR="00D74CFA" w:rsidRPr="006417ED">
        <w:t xml:space="preserve">. Thus, the impact on water consumption might be positive with </w:t>
      </w:r>
      <w:r w:rsidR="00FD3C5E" w:rsidRPr="006417ED">
        <w:t>a</w:t>
      </w:r>
      <w:r w:rsidR="008726BA">
        <w:t>n</w:t>
      </w:r>
      <w:r w:rsidR="00FD3C5E" w:rsidRPr="006417ED">
        <w:t xml:space="preserve"> </w:t>
      </w:r>
      <w:r w:rsidR="008726BA">
        <w:t xml:space="preserve">improved </w:t>
      </w:r>
      <w:r w:rsidR="00D74CFA" w:rsidRPr="006417ED">
        <w:t>industrial structure (composition effect) and more advanced production technology (techni</w:t>
      </w:r>
      <w:r w:rsidR="00FD3C5E" w:rsidRPr="006417ED">
        <w:t>cal</w:t>
      </w:r>
      <w:r w:rsidR="00D74CFA" w:rsidRPr="006417ED">
        <w:t xml:space="preserve"> effect) </w:t>
      </w:r>
      <w:r w:rsidR="0052111E" w:rsidRPr="006417ED">
        <w:fldChar w:fldCharType="begin"/>
      </w:r>
      <w:r w:rsidR="0084465C" w:rsidRPr="006417ED">
        <w:instrText xml:space="preserve"> ADDIN EN.CITE &lt;EndNote&gt;&lt;Cite&gt;&lt;Author&gt;Copeland&lt;/Author&gt;&lt;Year&gt;1994&lt;/Year&gt;&lt;RecNum&gt;48&lt;/RecNum&gt;&lt;DisplayText&gt;(Copeland and Taylor 1994)&lt;/DisplayText&gt;&lt;record&gt;&lt;rec-number&gt;48&lt;/rec-number&gt;&lt;foreign-keys&gt;&lt;key app="EN" db-id="v5fvfrfri50spjeze5cpzzsrds5dpvazte0z" timestamp="1462551175"&gt;48&lt;/key&gt;&lt;/foreign-keys&gt;&lt;ref-type name="Journal Article"&gt;17&lt;/ref-type&gt;&lt;contributors&gt;&lt;authors&gt;&lt;author&gt;Copeland, Brian R&lt;/author&gt;&lt;author&gt;Taylor, M Scott&lt;/author&gt;&lt;/authors&gt;&lt;/contributors&gt;&lt;titles&gt;&lt;title&gt;North-South trade and the environment&lt;/title&gt;&lt;secondary-title&gt;The quarterly journal of Economics&lt;/secondary-title&gt;&lt;/titles&gt;&lt;periodical&gt;&lt;full-title&gt;The quarterly journal of Economics&lt;/full-title&gt;&lt;/periodical&gt;&lt;pages&gt;755-787&lt;/pages&gt;&lt;dates&gt;&lt;year&gt;1994&lt;/year&gt;&lt;/dates&gt;&lt;isbn&gt;0033-5533&lt;/isbn&gt;&lt;urls&gt;&lt;/urls&gt;&lt;/record&gt;&lt;/Cite&gt;&lt;/EndNote&gt;</w:instrText>
      </w:r>
      <w:r w:rsidR="0052111E" w:rsidRPr="006417ED">
        <w:fldChar w:fldCharType="separate"/>
      </w:r>
      <w:r w:rsidR="0084465C" w:rsidRPr="006417ED">
        <w:rPr>
          <w:noProof/>
        </w:rPr>
        <w:t>(Copeland and Taylor 1994)</w:t>
      </w:r>
      <w:r w:rsidR="0052111E" w:rsidRPr="006417ED">
        <w:fldChar w:fldCharType="end"/>
      </w:r>
      <w:r w:rsidR="00D74CFA" w:rsidRPr="006417ED">
        <w:t xml:space="preserve">. However, </w:t>
      </w:r>
      <w:r w:rsidR="00FD3C5E" w:rsidRPr="006417ED">
        <w:t>e</w:t>
      </w:r>
      <w:r w:rsidR="00D74CFA" w:rsidRPr="006417ED">
        <w:t>nterprise</w:t>
      </w:r>
      <w:r w:rsidR="00FD3C5E" w:rsidRPr="006417ED">
        <w:t>s</w:t>
      </w:r>
      <w:r w:rsidR="00D74CFA" w:rsidRPr="006417ED">
        <w:t xml:space="preserve"> and </w:t>
      </w:r>
      <w:r w:rsidR="00FD3C5E" w:rsidRPr="006417ED">
        <w:t>o</w:t>
      </w:r>
      <w:r w:rsidR="00D74CFA" w:rsidRPr="006417ED">
        <w:t xml:space="preserve">thers consider the investment impact on water consumption </w:t>
      </w:r>
      <w:r w:rsidR="00D0417E" w:rsidRPr="006417ED">
        <w:t xml:space="preserve">to be </w:t>
      </w:r>
      <w:r w:rsidR="00D74CFA" w:rsidRPr="006417ED">
        <w:t>negative, -1.5 and -1.0 respectively</w:t>
      </w:r>
      <w:r w:rsidR="000724A9" w:rsidRPr="006417ED">
        <w:t>, which are</w:t>
      </w:r>
      <w:r w:rsidR="00D74CFA" w:rsidRPr="006417ED">
        <w:t xml:space="preserve"> reasonable given that the </w:t>
      </w:r>
      <w:r w:rsidR="00FD3C5E" w:rsidRPr="006417ED">
        <w:t xml:space="preserve">construction </w:t>
      </w:r>
      <w:r w:rsidR="00D74CFA" w:rsidRPr="006417ED">
        <w:t xml:space="preserve">of </w:t>
      </w:r>
      <w:r w:rsidR="00FD3C5E" w:rsidRPr="006417ED">
        <w:t xml:space="preserve">associated </w:t>
      </w:r>
      <w:r w:rsidR="00D74CFA" w:rsidRPr="006417ED">
        <w:t>infrastructure and operat</w:t>
      </w:r>
      <w:r w:rsidR="00FD3C5E" w:rsidRPr="006417ED">
        <w:t>ion</w:t>
      </w:r>
      <w:r w:rsidR="00D74CFA" w:rsidRPr="006417ED">
        <w:t xml:space="preserve"> of power plants consuming water.</w:t>
      </w:r>
      <w:r w:rsidR="00304EC8" w:rsidRPr="006417ED">
        <w:t xml:space="preserve"> </w:t>
      </w:r>
    </w:p>
    <w:p w14:paraId="6F58F03B" w14:textId="77777777" w:rsidR="0069482E" w:rsidRPr="006417ED" w:rsidRDefault="0069482E" w:rsidP="0069482E">
      <w:pPr>
        <w:pStyle w:val="Newparagraph"/>
        <w:spacing w:line="240" w:lineRule="auto"/>
      </w:pPr>
    </w:p>
    <w:p w14:paraId="4F2D8D57" w14:textId="46FEBBAB" w:rsidR="00603CAC" w:rsidRDefault="000C7BF3" w:rsidP="0069482E">
      <w:pPr>
        <w:pStyle w:val="Newparagraph"/>
        <w:spacing w:line="240" w:lineRule="auto"/>
      </w:pPr>
      <w:r w:rsidRPr="006417ED">
        <w:t>By</w:t>
      </w:r>
      <w:r w:rsidR="00304EC8" w:rsidRPr="006417ED">
        <w:t xml:space="preserve"> calculating the </w:t>
      </w:r>
      <w:r w:rsidRPr="006417ED">
        <w:t>respon</w:t>
      </w:r>
      <w:r w:rsidR="00FD3C5E" w:rsidRPr="006417ED">
        <w:t>ses</w:t>
      </w:r>
      <w:r w:rsidR="00304EC8" w:rsidRPr="006417ED">
        <w:t xml:space="preserve"> of all stakeholder groups by their weights, the</w:t>
      </w:r>
      <w:r w:rsidRPr="006417ED">
        <w:t xml:space="preserve"> prioritization matrix</w:t>
      </w:r>
      <w:r w:rsidR="00304EC8" w:rsidRPr="006417ED">
        <w:t xml:space="preserve"> </w:t>
      </w:r>
      <w:r w:rsidRPr="006417ED">
        <w:t xml:space="preserve">of the </w:t>
      </w:r>
      <w:r w:rsidR="00304EC8" w:rsidRPr="006417ED">
        <w:t xml:space="preserve">total impact </w:t>
      </w:r>
      <w:r w:rsidRPr="006417ED">
        <w:t xml:space="preserve">and total concern of 18 social and environmental issues are shown in </w:t>
      </w:r>
      <w:r w:rsidR="00304EC8" w:rsidRPr="006417ED">
        <w:t>Fig. 5.</w:t>
      </w:r>
      <w:r w:rsidR="00EC621F" w:rsidRPr="006417ED">
        <w:t xml:space="preserve"> The issue </w:t>
      </w:r>
      <w:r w:rsidR="00FD3C5E" w:rsidRPr="006417ED">
        <w:t xml:space="preserve">of greatest concern </w:t>
      </w:r>
      <w:r w:rsidR="00EC621F" w:rsidRPr="006417ED">
        <w:t xml:space="preserve">is </w:t>
      </w:r>
      <w:r w:rsidR="00FD3C5E" w:rsidRPr="006417ED">
        <w:t>u</w:t>
      </w:r>
      <w:r w:rsidR="008726BA">
        <w:t xml:space="preserve">nderground </w:t>
      </w:r>
      <w:r w:rsidR="00EC621F" w:rsidRPr="006417ED">
        <w:t>water</w:t>
      </w:r>
      <w:r w:rsidR="000F192C" w:rsidRPr="006417ED">
        <w:t xml:space="preserve">. </w:t>
      </w:r>
      <w:r w:rsidR="008726BA">
        <w:t>However</w:t>
      </w:r>
      <w:r w:rsidR="000F192C" w:rsidRPr="006417ED">
        <w:t xml:space="preserve">, </w:t>
      </w:r>
      <w:r w:rsidR="008726BA">
        <w:t xml:space="preserve">overall stakeholders believe the impact of </w:t>
      </w:r>
      <w:r w:rsidR="000F192C" w:rsidRPr="006417ED">
        <w:t xml:space="preserve">FDI on it </w:t>
      </w:r>
      <w:r w:rsidR="008726BA">
        <w:t xml:space="preserve">will </w:t>
      </w:r>
      <w:r w:rsidR="000F192C" w:rsidRPr="006417ED">
        <w:t xml:space="preserve">be neutral. </w:t>
      </w:r>
      <w:r w:rsidR="002D17F0" w:rsidRPr="006417ED">
        <w:t>Enterprise</w:t>
      </w:r>
      <w:r w:rsidR="00FD3C5E" w:rsidRPr="006417ED">
        <w:t>s</w:t>
      </w:r>
      <w:r w:rsidR="002D17F0" w:rsidRPr="006417ED">
        <w:t xml:space="preserve"> and </w:t>
      </w:r>
      <w:r w:rsidR="00FD3C5E" w:rsidRPr="006417ED">
        <w:t>o</w:t>
      </w:r>
      <w:r w:rsidR="002D17F0" w:rsidRPr="006417ED">
        <w:t xml:space="preserve">thers thought there </w:t>
      </w:r>
      <w:r w:rsidR="008726BA">
        <w:t>would be</w:t>
      </w:r>
      <w:r w:rsidR="002D17F0" w:rsidRPr="006417ED">
        <w:t xml:space="preserve"> a slightly negative impact on underground water in coal mining and power plant areas. However, </w:t>
      </w:r>
      <w:r w:rsidR="00A266E9" w:rsidRPr="006417ED">
        <w:t>g</w:t>
      </w:r>
      <w:r w:rsidR="002D17F0" w:rsidRPr="006417ED">
        <w:t>overnment</w:t>
      </w:r>
      <w:r w:rsidR="002B4381" w:rsidRPr="006417ED">
        <w:t xml:space="preserve"> </w:t>
      </w:r>
      <w:r w:rsidR="008726BA">
        <w:t xml:space="preserve">thinks </w:t>
      </w:r>
      <w:r w:rsidR="002B4381" w:rsidRPr="006417ED">
        <w:t xml:space="preserve">that negative </w:t>
      </w:r>
      <w:r w:rsidR="00FD3C5E" w:rsidRPr="006417ED">
        <w:t xml:space="preserve">impacts </w:t>
      </w:r>
      <w:r w:rsidR="008726BA">
        <w:t xml:space="preserve">could </w:t>
      </w:r>
      <w:r w:rsidR="002B4381" w:rsidRPr="006417ED">
        <w:t>be minimized by conducting SEA or implementing mitigation measures.</w:t>
      </w:r>
      <w:r w:rsidR="00603CAC" w:rsidRPr="006417ED">
        <w:t xml:space="preserve"> </w:t>
      </w:r>
      <w:r w:rsidR="00D0417E" w:rsidRPr="006417ED">
        <w:t xml:space="preserve">Furthermore, one </w:t>
      </w:r>
      <w:r w:rsidR="00603CAC" w:rsidRPr="006417ED">
        <w:t xml:space="preserve">of the stakeholders </w:t>
      </w:r>
      <w:r w:rsidR="00530536" w:rsidRPr="006417ED">
        <w:t>mentioned</w:t>
      </w:r>
      <w:r w:rsidR="00603CAC" w:rsidRPr="006417ED">
        <w:t xml:space="preserve"> </w:t>
      </w:r>
      <w:r w:rsidR="008726BA">
        <w:t xml:space="preserve">the </w:t>
      </w:r>
      <w:r w:rsidR="00603CAC" w:rsidRPr="006417ED">
        <w:t xml:space="preserve">international relation with neighbouring countries, such as India. The Indian government has particular concerns </w:t>
      </w:r>
      <w:r w:rsidR="00D0417E" w:rsidRPr="006417ED">
        <w:t xml:space="preserve">on </w:t>
      </w:r>
      <w:r w:rsidR="00603CAC" w:rsidRPr="006417ED">
        <w:t xml:space="preserve">the China-Pakistan Economic Corridor that is part of OBOR </w:t>
      </w:r>
      <w:r w:rsidR="00D0417E" w:rsidRPr="006417ED">
        <w:t xml:space="preserve">which </w:t>
      </w:r>
      <w:r w:rsidR="00603CAC" w:rsidRPr="006417ED">
        <w:t xml:space="preserve">includes projects in territory </w:t>
      </w:r>
      <w:r w:rsidR="008726BA">
        <w:t xml:space="preserve">claimed by </w:t>
      </w:r>
      <w:r w:rsidR="00603CAC" w:rsidRPr="006417ED">
        <w:t>India. The OBOR may be a potential economic opportunity but it also threatens India’s current dominance in its backyard – the Indian Ocean region</w:t>
      </w:r>
      <w:r w:rsidR="00CC6EB9" w:rsidRPr="006417ED">
        <w:t xml:space="preserve"> (Madan 2016, Mishra 2016)</w:t>
      </w:r>
      <w:r w:rsidR="00603CAC" w:rsidRPr="006417ED">
        <w:t>.</w:t>
      </w:r>
    </w:p>
    <w:p w14:paraId="4204F175" w14:textId="77777777" w:rsidR="0069482E" w:rsidRPr="006417ED" w:rsidRDefault="0069482E" w:rsidP="0069482E">
      <w:pPr>
        <w:pStyle w:val="Newparagraph"/>
        <w:spacing w:line="240" w:lineRule="auto"/>
      </w:pPr>
    </w:p>
    <w:p w14:paraId="21943446" w14:textId="6883AE23" w:rsidR="00D74CFA" w:rsidRDefault="00885317" w:rsidP="0069482E">
      <w:pPr>
        <w:pStyle w:val="Newparagraph"/>
        <w:spacing w:line="240" w:lineRule="auto"/>
      </w:pPr>
      <w:r w:rsidRPr="006417ED">
        <w:t>Over</w:t>
      </w:r>
      <w:r w:rsidR="00E97C29" w:rsidRPr="006417ED">
        <w:t xml:space="preserve">all, the opportunity of the investment </w:t>
      </w:r>
      <w:r w:rsidR="00FD3C5E" w:rsidRPr="006417ED">
        <w:t xml:space="preserve">with regards to </w:t>
      </w:r>
      <w:r w:rsidR="00E97C29" w:rsidRPr="006417ED">
        <w:t xml:space="preserve">energy </w:t>
      </w:r>
      <w:r w:rsidR="00C100D1" w:rsidRPr="006417ED">
        <w:t>and human settlement</w:t>
      </w:r>
      <w:r w:rsidRPr="006417ED">
        <w:t xml:space="preserve"> </w:t>
      </w:r>
      <w:r w:rsidR="00FD3C5E" w:rsidRPr="006417ED">
        <w:t>is obvious</w:t>
      </w:r>
      <w:r w:rsidR="00C100D1" w:rsidRPr="006417ED">
        <w:t xml:space="preserve">, especially </w:t>
      </w:r>
      <w:r w:rsidR="00FD3C5E" w:rsidRPr="006417ED">
        <w:t>e</w:t>
      </w:r>
      <w:r w:rsidR="00C100D1" w:rsidRPr="006417ED">
        <w:t xml:space="preserve">nergy use and </w:t>
      </w:r>
      <w:r w:rsidR="00FD3C5E" w:rsidRPr="006417ED">
        <w:t>e</w:t>
      </w:r>
      <w:r w:rsidR="00C100D1" w:rsidRPr="006417ED">
        <w:t xml:space="preserve">mployment rate, which rated </w:t>
      </w:r>
      <w:r w:rsidR="009E7F60" w:rsidRPr="006417ED">
        <w:t xml:space="preserve">with </w:t>
      </w:r>
      <w:r w:rsidR="003B3156" w:rsidRPr="006417ED">
        <w:t xml:space="preserve">‘high </w:t>
      </w:r>
      <w:r w:rsidR="009E7F60" w:rsidRPr="006417ED">
        <w:t>concern</w:t>
      </w:r>
      <w:r w:rsidR="00AE41BB" w:rsidRPr="006417ED">
        <w:t>s</w:t>
      </w:r>
      <w:r w:rsidR="003B3156" w:rsidRPr="006417ED">
        <w:t>’</w:t>
      </w:r>
      <w:r w:rsidR="00C100D1" w:rsidRPr="006417ED">
        <w:t xml:space="preserve"> and </w:t>
      </w:r>
      <w:r w:rsidR="003B3156" w:rsidRPr="006417ED">
        <w:t>‘</w:t>
      </w:r>
      <w:r w:rsidR="00C100D1" w:rsidRPr="006417ED">
        <w:t>positive impact</w:t>
      </w:r>
      <w:r w:rsidR="00AE41BB" w:rsidRPr="006417ED">
        <w:t>s</w:t>
      </w:r>
      <w:r w:rsidR="003B3156" w:rsidRPr="006417ED">
        <w:rPr>
          <w:lang w:val="en-US"/>
        </w:rPr>
        <w:t>’ by respondents</w:t>
      </w:r>
      <w:r w:rsidR="00E97C29" w:rsidRPr="006417ED">
        <w:t xml:space="preserve">. </w:t>
      </w:r>
      <w:r w:rsidR="00C100D1" w:rsidRPr="006417ED">
        <w:t xml:space="preserve">Water quality </w:t>
      </w:r>
      <w:r w:rsidRPr="006417ED">
        <w:t xml:space="preserve">issues, such as </w:t>
      </w:r>
      <w:r w:rsidR="00FD3C5E" w:rsidRPr="006417ED">
        <w:t>g</w:t>
      </w:r>
      <w:r w:rsidRPr="006417ED">
        <w:t xml:space="preserve">roundwater water quality </w:t>
      </w:r>
      <w:r w:rsidR="00C100D1" w:rsidRPr="006417ED">
        <w:t xml:space="preserve">and </w:t>
      </w:r>
      <w:r w:rsidR="00FD3C5E" w:rsidRPr="006417ED">
        <w:t>d</w:t>
      </w:r>
      <w:r w:rsidR="00C100D1" w:rsidRPr="006417ED">
        <w:t xml:space="preserve">rinking water safety are also </w:t>
      </w:r>
      <w:r w:rsidRPr="006417ED">
        <w:t>under positive impact of FDI.</w:t>
      </w:r>
      <w:r w:rsidR="00FC1B7E" w:rsidRPr="006417ED">
        <w:t xml:space="preserve"> </w:t>
      </w:r>
      <w:r w:rsidR="00FD3C5E" w:rsidRPr="006417ED">
        <w:t>T</w:t>
      </w:r>
      <w:r w:rsidR="00FC1B7E" w:rsidRPr="006417ED">
        <w:t xml:space="preserve">he challenge of investment is concentrated </w:t>
      </w:r>
      <w:r w:rsidR="00FD3C5E" w:rsidRPr="006417ED">
        <w:t xml:space="preserve">on </w:t>
      </w:r>
      <w:r w:rsidR="00AE41BB" w:rsidRPr="006417ED">
        <w:t xml:space="preserve">e.g. </w:t>
      </w:r>
      <w:r w:rsidR="00FC1B7E" w:rsidRPr="006417ED">
        <w:t>air quality</w:t>
      </w:r>
      <w:r w:rsidR="00FD3C5E" w:rsidRPr="006417ED">
        <w:t>.</w:t>
      </w:r>
      <w:r w:rsidR="00C0366A" w:rsidRPr="006417ED">
        <w:t xml:space="preserve"> </w:t>
      </w:r>
      <w:r w:rsidR="00FD3C5E" w:rsidRPr="006417ED">
        <w:t xml:space="preserve">This </w:t>
      </w:r>
      <w:r w:rsidR="00C0366A" w:rsidRPr="006417ED">
        <w:t>has the most serious influence</w:t>
      </w:r>
      <w:r w:rsidR="00FC1B7E" w:rsidRPr="006417ED">
        <w:t>.</w:t>
      </w:r>
      <w:r w:rsidR="00C0366A" w:rsidRPr="006417ED">
        <w:t xml:space="preserve"> Water consumption </w:t>
      </w:r>
      <w:r w:rsidR="001379D7" w:rsidRPr="006417ED">
        <w:t xml:space="preserve">should </w:t>
      </w:r>
      <w:r w:rsidR="00C0366A" w:rsidRPr="006417ED">
        <w:t>also be paid more attention</w:t>
      </w:r>
      <w:r w:rsidR="00AE41BB" w:rsidRPr="006417ED">
        <w:t>,</w:t>
      </w:r>
      <w:r w:rsidR="00C0366A" w:rsidRPr="006417ED">
        <w:t xml:space="preserve"> considering the large amount of water </w:t>
      </w:r>
      <w:r w:rsidR="00FD3C5E" w:rsidRPr="006417ED">
        <w:t xml:space="preserve">needed </w:t>
      </w:r>
      <w:r w:rsidR="00C0366A" w:rsidRPr="006417ED">
        <w:t xml:space="preserve">for </w:t>
      </w:r>
      <w:r w:rsidR="00FD3C5E" w:rsidRPr="006417ED">
        <w:t xml:space="preserve">construction </w:t>
      </w:r>
      <w:r w:rsidR="00C0366A" w:rsidRPr="006417ED">
        <w:t>of infrastructure and operati</w:t>
      </w:r>
      <w:r w:rsidR="00FD3C5E" w:rsidRPr="006417ED">
        <w:t>on</w:t>
      </w:r>
      <w:r w:rsidR="00C0366A" w:rsidRPr="006417ED">
        <w:t xml:space="preserve"> of power plants</w:t>
      </w:r>
      <w:r w:rsidR="001379D7" w:rsidRPr="006417ED">
        <w:t xml:space="preserve">. </w:t>
      </w:r>
      <w:r w:rsidR="00C100D1" w:rsidRPr="006417ED">
        <w:t xml:space="preserve">These </w:t>
      </w:r>
      <w:r w:rsidR="001379D7" w:rsidRPr="006417ED">
        <w:t>issues</w:t>
      </w:r>
      <w:r w:rsidR="00C100D1" w:rsidRPr="006417ED">
        <w:t xml:space="preserve"> are identified as high </w:t>
      </w:r>
      <w:r w:rsidRPr="006417ED">
        <w:t xml:space="preserve">assessment </w:t>
      </w:r>
      <w:r w:rsidR="00C100D1" w:rsidRPr="006417ED">
        <w:t>priority areas</w:t>
      </w:r>
      <w:r w:rsidRPr="006417ED">
        <w:t xml:space="preserve"> and </w:t>
      </w:r>
      <w:r w:rsidR="00FD3C5E" w:rsidRPr="006417ED">
        <w:t xml:space="preserve">represent a </w:t>
      </w:r>
      <w:r w:rsidR="00FC1B7E" w:rsidRPr="006417ED">
        <w:t>real challenge for Chinese FDI.</w:t>
      </w:r>
      <w:r w:rsidR="00091D2C" w:rsidRPr="006417ED">
        <w:t xml:space="preserve"> </w:t>
      </w:r>
      <w:r w:rsidR="00AE41BB" w:rsidRPr="006417ED">
        <w:t>B</w:t>
      </w:r>
      <w:r w:rsidR="00091D2C" w:rsidRPr="006417ED">
        <w:t>iodiversity and land use in Pakistan will be influenced by Chinese FDI</w:t>
      </w:r>
      <w:r w:rsidR="00AE41BB" w:rsidRPr="006417ED">
        <w:t>.</w:t>
      </w:r>
      <w:r w:rsidR="00091D2C" w:rsidRPr="006417ED">
        <w:t xml:space="preserve"> </w:t>
      </w:r>
      <w:r w:rsidR="00AE41BB" w:rsidRPr="006417ED">
        <w:t xml:space="preserve">However, </w:t>
      </w:r>
      <w:r w:rsidR="00091D2C" w:rsidRPr="006417ED">
        <w:t xml:space="preserve">the issue is not urgent at this </w:t>
      </w:r>
      <w:r w:rsidR="00AE41BB" w:rsidRPr="006417ED">
        <w:t>moment</w:t>
      </w:r>
      <w:r w:rsidR="00091D2C" w:rsidRPr="006417ED">
        <w:t xml:space="preserve">, </w:t>
      </w:r>
      <w:r w:rsidR="00AE41BB" w:rsidRPr="006417ED">
        <w:t xml:space="preserve">as it </w:t>
      </w:r>
      <w:r w:rsidR="00091D2C" w:rsidRPr="006417ED">
        <w:t xml:space="preserve">can be mitigated through </w:t>
      </w:r>
      <w:r w:rsidR="00AE41BB" w:rsidRPr="006417ED">
        <w:t xml:space="preserve">forward looking </w:t>
      </w:r>
      <w:r w:rsidR="00091D2C" w:rsidRPr="006417ED">
        <w:t xml:space="preserve">environmental planning. </w:t>
      </w:r>
    </w:p>
    <w:p w14:paraId="52AFF03E" w14:textId="77777777" w:rsidR="0069482E" w:rsidRPr="006417ED" w:rsidRDefault="0069482E" w:rsidP="0069482E">
      <w:pPr>
        <w:pStyle w:val="Newparagraph"/>
        <w:spacing w:line="240" w:lineRule="auto"/>
      </w:pPr>
    </w:p>
    <w:p w14:paraId="4DA629F6" w14:textId="77777777" w:rsidR="00804B76" w:rsidRDefault="00F94707" w:rsidP="0069482E">
      <w:pPr>
        <w:pStyle w:val="Heading1"/>
        <w:keepLines w:val="0"/>
        <w:widowControl/>
        <w:spacing w:before="0" w:after="0" w:line="240" w:lineRule="auto"/>
        <w:ind w:right="567"/>
        <w:contextualSpacing/>
        <w:jc w:val="left"/>
        <w:rPr>
          <w:rFonts w:ascii="Times New Roman" w:eastAsia="Times New Roman" w:hAnsi="Times New Roman" w:cs="Arial"/>
          <w:kern w:val="32"/>
          <w:sz w:val="24"/>
          <w:szCs w:val="32"/>
          <w:lang w:val="en-GB" w:eastAsia="en-GB"/>
        </w:rPr>
      </w:pPr>
      <w:r w:rsidRPr="006417ED">
        <w:rPr>
          <w:rFonts w:ascii="Times New Roman" w:eastAsia="Times New Roman" w:hAnsi="Times New Roman" w:cs="Arial"/>
          <w:kern w:val="32"/>
          <w:sz w:val="24"/>
          <w:szCs w:val="32"/>
          <w:lang w:val="en-GB" w:eastAsia="en-GB"/>
        </w:rPr>
        <w:t>Discussion</w:t>
      </w:r>
    </w:p>
    <w:p w14:paraId="42A05317" w14:textId="77777777" w:rsidR="0069482E" w:rsidRPr="0069482E" w:rsidRDefault="0069482E" w:rsidP="0069482E">
      <w:pPr>
        <w:rPr>
          <w:lang w:val="en-GB" w:eastAsia="en-GB"/>
        </w:rPr>
      </w:pPr>
    </w:p>
    <w:p w14:paraId="170C7A4F" w14:textId="530D5EE5" w:rsidR="00FD061A" w:rsidRDefault="007E1C76" w:rsidP="0069482E">
      <w:pPr>
        <w:pStyle w:val="Paragraph"/>
        <w:spacing w:before="0" w:line="240" w:lineRule="auto"/>
      </w:pPr>
      <w:r w:rsidRPr="006417ED">
        <w:t>S</w:t>
      </w:r>
      <w:r w:rsidR="0068741C" w:rsidRPr="006417ED">
        <w:t xml:space="preserve">takeholder analysis </w:t>
      </w:r>
      <w:r w:rsidR="008726BA">
        <w:t xml:space="preserve">is a technique which </w:t>
      </w:r>
      <w:r w:rsidR="0068741C" w:rsidRPr="006417ED">
        <w:t xml:space="preserve">has been used widely in </w:t>
      </w:r>
      <w:r w:rsidRPr="006417ED">
        <w:t xml:space="preserve">e.g. </w:t>
      </w:r>
      <w:r w:rsidR="0068741C" w:rsidRPr="006417ED">
        <w:t xml:space="preserve">waste management, natural resource management, and marine management. However, </w:t>
      </w:r>
      <w:r w:rsidR="008726BA">
        <w:t xml:space="preserve">up </w:t>
      </w:r>
      <w:r w:rsidR="0068741C" w:rsidRPr="006417ED">
        <w:t xml:space="preserve">until now few have attempted to </w:t>
      </w:r>
      <w:r w:rsidR="00C303F0" w:rsidRPr="006417ED">
        <w:t xml:space="preserve">apply </w:t>
      </w:r>
      <w:r w:rsidR="0068741C" w:rsidRPr="006417ED">
        <w:t xml:space="preserve">stakeholder analysis in the field of FDI </w:t>
      </w:r>
      <w:r w:rsidR="0068741C" w:rsidRPr="006417ED">
        <w:lastRenderedPageBreak/>
        <w:t xml:space="preserve">management. </w:t>
      </w:r>
      <w:r w:rsidR="006B1170" w:rsidRPr="006417ED">
        <w:t xml:space="preserve">The research </w:t>
      </w:r>
      <w:r w:rsidR="008726BA">
        <w:t xml:space="preserve">underlying this paper </w:t>
      </w:r>
      <w:r w:rsidR="006B1170" w:rsidRPr="006417ED">
        <w:t xml:space="preserve">explored the stakeholder analysis model of </w:t>
      </w:r>
      <w:r w:rsidR="00B53498" w:rsidRPr="006417ED">
        <w:t xml:space="preserve">investment </w:t>
      </w:r>
      <w:r w:rsidR="008726BA">
        <w:t xml:space="preserve">programme related </w:t>
      </w:r>
      <w:r w:rsidR="006B1170" w:rsidRPr="006417ED">
        <w:t xml:space="preserve">SEA, and </w:t>
      </w:r>
      <w:r w:rsidR="00FD061A" w:rsidRPr="006417ED">
        <w:t xml:space="preserve">clarified the investment network among stakeholders </w:t>
      </w:r>
      <w:r w:rsidR="006B1170" w:rsidRPr="006417ED">
        <w:t xml:space="preserve">and environmental priorities </w:t>
      </w:r>
      <w:r w:rsidR="0061187D" w:rsidRPr="006417ED">
        <w:t xml:space="preserve">of OBOR </w:t>
      </w:r>
      <w:r w:rsidR="00FD061A" w:rsidRPr="006417ED">
        <w:t>in Pakistan.</w:t>
      </w:r>
    </w:p>
    <w:p w14:paraId="1BA067A8" w14:textId="77777777" w:rsidR="0069482E" w:rsidRPr="0069482E" w:rsidRDefault="0069482E" w:rsidP="0069482E">
      <w:pPr>
        <w:rPr>
          <w:lang w:val="en-GB" w:eastAsia="en-GB"/>
        </w:rPr>
      </w:pPr>
    </w:p>
    <w:p w14:paraId="54BCED42" w14:textId="7090A54E" w:rsidR="005F33C3" w:rsidRDefault="007E1C76" w:rsidP="0069482E">
      <w:pPr>
        <w:pStyle w:val="Newparagraph"/>
        <w:spacing w:line="240" w:lineRule="auto"/>
      </w:pPr>
      <w:r w:rsidRPr="006417ED">
        <w:t xml:space="preserve">Our </w:t>
      </w:r>
      <w:r w:rsidR="005F33C3" w:rsidRPr="006417ED">
        <w:t>prioritization matrix results reveal the opportunit</w:t>
      </w:r>
      <w:r w:rsidRPr="006417ED">
        <w:t>ies</w:t>
      </w:r>
      <w:r w:rsidR="005F33C3" w:rsidRPr="006417ED">
        <w:t xml:space="preserve"> and challenge</w:t>
      </w:r>
      <w:r w:rsidRPr="006417ED">
        <w:t>s</w:t>
      </w:r>
      <w:r w:rsidR="005F33C3" w:rsidRPr="006417ED">
        <w:t xml:space="preserve"> of Chinese investment. All challenge</w:t>
      </w:r>
      <w:r w:rsidR="007C0ABA" w:rsidRPr="006417ED">
        <w:t>s</w:t>
      </w:r>
      <w:r w:rsidR="005F33C3" w:rsidRPr="006417ED">
        <w:t xml:space="preserve"> affect Chinese FDI in Pakistan, but according to the prioritization matrix, air quality is the key limiting factor and </w:t>
      </w:r>
      <w:r w:rsidR="008726BA">
        <w:t xml:space="preserve">could be </w:t>
      </w:r>
      <w:r w:rsidRPr="006417ED">
        <w:t xml:space="preserve">a </w:t>
      </w:r>
      <w:r w:rsidR="005F33C3" w:rsidRPr="006417ED">
        <w:t xml:space="preserve">serious </w:t>
      </w:r>
      <w:r w:rsidRPr="006417ED">
        <w:t xml:space="preserve">problem </w:t>
      </w:r>
      <w:r w:rsidR="005F33C3" w:rsidRPr="006417ED">
        <w:t xml:space="preserve">if </w:t>
      </w:r>
      <w:r w:rsidR="008726BA">
        <w:t xml:space="preserve">not </w:t>
      </w:r>
      <w:r w:rsidR="005F33C3" w:rsidRPr="006417ED">
        <w:t xml:space="preserve">treated </w:t>
      </w:r>
      <w:r w:rsidR="008726BA">
        <w:t xml:space="preserve">adequately </w:t>
      </w:r>
      <w:r w:rsidR="005F33C3" w:rsidRPr="006417ED">
        <w:t xml:space="preserve">(Fig. 5). </w:t>
      </w:r>
      <w:r w:rsidR="00423F0D" w:rsidRPr="006417ED">
        <w:t>V</w:t>
      </w:r>
      <w:r w:rsidR="005F33C3" w:rsidRPr="006417ED">
        <w:t xml:space="preserve">ehicular emissions </w:t>
      </w:r>
      <w:r w:rsidR="00423F0D" w:rsidRPr="006417ED">
        <w:t xml:space="preserve">currently </w:t>
      </w:r>
      <w:r w:rsidR="005F33C3" w:rsidRPr="006417ED">
        <w:t>account for 90</w:t>
      </w:r>
      <w:r w:rsidRPr="006417ED">
        <w:t>%</w:t>
      </w:r>
      <w:r w:rsidR="005F33C3" w:rsidRPr="006417ED">
        <w:t xml:space="preserve"> of Pakistan</w:t>
      </w:r>
      <w:r w:rsidR="007C0ABA" w:rsidRPr="006417ED">
        <w:t>i</w:t>
      </w:r>
      <w:r w:rsidR="005F33C3" w:rsidRPr="006417ED">
        <w:t xml:space="preserve"> pollutants. The investment </w:t>
      </w:r>
      <w:r w:rsidR="00423F0D" w:rsidRPr="006417ED">
        <w:t xml:space="preserve">in the </w:t>
      </w:r>
      <w:r w:rsidR="005F33C3" w:rsidRPr="006417ED">
        <w:t>transport sector (the second largest Chinese FDI sector for OBOR) will bring more air pollution (negative impact of scale effect)</w:t>
      </w:r>
      <w:r w:rsidR="00423F0D" w:rsidRPr="006417ED">
        <w:t>.</w:t>
      </w:r>
      <w:r w:rsidR="005F33C3" w:rsidRPr="006417ED">
        <w:t xml:space="preserve"> </w:t>
      </w:r>
      <w:r w:rsidR="00423F0D" w:rsidRPr="006417ED">
        <w:t>However</w:t>
      </w:r>
      <w:r w:rsidR="005F33C3" w:rsidRPr="006417ED">
        <w:t xml:space="preserve">, quick and efficient transport would be helpful in reducing mineral fuel consumption (positive impact of scale effect). Thus, </w:t>
      </w:r>
      <w:r w:rsidR="00423F0D" w:rsidRPr="006417ED">
        <w:t xml:space="preserve">SEA and </w:t>
      </w:r>
      <w:r w:rsidR="005F33C3" w:rsidRPr="006417ED">
        <w:t xml:space="preserve">EIA </w:t>
      </w:r>
      <w:r w:rsidR="00423F0D" w:rsidRPr="006417ED">
        <w:t>of transport policies, plans, programmes and projects</w:t>
      </w:r>
      <w:r w:rsidR="00091D2C" w:rsidRPr="006417ED">
        <w:t xml:space="preserve"> </w:t>
      </w:r>
      <w:r w:rsidR="005F33C3" w:rsidRPr="006417ED">
        <w:t xml:space="preserve">should be introduced to </w:t>
      </w:r>
      <w:r w:rsidRPr="006417ED">
        <w:t xml:space="preserve">support </w:t>
      </w:r>
      <w:r w:rsidR="005F33C3" w:rsidRPr="006417ED">
        <w:t>minimiz</w:t>
      </w:r>
      <w:r w:rsidRPr="006417ED">
        <w:t>ation of</w:t>
      </w:r>
      <w:r w:rsidR="005F33C3" w:rsidRPr="006417ED">
        <w:t xml:space="preserve"> impact</w:t>
      </w:r>
      <w:r w:rsidRPr="006417ED">
        <w:t>s</w:t>
      </w:r>
      <w:r w:rsidR="005F33C3" w:rsidRPr="006417ED">
        <w:t xml:space="preserve"> on air. Special attention should also be paid to the transport GHG emission</w:t>
      </w:r>
      <w:r w:rsidRPr="006417ED">
        <w:t>s</w:t>
      </w:r>
      <w:r w:rsidR="005F33C3" w:rsidRPr="006417ED">
        <w:t xml:space="preserve"> which could aggravate the problem of climate change. </w:t>
      </w:r>
      <w:r w:rsidR="00423F0D" w:rsidRPr="006417ED">
        <w:t>W</w:t>
      </w:r>
      <w:r w:rsidR="005F33C3" w:rsidRPr="006417ED">
        <w:t xml:space="preserve">ater consumption is the second largest challenge of investment and the most serious environmental problem in Pakistan. Thus, investment industries should </w:t>
      </w:r>
      <w:r w:rsidR="00423F0D" w:rsidRPr="006417ED">
        <w:t xml:space="preserve">use </w:t>
      </w:r>
      <w:r w:rsidR="005F33C3" w:rsidRPr="006417ED">
        <w:t xml:space="preserve">advanced technology and high water productivity. </w:t>
      </w:r>
    </w:p>
    <w:p w14:paraId="73B56AC0" w14:textId="77777777" w:rsidR="0069482E" w:rsidRPr="006417ED" w:rsidRDefault="0069482E" w:rsidP="0069482E">
      <w:pPr>
        <w:pStyle w:val="Newparagraph"/>
        <w:spacing w:line="240" w:lineRule="auto"/>
      </w:pPr>
    </w:p>
    <w:p w14:paraId="6EE6DE88" w14:textId="0F3F88FB" w:rsidR="005F33C3" w:rsidRDefault="005F33C3" w:rsidP="0069482E">
      <w:pPr>
        <w:pStyle w:val="Newparagraph"/>
        <w:spacing w:line="240" w:lineRule="auto"/>
      </w:pPr>
      <w:r w:rsidRPr="006417ED">
        <w:t xml:space="preserve">Chinese FDI creates </w:t>
      </w:r>
      <w:r w:rsidR="00423F0D" w:rsidRPr="006417ED">
        <w:t xml:space="preserve">an </w:t>
      </w:r>
      <w:r w:rsidRPr="006417ED">
        <w:t xml:space="preserve">opportunity for Pakistan. </w:t>
      </w:r>
      <w:r w:rsidR="00A96D33" w:rsidRPr="006417ED">
        <w:t xml:space="preserve">As most of </w:t>
      </w:r>
      <w:r w:rsidR="007C666A" w:rsidRPr="006417ED">
        <w:t>Chinese</w:t>
      </w:r>
      <w:r w:rsidR="00A96D33" w:rsidRPr="006417ED">
        <w:t xml:space="preserve"> investment</w:t>
      </w:r>
      <w:r w:rsidR="00600B50" w:rsidRPr="006417ED">
        <w:t>s</w:t>
      </w:r>
      <w:r w:rsidR="00A96D33" w:rsidRPr="006417ED">
        <w:t xml:space="preserve"> is in the field of energy and infrastructure, </w:t>
      </w:r>
      <w:r w:rsidR="007C666A" w:rsidRPr="006417ED">
        <w:t xml:space="preserve">OBOR will reduce the </w:t>
      </w:r>
      <w:r w:rsidR="00606052" w:rsidRPr="006417ED">
        <w:t>proportion of manufacturing</w:t>
      </w:r>
      <w:r w:rsidR="003B3156" w:rsidRPr="006417ED">
        <w:t xml:space="preserve"> in</w:t>
      </w:r>
      <w:r w:rsidR="008726BA">
        <w:t xml:space="preserve"> the</w:t>
      </w:r>
      <w:r w:rsidR="003B3156" w:rsidRPr="006417ED">
        <w:t xml:space="preserve"> long term</w:t>
      </w:r>
      <w:r w:rsidR="007C666A" w:rsidRPr="006417ED">
        <w:t xml:space="preserve">, which may cause </w:t>
      </w:r>
      <w:r w:rsidR="00606052" w:rsidRPr="006417ED">
        <w:t>some</w:t>
      </w:r>
      <w:r w:rsidR="007C666A" w:rsidRPr="006417ED">
        <w:t xml:space="preserve"> de-industrialization in Pakistan. </w:t>
      </w:r>
      <w:r w:rsidR="007E1C76" w:rsidRPr="006417ED">
        <w:t>E</w:t>
      </w:r>
      <w:r w:rsidR="00600B50" w:rsidRPr="006417ED">
        <w:t xml:space="preserve">nvironmental problems accompanied with manufacturing production may </w:t>
      </w:r>
      <w:r w:rsidR="007E1C76" w:rsidRPr="006417ED">
        <w:t xml:space="preserve">be </w:t>
      </w:r>
      <w:r w:rsidR="00606052" w:rsidRPr="006417ED">
        <w:t>reduce</w:t>
      </w:r>
      <w:r w:rsidR="007E1C76" w:rsidRPr="006417ED">
        <w:t>d</w:t>
      </w:r>
      <w:r w:rsidR="00600B50" w:rsidRPr="006417ED">
        <w:t>. In addition, a</w:t>
      </w:r>
      <w:r w:rsidRPr="006417ED">
        <w:t xml:space="preserve">ccording to the respondents, there are great benefits and opportunities in </w:t>
      </w:r>
      <w:r w:rsidR="00423F0D" w:rsidRPr="006417ED">
        <w:t xml:space="preserve">the </w:t>
      </w:r>
      <w:r w:rsidRPr="006417ED">
        <w:t>energy field, especially energy use. With the largest amount of investment for OBOR</w:t>
      </w:r>
      <w:r w:rsidR="008726BA">
        <w:t xml:space="preserve"> focusing on energy</w:t>
      </w:r>
      <w:r w:rsidRPr="006417ED">
        <w:t xml:space="preserve">, the available reserves of energy resources would increase. As for </w:t>
      </w:r>
      <w:r w:rsidR="00423F0D" w:rsidRPr="006417ED">
        <w:t xml:space="preserve">an </w:t>
      </w:r>
      <w:r w:rsidRPr="006417ED">
        <w:t>optimistic energy prospect in Pakistan, energ</w:t>
      </w:r>
      <w:r w:rsidR="002966DB">
        <w:t>y consuming industries</w:t>
      </w:r>
      <w:r w:rsidR="007E1C76" w:rsidRPr="006417ED">
        <w:t>,</w:t>
      </w:r>
      <w:r w:rsidRPr="006417ED">
        <w:t xml:space="preserve"> such as manufactur</w:t>
      </w:r>
      <w:r w:rsidR="00423F0D" w:rsidRPr="006417ED">
        <w:t>ing</w:t>
      </w:r>
      <w:r w:rsidR="002966DB">
        <w:t>, may benefit</w:t>
      </w:r>
      <w:r w:rsidRPr="006417ED">
        <w:t xml:space="preserve"> </w:t>
      </w:r>
      <w:r w:rsidR="002966DB">
        <w:t>in the future</w:t>
      </w:r>
      <w:r w:rsidRPr="006417ED">
        <w:t xml:space="preserve">. </w:t>
      </w:r>
      <w:r w:rsidR="00600B50" w:rsidRPr="006417ED">
        <w:t>Finally</w:t>
      </w:r>
      <w:r w:rsidRPr="006417ED">
        <w:t xml:space="preserve">, the problem of water contamination and drinking water safety would be eased with more advanced technology and </w:t>
      </w:r>
      <w:r w:rsidR="00423F0D" w:rsidRPr="006417ED">
        <w:t xml:space="preserve">better </w:t>
      </w:r>
      <w:r w:rsidRPr="006417ED">
        <w:t xml:space="preserve">environmental management under the pressure of international opinion </w:t>
      </w:r>
      <w:r w:rsidR="0052111E" w:rsidRPr="006417ED">
        <w:fldChar w:fldCharType="begin"/>
      </w:r>
      <w:r w:rsidR="0084465C" w:rsidRPr="006417ED">
        <w:instrText xml:space="preserve"> ADDIN EN.CITE &lt;EndNote&gt;&lt;Cite&gt;&lt;Author&gt;Zarsky&lt;/Author&gt;&lt;Year&gt;1999&lt;/Year&gt;&lt;RecNum&gt;1&lt;/RecNum&gt;&lt;DisplayText&gt;(Zarsky 1999)&lt;/DisplayText&gt;&lt;record&gt;&lt;rec-number&gt;1&lt;/rec-number&gt;&lt;foreign-keys&gt;&lt;key app="EN" db-id="v5fvfrfri50spjeze5cpzzsrds5dpvazte0z" timestamp="1450608192"&gt;1&lt;/key&gt;&lt;/foreign-keys&gt;&lt;ref-type name="Journal Article"&gt;17&lt;/ref-type&gt;&lt;contributors&gt;&lt;authors&gt;&lt;author&gt;Zarsky, Lyuba&lt;/author&gt;&lt;/authors&gt;&lt;/contributors&gt;&lt;titles&gt;&lt;title&gt;Havens, halos and spaghetti: untangling the evidence about foreign direct investment and the environment&lt;/title&gt;&lt;secondary-title&gt;Foreign direct Investment and the Environment&lt;/secondary-title&gt;&lt;/titles&gt;&lt;periodical&gt;&lt;full-title&gt;Foreign direct Investment and the Environment&lt;/full-title&gt;&lt;/periodical&gt;&lt;pages&gt;47-74&lt;/pages&gt;&lt;dates&gt;&lt;year&gt;1999&lt;/year&gt;&lt;/dates&gt;&lt;urls&gt;&lt;/urls&gt;&lt;/record&gt;&lt;/Cite&gt;&lt;/EndNote&gt;</w:instrText>
      </w:r>
      <w:r w:rsidR="0052111E" w:rsidRPr="006417ED">
        <w:fldChar w:fldCharType="separate"/>
      </w:r>
      <w:r w:rsidR="0084465C" w:rsidRPr="006417ED">
        <w:rPr>
          <w:noProof/>
        </w:rPr>
        <w:t>(Zarsky 1999)</w:t>
      </w:r>
      <w:r w:rsidR="0052111E" w:rsidRPr="006417ED">
        <w:fldChar w:fldCharType="end"/>
      </w:r>
      <w:r w:rsidRPr="006417ED">
        <w:t>.</w:t>
      </w:r>
    </w:p>
    <w:p w14:paraId="11CD35F9" w14:textId="77777777" w:rsidR="0069482E" w:rsidRPr="006417ED" w:rsidRDefault="0069482E" w:rsidP="0069482E">
      <w:pPr>
        <w:pStyle w:val="Newparagraph"/>
        <w:spacing w:line="240" w:lineRule="auto"/>
      </w:pPr>
    </w:p>
    <w:p w14:paraId="29F3F447" w14:textId="56D00A24" w:rsidR="00600B50" w:rsidRDefault="006F774E" w:rsidP="0069482E">
      <w:pPr>
        <w:pStyle w:val="Newparagraph"/>
        <w:spacing w:line="240" w:lineRule="auto"/>
      </w:pPr>
      <w:r w:rsidRPr="006417ED">
        <w:t>S</w:t>
      </w:r>
      <w:r w:rsidR="005A6AF5" w:rsidRPr="006417ED">
        <w:t xml:space="preserve">imilar surveys should be conducted later, once the impacts of investment become clearer. </w:t>
      </w:r>
      <w:r w:rsidR="00B4106C" w:rsidRPr="006417ED">
        <w:t xml:space="preserve">Future research needs to </w:t>
      </w:r>
      <w:r w:rsidR="002966DB">
        <w:t xml:space="preserve">refine the list of </w:t>
      </w:r>
      <w:r w:rsidR="00B4106C" w:rsidRPr="006417ED">
        <w:t>social and environmental issues</w:t>
      </w:r>
      <w:r w:rsidR="00D40166" w:rsidRPr="006417ED">
        <w:t xml:space="preserve">, </w:t>
      </w:r>
      <w:r w:rsidR="002966DB">
        <w:t xml:space="preserve">and explore the </w:t>
      </w:r>
      <w:r w:rsidR="00162DDE" w:rsidRPr="006417ED">
        <w:t xml:space="preserve">reasons for </w:t>
      </w:r>
      <w:r w:rsidR="00143804" w:rsidRPr="006417ED">
        <w:t>diverg</w:t>
      </w:r>
      <w:r w:rsidR="00791265" w:rsidRPr="006417ED">
        <w:t>ing</w:t>
      </w:r>
      <w:r w:rsidR="00143804" w:rsidRPr="006417ED">
        <w:t xml:space="preserve"> </w:t>
      </w:r>
      <w:r w:rsidR="00162DDE" w:rsidRPr="006417ED">
        <w:t xml:space="preserve">attitudes of different stakeholder groups towards </w:t>
      </w:r>
      <w:r w:rsidR="00133E5B" w:rsidRPr="006417ED">
        <w:t xml:space="preserve">specific impacts, </w:t>
      </w:r>
      <w:r w:rsidR="002966DB">
        <w:t xml:space="preserve">as well as </w:t>
      </w:r>
      <w:r w:rsidR="00D40166" w:rsidRPr="006417ED">
        <w:t>to consider the mitigation measures in the communication level of stakeholder analysis.</w:t>
      </w:r>
      <w:r w:rsidR="0011602B" w:rsidRPr="006417ED">
        <w:t xml:space="preserve"> Also, </w:t>
      </w:r>
      <w:r w:rsidR="00B76EEB" w:rsidRPr="006417ED">
        <w:t>considering the stakeholder concerns about the international relationship with neighbouring countries,</w:t>
      </w:r>
      <w:r w:rsidR="0011602B" w:rsidRPr="006417ED">
        <w:t xml:space="preserve"> more attention should be paid to the </w:t>
      </w:r>
      <w:r w:rsidR="00387686" w:rsidRPr="006417ED">
        <w:t>trans-country impacts in SEA</w:t>
      </w:r>
      <w:r w:rsidR="00B76EEB" w:rsidRPr="006417ED">
        <w:t>.</w:t>
      </w:r>
    </w:p>
    <w:p w14:paraId="089C4C6E" w14:textId="77777777" w:rsidR="0069482E" w:rsidRPr="006417ED" w:rsidRDefault="0069482E" w:rsidP="0069482E">
      <w:pPr>
        <w:pStyle w:val="Newparagraph"/>
        <w:spacing w:line="240" w:lineRule="auto"/>
      </w:pPr>
    </w:p>
    <w:p w14:paraId="067CDA71" w14:textId="6D41F1B8" w:rsidR="00157720" w:rsidRDefault="00157720" w:rsidP="0069482E">
      <w:pPr>
        <w:pStyle w:val="Newparagraph"/>
        <w:spacing w:line="240" w:lineRule="auto"/>
      </w:pPr>
      <w:r w:rsidRPr="006417ED">
        <w:t xml:space="preserve">Given that stakeholders involved in FDI in Pakistan have different scopes of influence and different </w:t>
      </w:r>
      <w:r w:rsidR="002966DB">
        <w:t>areas of expertise</w:t>
      </w:r>
      <w:r w:rsidRPr="006417ED">
        <w:t>, giving stakeholders an equal weight is</w:t>
      </w:r>
      <w:r w:rsidR="00791265" w:rsidRPr="006417ED">
        <w:t xml:space="preserve"> </w:t>
      </w:r>
      <w:r w:rsidR="002966DB">
        <w:t>problematic</w:t>
      </w:r>
      <w:r w:rsidRPr="006417ED">
        <w:t xml:space="preserve">. Therefore, this paper determined the weights of stakeholder opinions based on their </w:t>
      </w:r>
      <w:r w:rsidR="001F76F2" w:rsidRPr="006417ED">
        <w:t>importance and closeness in</w:t>
      </w:r>
      <w:r w:rsidRPr="006417ED">
        <w:t xml:space="preserve"> social network</w:t>
      </w:r>
      <w:r w:rsidR="00423F0D" w:rsidRPr="006417ED">
        <w:t>s</w:t>
      </w:r>
      <w:r w:rsidR="001F76F2" w:rsidRPr="006417ED">
        <w:t xml:space="preserve">. </w:t>
      </w:r>
      <w:r w:rsidR="00791265" w:rsidRPr="006417ED">
        <w:t>A</w:t>
      </w:r>
      <w:r w:rsidR="00DB2B8A" w:rsidRPr="006417ED">
        <w:t>uthor</w:t>
      </w:r>
      <w:r w:rsidR="00791265" w:rsidRPr="006417ED">
        <w:t>s</w:t>
      </w:r>
      <w:r w:rsidR="001F76F2" w:rsidRPr="006417ED">
        <w:t xml:space="preserve"> improved </w:t>
      </w:r>
      <w:r w:rsidR="00791265" w:rsidRPr="006417ED">
        <w:t xml:space="preserve">the </w:t>
      </w:r>
      <w:r w:rsidR="001F76F2" w:rsidRPr="006417ED">
        <w:lastRenderedPageBreak/>
        <w:t xml:space="preserve">stakeholder analysis model </w:t>
      </w:r>
      <w:r w:rsidR="00791265" w:rsidRPr="006417ED">
        <w:t xml:space="preserve">through the </w:t>
      </w:r>
      <w:r w:rsidR="00BB62B7" w:rsidRPr="006417ED">
        <w:t xml:space="preserve">prioritization matrix at </w:t>
      </w:r>
      <w:r w:rsidR="00423F0D" w:rsidRPr="006417ED">
        <w:t xml:space="preserve">the </w:t>
      </w:r>
      <w:r w:rsidR="00BB62B7" w:rsidRPr="006417ED">
        <w:t xml:space="preserve">communication level. </w:t>
      </w:r>
      <w:r w:rsidR="00791265" w:rsidRPr="006417ED">
        <w:t>S</w:t>
      </w:r>
      <w:r w:rsidR="00BB62B7" w:rsidRPr="006417ED">
        <w:t>takeholders were asked to value the impact of investment and their concern</w:t>
      </w:r>
      <w:r w:rsidR="00B9460E" w:rsidRPr="006417ED">
        <w:t>s</w:t>
      </w:r>
      <w:r w:rsidR="00BB62B7" w:rsidRPr="006417ED">
        <w:t xml:space="preserve"> on social and environmental issues. The identification of priority can be applied </w:t>
      </w:r>
      <w:r w:rsidR="00423F0D" w:rsidRPr="006417ED">
        <w:t xml:space="preserve">in order </w:t>
      </w:r>
      <w:r w:rsidR="00BB62B7" w:rsidRPr="006417ED">
        <w:t>to recognize the opportunity and challenge of investment.</w:t>
      </w:r>
    </w:p>
    <w:p w14:paraId="6F2CC990" w14:textId="77777777" w:rsidR="0069482E" w:rsidRPr="006417ED" w:rsidRDefault="0069482E" w:rsidP="0069482E">
      <w:pPr>
        <w:pStyle w:val="Newparagraph"/>
        <w:spacing w:line="240" w:lineRule="auto"/>
      </w:pPr>
    </w:p>
    <w:p w14:paraId="7ED4D738" w14:textId="583B95A3" w:rsidR="00F94707" w:rsidRDefault="00791265" w:rsidP="0069482E">
      <w:pPr>
        <w:pStyle w:val="Newparagraph"/>
        <w:spacing w:line="240" w:lineRule="auto"/>
      </w:pPr>
      <w:r w:rsidRPr="006417ED">
        <w:t>S</w:t>
      </w:r>
      <w:r w:rsidR="00113F81" w:rsidRPr="006417ED">
        <w:t>takeholder</w:t>
      </w:r>
      <w:r w:rsidR="00AB5A36" w:rsidRPr="006417ED">
        <w:t xml:space="preserve"> analysis, </w:t>
      </w:r>
      <w:r w:rsidR="00423F0D" w:rsidRPr="006417ED">
        <w:t xml:space="preserve">ideally </w:t>
      </w:r>
      <w:r w:rsidR="00AB5A36" w:rsidRPr="006417ED">
        <w:t>applied at the start of a</w:t>
      </w:r>
      <w:r w:rsidR="00423F0D" w:rsidRPr="006417ED">
        <w:t>n</w:t>
      </w:r>
      <w:r w:rsidR="00AB5A36" w:rsidRPr="006417ED">
        <w:t xml:space="preserve"> SEA, can be developed </w:t>
      </w:r>
      <w:r w:rsidR="002966DB">
        <w:t xml:space="preserve">further </w:t>
      </w:r>
      <w:r w:rsidR="00AB5A36" w:rsidRPr="006417ED">
        <w:t xml:space="preserve">to </w:t>
      </w:r>
      <w:r w:rsidR="002966DB">
        <w:t xml:space="preserve">accompany </w:t>
      </w:r>
      <w:r w:rsidR="00AB5A36" w:rsidRPr="006417ED">
        <w:t xml:space="preserve">the whole process of </w:t>
      </w:r>
      <w:r w:rsidR="00B53498" w:rsidRPr="006417ED">
        <w:t xml:space="preserve">investment </w:t>
      </w:r>
      <w:r w:rsidR="002966DB">
        <w:t xml:space="preserve">programme related </w:t>
      </w:r>
      <w:r w:rsidR="00AB5A36" w:rsidRPr="006417ED">
        <w:t xml:space="preserve">SEA. </w:t>
      </w:r>
      <w:r w:rsidR="00113F81" w:rsidRPr="006417ED">
        <w:t>Moreover, s</w:t>
      </w:r>
      <w:r w:rsidR="00AB5A36" w:rsidRPr="006417ED">
        <w:t>uch</w:t>
      </w:r>
      <w:r w:rsidR="005F2B59" w:rsidRPr="006417ED">
        <w:t xml:space="preserve"> analysis </w:t>
      </w:r>
      <w:r w:rsidR="00053DD7" w:rsidRPr="006417ED">
        <w:t>could be</w:t>
      </w:r>
      <w:r w:rsidR="005F2B59" w:rsidRPr="006417ED">
        <w:t xml:space="preserve"> further</w:t>
      </w:r>
      <w:r w:rsidR="00053DD7" w:rsidRPr="006417ED">
        <w:t xml:space="preserve"> improved</w:t>
      </w:r>
      <w:r w:rsidR="00DC3367" w:rsidRPr="006417ED">
        <w:t xml:space="preserve"> </w:t>
      </w:r>
      <w:r w:rsidR="005F2B59" w:rsidRPr="006417ED">
        <w:t>by conducting survey</w:t>
      </w:r>
      <w:r w:rsidRPr="006417ED">
        <w:t>s</w:t>
      </w:r>
      <w:r w:rsidR="005F2B59" w:rsidRPr="006417ED">
        <w:t xml:space="preserve"> with </w:t>
      </w:r>
      <w:r w:rsidR="005D2163" w:rsidRPr="006417ED">
        <w:t>various</w:t>
      </w:r>
      <w:r w:rsidR="005F2B59" w:rsidRPr="006417ED">
        <w:t xml:space="preserve"> stakeholders</w:t>
      </w:r>
      <w:r w:rsidR="005D2163" w:rsidRPr="006417ED">
        <w:t xml:space="preserve">, </w:t>
      </w:r>
      <w:r w:rsidRPr="006417ED">
        <w:t xml:space="preserve">e.g. </w:t>
      </w:r>
      <w:r w:rsidR="005D2163" w:rsidRPr="006417ED">
        <w:t>experts and government from</w:t>
      </w:r>
      <w:r w:rsidR="00DC3367" w:rsidRPr="006417ED">
        <w:t xml:space="preserve"> specific </w:t>
      </w:r>
      <w:r w:rsidR="005D2163" w:rsidRPr="006417ED">
        <w:t>fields and department</w:t>
      </w:r>
      <w:r w:rsidR="00423F0D" w:rsidRPr="006417ED">
        <w:t>s</w:t>
      </w:r>
      <w:r w:rsidR="005D2163" w:rsidRPr="006417ED">
        <w:t xml:space="preserve">, and </w:t>
      </w:r>
      <w:r w:rsidR="00423F0D" w:rsidRPr="006417ED">
        <w:t xml:space="preserve">– importantly – </w:t>
      </w:r>
      <w:r w:rsidR="005D2163" w:rsidRPr="006417ED">
        <w:t>considering</w:t>
      </w:r>
      <w:r w:rsidR="00423F0D" w:rsidRPr="006417ED">
        <w:t xml:space="preserve"> </w:t>
      </w:r>
      <w:r w:rsidR="005D2163" w:rsidRPr="006417ED">
        <w:t xml:space="preserve">the opinions of local people. </w:t>
      </w:r>
      <w:r w:rsidR="00B9460E" w:rsidRPr="006417ED">
        <w:t xml:space="preserve">Also, further research could involve stakeholders from </w:t>
      </w:r>
      <w:r w:rsidR="002966DB">
        <w:t xml:space="preserve">the </w:t>
      </w:r>
      <w:r w:rsidR="00B9460E" w:rsidRPr="006417ED">
        <w:t xml:space="preserve">investor country in </w:t>
      </w:r>
      <w:r w:rsidR="002966DB">
        <w:t xml:space="preserve">the </w:t>
      </w:r>
      <w:r w:rsidR="00B9460E" w:rsidRPr="006417ED">
        <w:t xml:space="preserve">three level model of stakeholder analysis and value the priority of </w:t>
      </w:r>
      <w:r w:rsidRPr="006417ED">
        <w:t xml:space="preserve">the </w:t>
      </w:r>
      <w:r w:rsidR="00B9460E" w:rsidRPr="006417ED">
        <w:t xml:space="preserve">issue sheet according to their interests and concerns. </w:t>
      </w:r>
      <w:r w:rsidR="00113F81" w:rsidRPr="006417ED">
        <w:t>Finally</w:t>
      </w:r>
      <w:r w:rsidR="005D2163" w:rsidRPr="006417ED">
        <w:t xml:space="preserve">, the social and environmental issues listed </w:t>
      </w:r>
      <w:r w:rsidR="00113F81" w:rsidRPr="006417ED">
        <w:t>need to make progress</w:t>
      </w:r>
      <w:r w:rsidR="005D2163" w:rsidRPr="006417ED">
        <w:t xml:space="preserve"> </w:t>
      </w:r>
      <w:r w:rsidR="00423F0D" w:rsidRPr="006417ED">
        <w:t xml:space="preserve">along </w:t>
      </w:r>
      <w:r w:rsidR="005D2163" w:rsidRPr="006417ED">
        <w:t xml:space="preserve">with the </w:t>
      </w:r>
      <w:r w:rsidR="00F25AE4" w:rsidRPr="006417ED">
        <w:t>social and economic development.</w:t>
      </w:r>
    </w:p>
    <w:p w14:paraId="243D7C98" w14:textId="77777777" w:rsidR="0069482E" w:rsidRPr="006417ED" w:rsidRDefault="0069482E" w:rsidP="0069482E">
      <w:pPr>
        <w:pStyle w:val="Newparagraph"/>
        <w:spacing w:line="240" w:lineRule="auto"/>
      </w:pPr>
    </w:p>
    <w:p w14:paraId="46518C0F" w14:textId="77777777" w:rsidR="00D900F0" w:rsidRDefault="00F94707" w:rsidP="0069482E">
      <w:pPr>
        <w:pStyle w:val="Heading1"/>
        <w:keepLines w:val="0"/>
        <w:widowControl/>
        <w:spacing w:before="0" w:after="0" w:line="240" w:lineRule="auto"/>
        <w:ind w:right="567"/>
        <w:contextualSpacing/>
        <w:jc w:val="left"/>
        <w:rPr>
          <w:rFonts w:ascii="Times New Roman" w:eastAsia="Times New Roman" w:hAnsi="Times New Roman" w:cs="Arial"/>
          <w:kern w:val="32"/>
          <w:sz w:val="24"/>
          <w:szCs w:val="32"/>
          <w:lang w:val="en-GB" w:eastAsia="en-GB"/>
        </w:rPr>
      </w:pPr>
      <w:r w:rsidRPr="006417ED">
        <w:rPr>
          <w:rFonts w:ascii="Times New Roman" w:eastAsia="Times New Roman" w:hAnsi="Times New Roman" w:cs="Arial"/>
          <w:kern w:val="32"/>
          <w:sz w:val="24"/>
          <w:szCs w:val="32"/>
          <w:lang w:val="en-GB" w:eastAsia="en-GB"/>
        </w:rPr>
        <w:t>Conclusions</w:t>
      </w:r>
    </w:p>
    <w:p w14:paraId="65E1A09E" w14:textId="77777777" w:rsidR="0069482E" w:rsidRPr="0069482E" w:rsidRDefault="0069482E" w:rsidP="0069482E">
      <w:pPr>
        <w:rPr>
          <w:lang w:val="en-GB" w:eastAsia="en-GB"/>
        </w:rPr>
      </w:pPr>
    </w:p>
    <w:p w14:paraId="4176FA15" w14:textId="55741F9D" w:rsidR="003D0454" w:rsidRDefault="00412F68" w:rsidP="0069482E">
      <w:pPr>
        <w:pStyle w:val="Newparagraph"/>
        <w:spacing w:line="240" w:lineRule="auto"/>
      </w:pPr>
      <w:r w:rsidRPr="006417ED">
        <w:t xml:space="preserve">Using stakeholder </w:t>
      </w:r>
      <w:r w:rsidR="00B9460E" w:rsidRPr="006417ED">
        <w:t xml:space="preserve">mapping </w:t>
      </w:r>
      <w:r w:rsidR="00791265" w:rsidRPr="006417ED">
        <w:t xml:space="preserve">at the </w:t>
      </w:r>
      <w:r w:rsidR="00B9460E" w:rsidRPr="006417ED">
        <w:t>identification level</w:t>
      </w:r>
      <w:r w:rsidRPr="006417ED">
        <w:t xml:space="preserve">, </w:t>
      </w:r>
      <w:r w:rsidR="00A94998" w:rsidRPr="006417ED">
        <w:t>social network analysis</w:t>
      </w:r>
      <w:r w:rsidR="00B9460E" w:rsidRPr="006417ED">
        <w:t xml:space="preserve"> </w:t>
      </w:r>
      <w:r w:rsidR="00002F65">
        <w:t>at</w:t>
      </w:r>
      <w:r w:rsidR="00B9460E" w:rsidRPr="006417ED">
        <w:t xml:space="preserve"> investigation level,</w:t>
      </w:r>
      <w:r w:rsidRPr="006417ED">
        <w:t xml:space="preserve"> and prioritization matrix</w:t>
      </w:r>
      <w:r w:rsidR="00B9460E" w:rsidRPr="006417ED">
        <w:t xml:space="preserve"> </w:t>
      </w:r>
      <w:r w:rsidR="00791265" w:rsidRPr="006417ED">
        <w:t xml:space="preserve">at the </w:t>
      </w:r>
      <w:r w:rsidR="00B9460E" w:rsidRPr="006417ED">
        <w:t>communication level</w:t>
      </w:r>
      <w:r w:rsidRPr="006417ED">
        <w:t xml:space="preserve">, this </w:t>
      </w:r>
      <w:r w:rsidR="00791265" w:rsidRPr="006417ED">
        <w:t xml:space="preserve">paper </w:t>
      </w:r>
      <w:r w:rsidRPr="006417ED">
        <w:t xml:space="preserve">examined stakeholder characteristics, their interactions, and the priority issues </w:t>
      </w:r>
      <w:r w:rsidR="00A94998" w:rsidRPr="006417ED">
        <w:t>involved</w:t>
      </w:r>
      <w:r w:rsidRPr="006417ED">
        <w:t xml:space="preserve"> in Chinese FDI in Pakistan. </w:t>
      </w:r>
      <w:r w:rsidR="00D42D97" w:rsidRPr="006417ED">
        <w:t xml:space="preserve">The purpose is to </w:t>
      </w:r>
      <w:r w:rsidR="00002F65">
        <w:t xml:space="preserve">support </w:t>
      </w:r>
      <w:r w:rsidR="00D42D97" w:rsidRPr="006417ED">
        <w:t xml:space="preserve">Chinese FDI in Pakistan by avoiding </w:t>
      </w:r>
      <w:r w:rsidR="00791265" w:rsidRPr="006417ED">
        <w:t xml:space="preserve">/ reducing </w:t>
      </w:r>
      <w:r w:rsidR="00D42D97" w:rsidRPr="006417ED">
        <w:t xml:space="preserve">environmental and social challenges and seizing the opportunities noted by stakeholders. </w:t>
      </w:r>
      <w:r w:rsidR="006F774E" w:rsidRPr="006417ED">
        <w:t>In general, almost all</w:t>
      </w:r>
      <w:r w:rsidR="00EA4F8B" w:rsidRPr="006417ED">
        <w:t xml:space="preserve"> </w:t>
      </w:r>
      <w:r w:rsidR="00423F0D" w:rsidRPr="006417ED">
        <w:t xml:space="preserve">Pakistani </w:t>
      </w:r>
      <w:r w:rsidR="00EA4F8B" w:rsidRPr="006417ED">
        <w:t xml:space="preserve">stakeholders </w:t>
      </w:r>
      <w:r w:rsidR="00BB7B27">
        <w:t xml:space="preserve">included in the analysis </w:t>
      </w:r>
      <w:r w:rsidR="00EA4F8B" w:rsidRPr="006417ED">
        <w:t xml:space="preserve">support Chinese FDI. Among the stakeholders, the government is the core one with the highest level of characteristics, and the highest importance of opinions. </w:t>
      </w:r>
      <w:r w:rsidR="003D0454" w:rsidRPr="006417ED">
        <w:t xml:space="preserve">SEA should be conducted involving stakeholders according to their knowledge, interest, power, and </w:t>
      </w:r>
      <w:r w:rsidR="00627185" w:rsidRPr="006417ED">
        <w:t xml:space="preserve">importance. </w:t>
      </w:r>
      <w:r w:rsidR="00791265" w:rsidRPr="006417ED">
        <w:t>T</w:t>
      </w:r>
      <w:r w:rsidR="00627185" w:rsidRPr="006417ED">
        <w:t>his way, stakeholders can be better grouped and weighted</w:t>
      </w:r>
      <w:r w:rsidR="00423F0D" w:rsidRPr="006417ED">
        <w:t>.</w:t>
      </w:r>
      <w:r w:rsidR="003D0454" w:rsidRPr="006417ED">
        <w:t xml:space="preserve"> </w:t>
      </w:r>
      <w:r w:rsidR="00423F0D" w:rsidRPr="006417ED">
        <w:t>T</w:t>
      </w:r>
      <w:r w:rsidR="003D0454" w:rsidRPr="006417ED">
        <w:t xml:space="preserve">hose who could directly affect the system should be involved, while others should be at least </w:t>
      </w:r>
      <w:r w:rsidR="006F774E" w:rsidRPr="006417ED">
        <w:t>adequately informed</w:t>
      </w:r>
      <w:r w:rsidR="003D0454" w:rsidRPr="006417ED">
        <w:t xml:space="preserve"> with communication </w:t>
      </w:r>
      <w:r w:rsidR="00DC6E97" w:rsidRPr="006417ED">
        <w:t xml:space="preserve">according to their importance and weights </w:t>
      </w:r>
      <w:r w:rsidR="0052111E" w:rsidRPr="006417ED">
        <w:fldChar w:fldCharType="begin"/>
      </w:r>
      <w:r w:rsidR="0084465C" w:rsidRPr="006417ED">
        <w:instrText xml:space="preserve"> ADDIN EN.CITE &lt;EndNote&gt;&lt;Cite&gt;&lt;Author&gt;Bryson&lt;/Author&gt;&lt;Year&gt;2011&lt;/Year&gt;&lt;RecNum&gt;49&lt;/RecNum&gt;&lt;DisplayText&gt;(Bryson et al. 2011)&lt;/DisplayText&gt;&lt;record&gt;&lt;rec-number&gt;49&lt;/rec-number&gt;&lt;foreign-keys&gt;&lt;key app="EN" db-id="v5fvfrfri50spjeze5cpzzsrds5dpvazte0z" timestamp="1462897625"&gt;49&lt;/key&gt;&lt;/foreign-keys&gt;&lt;ref-type name="Journal Article"&gt;17&lt;/ref-type&gt;&lt;contributors&gt;&lt;authors&gt;&lt;author&gt;Bryson, John M&lt;/author&gt;&lt;author&gt;Patton, Michael Quinn&lt;/author&gt;&lt;author&gt;Bowman, Ruth A&lt;/author&gt;&lt;/authors&gt;&lt;/contributors&gt;&lt;titles&gt;&lt;title&gt;Working with evaluation stakeholders: A rationale, step-wise approach and toolkit&lt;/title&gt;&lt;secondary-title&gt;Evaluation and program planning&lt;/secondary-title&gt;&lt;/titles&gt;&lt;periodical&gt;&lt;full-title&gt;Evaluation and program planning&lt;/full-title&gt;&lt;/periodical&gt;&lt;pages&gt;1-12&lt;/pages&gt;&lt;volume&gt;34&lt;/volume&gt;&lt;number&gt;1&lt;/number&gt;&lt;dates&gt;&lt;year&gt;2011&lt;/year&gt;&lt;/dates&gt;&lt;isbn&gt;0149-7189&lt;/isbn&gt;&lt;urls&gt;&lt;/urls&gt;&lt;/record&gt;&lt;/Cite&gt;&lt;/EndNote&gt;</w:instrText>
      </w:r>
      <w:r w:rsidR="0052111E" w:rsidRPr="006417ED">
        <w:fldChar w:fldCharType="separate"/>
      </w:r>
      <w:r w:rsidR="0084465C" w:rsidRPr="006417ED">
        <w:rPr>
          <w:noProof/>
        </w:rPr>
        <w:t>(Bryson et al. 2011)</w:t>
      </w:r>
      <w:r w:rsidR="0052111E" w:rsidRPr="006417ED">
        <w:fldChar w:fldCharType="end"/>
      </w:r>
      <w:r w:rsidR="003D0454" w:rsidRPr="006417ED">
        <w:t xml:space="preserve">. According to the high importance of government, </w:t>
      </w:r>
      <w:r w:rsidR="00423F0D" w:rsidRPr="006417ED">
        <w:t xml:space="preserve">reasoned </w:t>
      </w:r>
      <w:r w:rsidR="001E183E" w:rsidRPr="006417ED">
        <w:t xml:space="preserve">decision-making and active guidance are crucial for </w:t>
      </w:r>
      <w:r w:rsidR="00B53498" w:rsidRPr="006417ED">
        <w:t xml:space="preserve">investment </w:t>
      </w:r>
      <w:r w:rsidR="00BB7B27">
        <w:t xml:space="preserve">programme related </w:t>
      </w:r>
      <w:r w:rsidR="001E183E" w:rsidRPr="006417ED">
        <w:t xml:space="preserve">SEA. </w:t>
      </w:r>
      <w:r w:rsidR="00423F0D" w:rsidRPr="006417ED">
        <w:t>S</w:t>
      </w:r>
      <w:r w:rsidR="001E183E" w:rsidRPr="006417ED">
        <w:t xml:space="preserve">takeholders </w:t>
      </w:r>
      <w:r w:rsidR="004E1F6B" w:rsidRPr="006417ED">
        <w:t>such as</w:t>
      </w:r>
      <w:r w:rsidR="001E183E" w:rsidRPr="006417ED">
        <w:t xml:space="preserve"> academi</w:t>
      </w:r>
      <w:r w:rsidR="00423F0D" w:rsidRPr="006417ED">
        <w:t>cs</w:t>
      </w:r>
      <w:r w:rsidR="001E183E" w:rsidRPr="006417ED">
        <w:t xml:space="preserve"> could </w:t>
      </w:r>
      <w:r w:rsidR="00423F0D" w:rsidRPr="006417ED">
        <w:t xml:space="preserve">make </w:t>
      </w:r>
      <w:r w:rsidR="00BB7B27">
        <w:t>v</w:t>
      </w:r>
      <w:r w:rsidR="00423F0D" w:rsidRPr="006417ED">
        <w:t xml:space="preserve">aluable </w:t>
      </w:r>
      <w:r w:rsidR="001E183E" w:rsidRPr="006417ED">
        <w:t>contribution</w:t>
      </w:r>
      <w:r w:rsidR="00BB7B27">
        <w:t>s</w:t>
      </w:r>
      <w:r w:rsidR="001E183E" w:rsidRPr="006417ED">
        <w:t xml:space="preserve">. </w:t>
      </w:r>
      <w:r w:rsidR="00423F0D" w:rsidRPr="006417ED">
        <w:t>E</w:t>
      </w:r>
      <w:r w:rsidR="001E183E" w:rsidRPr="006417ED">
        <w:t>nterprise</w:t>
      </w:r>
      <w:r w:rsidR="00423F0D" w:rsidRPr="006417ED">
        <w:t>s</w:t>
      </w:r>
      <w:r w:rsidR="001E183E" w:rsidRPr="006417ED">
        <w:t xml:space="preserve"> will probably be supportive in financial and technical</w:t>
      </w:r>
      <w:r w:rsidR="00423F0D" w:rsidRPr="006417ED">
        <w:t xml:space="preserve"> terms</w:t>
      </w:r>
      <w:r w:rsidR="001E183E" w:rsidRPr="006417ED">
        <w:t xml:space="preserve">. </w:t>
      </w:r>
    </w:p>
    <w:p w14:paraId="1BDBBF97" w14:textId="77777777" w:rsidR="0069482E" w:rsidRPr="006417ED" w:rsidRDefault="0069482E" w:rsidP="0069482E">
      <w:pPr>
        <w:pStyle w:val="Newparagraph"/>
        <w:spacing w:line="240" w:lineRule="auto"/>
      </w:pPr>
    </w:p>
    <w:p w14:paraId="0C64E148" w14:textId="60B021D8" w:rsidR="00F003C2" w:rsidRDefault="00B1370B" w:rsidP="0069482E">
      <w:pPr>
        <w:pStyle w:val="Newparagraph"/>
        <w:spacing w:line="240" w:lineRule="auto"/>
      </w:pPr>
      <w:r w:rsidRPr="006417ED">
        <w:t>T</w:t>
      </w:r>
      <w:r w:rsidR="00EA4F8B" w:rsidRPr="006417ED">
        <w:t xml:space="preserve">he prioritization matrix graded </w:t>
      </w:r>
      <w:r w:rsidR="00A94998" w:rsidRPr="006417ED">
        <w:t>by</w:t>
      </w:r>
      <w:r w:rsidR="00EA4F8B" w:rsidRPr="006417ED">
        <w:t xml:space="preserve"> </w:t>
      </w:r>
      <w:r w:rsidR="00A94998" w:rsidRPr="006417ED">
        <w:t xml:space="preserve">stakeholder </w:t>
      </w:r>
      <w:r w:rsidR="00EA4F8B" w:rsidRPr="006417ED">
        <w:t>reveal</w:t>
      </w:r>
      <w:r w:rsidR="00A94998" w:rsidRPr="006417ED">
        <w:t>s</w:t>
      </w:r>
      <w:r w:rsidR="00EA4F8B" w:rsidRPr="006417ED">
        <w:t xml:space="preserve"> the opportunit</w:t>
      </w:r>
      <w:r w:rsidR="00423F0D" w:rsidRPr="006417ED">
        <w:t>ies</w:t>
      </w:r>
      <w:r w:rsidR="00EA4F8B" w:rsidRPr="006417ED">
        <w:t xml:space="preserve"> and challenge</w:t>
      </w:r>
      <w:r w:rsidR="00423F0D" w:rsidRPr="006417ED">
        <w:t>s</w:t>
      </w:r>
      <w:r w:rsidR="00EA4F8B" w:rsidRPr="006417ED">
        <w:t xml:space="preserve"> of Chinese investment. Air quality and water consumption were found to be the top two challenges upon Chinese FDI, particular given </w:t>
      </w:r>
      <w:r w:rsidR="00423F0D" w:rsidRPr="006417ED">
        <w:t xml:space="preserve">existing </w:t>
      </w:r>
      <w:r w:rsidR="00EA4F8B" w:rsidRPr="006417ED">
        <w:t xml:space="preserve">environmental </w:t>
      </w:r>
      <w:r w:rsidR="00423F0D" w:rsidRPr="006417ED">
        <w:t xml:space="preserve">problems </w:t>
      </w:r>
      <w:r w:rsidR="00EA4F8B" w:rsidRPr="006417ED">
        <w:t>in Pakistan and the feature</w:t>
      </w:r>
      <w:r w:rsidR="00BB7B27">
        <w:t>s</w:t>
      </w:r>
      <w:r w:rsidR="00EA4F8B" w:rsidRPr="006417ED">
        <w:t xml:space="preserve"> of </w:t>
      </w:r>
      <w:r w:rsidR="00BB7B27">
        <w:t xml:space="preserve">planned </w:t>
      </w:r>
      <w:r w:rsidR="00EA4F8B" w:rsidRPr="006417ED">
        <w:t xml:space="preserve">Chinese investment. </w:t>
      </w:r>
      <w:r w:rsidR="00C777D2" w:rsidRPr="006417ED">
        <w:t xml:space="preserve">Nevertheless, several actors thought that </w:t>
      </w:r>
      <w:r w:rsidR="00BB7B27">
        <w:t xml:space="preserve">negative impacts can potentially be mitigated, based on </w:t>
      </w:r>
      <w:r w:rsidR="00533D26" w:rsidRPr="006417ED">
        <w:t xml:space="preserve">improved </w:t>
      </w:r>
      <w:r w:rsidR="00C777D2" w:rsidRPr="006417ED">
        <w:t xml:space="preserve">environmental planning, management and monitoring. </w:t>
      </w:r>
      <w:r w:rsidR="00533D26" w:rsidRPr="006417ED">
        <w:t xml:space="preserve">We suggest that </w:t>
      </w:r>
      <w:r w:rsidR="00C777D2" w:rsidRPr="006417ED">
        <w:t>negative impact</w:t>
      </w:r>
      <w:r w:rsidR="00533D26" w:rsidRPr="006417ED">
        <w:t>s</w:t>
      </w:r>
      <w:r w:rsidR="00C777D2" w:rsidRPr="006417ED">
        <w:t xml:space="preserve"> </w:t>
      </w:r>
      <w:r w:rsidR="00BB7B27">
        <w:t xml:space="preserve">should be </w:t>
      </w:r>
      <w:r w:rsidR="00C777D2" w:rsidRPr="006417ED">
        <w:t xml:space="preserve">minimized </w:t>
      </w:r>
      <w:r w:rsidR="00BB7B27">
        <w:t xml:space="preserve">and suggest that </w:t>
      </w:r>
      <w:r w:rsidR="00533D26" w:rsidRPr="006417ED">
        <w:t>i</w:t>
      </w:r>
      <w:r w:rsidR="00C777D2" w:rsidRPr="006417ED">
        <w:t xml:space="preserve">nvestment </w:t>
      </w:r>
      <w:r w:rsidR="00BB7B27">
        <w:t xml:space="preserve">programme related </w:t>
      </w:r>
      <w:r w:rsidR="00C777D2" w:rsidRPr="006417ED">
        <w:t xml:space="preserve">SEA </w:t>
      </w:r>
      <w:r w:rsidR="00BB7B27">
        <w:t xml:space="preserve">should be conducted. Furthermore </w:t>
      </w:r>
      <w:r w:rsidR="00C777D2" w:rsidRPr="006417ED">
        <w:t>proposed mitigation measures</w:t>
      </w:r>
      <w:r w:rsidR="00BB7B27">
        <w:t xml:space="preserve"> coming out of SEA will need to be adequately enforced</w:t>
      </w:r>
      <w:r w:rsidR="00C777D2" w:rsidRPr="006417ED">
        <w:t xml:space="preserve">. </w:t>
      </w:r>
      <w:r w:rsidR="00533D26" w:rsidRPr="006417ED">
        <w:t>P</w:t>
      </w:r>
      <w:r w:rsidR="00EA4F8B" w:rsidRPr="006417ED">
        <w:t xml:space="preserve">otential opportunities of investment </w:t>
      </w:r>
      <w:r w:rsidR="00EA4F8B" w:rsidRPr="006417ED">
        <w:lastRenderedPageBreak/>
        <w:t>include energy reserves</w:t>
      </w:r>
      <w:r w:rsidR="005C1B17" w:rsidRPr="006417ED">
        <w:t xml:space="preserve"> increase</w:t>
      </w:r>
      <w:r w:rsidR="00EA4F8B" w:rsidRPr="006417ED">
        <w:t xml:space="preserve"> with </w:t>
      </w:r>
      <w:r w:rsidR="00533D26" w:rsidRPr="006417ED">
        <w:t xml:space="preserve">a </w:t>
      </w:r>
      <w:r w:rsidR="00EA4F8B" w:rsidRPr="006417ED">
        <w:t>large number of energy investment</w:t>
      </w:r>
      <w:r w:rsidR="00533D26" w:rsidRPr="006417ED">
        <w:t>s</w:t>
      </w:r>
      <w:r w:rsidR="00EA4F8B" w:rsidRPr="006417ED">
        <w:t xml:space="preserve">, and water quality </w:t>
      </w:r>
      <w:r w:rsidR="005C1B17" w:rsidRPr="006417ED">
        <w:t xml:space="preserve">improvement </w:t>
      </w:r>
      <w:r w:rsidR="00EA4F8B" w:rsidRPr="006417ED">
        <w:t xml:space="preserve">with advanced technology and strict environmental management. </w:t>
      </w:r>
      <w:r w:rsidR="005E6FC5" w:rsidRPr="006417ED">
        <w:t>Particularly, not only the environmental benefits to be accrued from Chinese investment, but also the wide social-economic and human settlement benefits</w:t>
      </w:r>
      <w:r w:rsidR="004C5A3E" w:rsidRPr="006417ED">
        <w:t xml:space="preserve"> such as higher employment rate and </w:t>
      </w:r>
      <w:r w:rsidR="005C1B17" w:rsidRPr="006417ED">
        <w:t xml:space="preserve">more convenient </w:t>
      </w:r>
      <w:r w:rsidR="004C5A3E" w:rsidRPr="006417ED">
        <w:t>transport</w:t>
      </w:r>
      <w:r w:rsidR="00533D26" w:rsidRPr="006417ED">
        <w:t xml:space="preserve"> need to be acknowledged</w:t>
      </w:r>
      <w:r w:rsidR="004C5A3E" w:rsidRPr="006417ED">
        <w:t>.</w:t>
      </w:r>
    </w:p>
    <w:p w14:paraId="5851D6CD" w14:textId="77777777" w:rsidR="0069482E" w:rsidRPr="006417ED" w:rsidRDefault="0069482E" w:rsidP="0069482E">
      <w:pPr>
        <w:pStyle w:val="Newparagraph"/>
        <w:spacing w:line="240" w:lineRule="auto"/>
      </w:pPr>
    </w:p>
    <w:p w14:paraId="15233EFB" w14:textId="42E74496" w:rsidR="006C4E7D" w:rsidRDefault="00B1370B" w:rsidP="0069482E">
      <w:pPr>
        <w:pStyle w:val="Newparagraph"/>
        <w:spacing w:line="240" w:lineRule="auto"/>
      </w:pPr>
      <w:r w:rsidRPr="006417ED">
        <w:t>In general,</w:t>
      </w:r>
      <w:r w:rsidR="006B5EED" w:rsidRPr="006417ED">
        <w:t xml:space="preserve"> </w:t>
      </w:r>
      <w:r w:rsidR="00BB7B27">
        <w:t>our</w:t>
      </w:r>
      <w:r w:rsidR="006B5EED" w:rsidRPr="006417ED">
        <w:t xml:space="preserve"> findings </w:t>
      </w:r>
      <w:r w:rsidR="00794BDF" w:rsidRPr="006417ED">
        <w:t>suggest</w:t>
      </w:r>
      <w:r w:rsidR="006B5EED" w:rsidRPr="006417ED">
        <w:t xml:space="preserve"> that t</w:t>
      </w:r>
      <w:r w:rsidR="00A94998" w:rsidRPr="006417ED">
        <w:t xml:space="preserve">he opportunities of investment </w:t>
      </w:r>
      <w:r w:rsidR="006B5EED" w:rsidRPr="006417ED">
        <w:t>were</w:t>
      </w:r>
      <w:r w:rsidR="00A94998" w:rsidRPr="006417ED">
        <w:t xml:space="preserve"> </w:t>
      </w:r>
      <w:r w:rsidR="00533D26" w:rsidRPr="006417ED">
        <w:t xml:space="preserve">perceived to be greater </w:t>
      </w:r>
      <w:r w:rsidR="00A94998" w:rsidRPr="006417ED">
        <w:t xml:space="preserve">than the challenges. Chinese FDI in Pakistan </w:t>
      </w:r>
      <w:r w:rsidR="00533D26" w:rsidRPr="006417ED">
        <w:t xml:space="preserve">can therefore </w:t>
      </w:r>
      <w:r w:rsidR="00A94998" w:rsidRPr="006417ED">
        <w:t>be a win-win strategy for both countries</w:t>
      </w:r>
      <w:r w:rsidR="00533D26" w:rsidRPr="006417ED">
        <w:t xml:space="preserve">, if caution is </w:t>
      </w:r>
      <w:r w:rsidR="00791265" w:rsidRPr="006417ED">
        <w:t xml:space="preserve">used </w:t>
      </w:r>
      <w:r w:rsidR="00533D26" w:rsidRPr="006417ED">
        <w:t>and ne</w:t>
      </w:r>
      <w:r w:rsidR="00B9460E" w:rsidRPr="006417ED">
        <w:t>g</w:t>
      </w:r>
      <w:r w:rsidR="00533D26" w:rsidRPr="006417ED">
        <w:t>ative impacts are avoided</w:t>
      </w:r>
      <w:r w:rsidR="00791265" w:rsidRPr="006417ED">
        <w:t xml:space="preserve"> / reduced</w:t>
      </w:r>
      <w:r w:rsidR="006B5EED" w:rsidRPr="006417ED">
        <w:t xml:space="preserve">. </w:t>
      </w:r>
      <w:r w:rsidR="00223C70" w:rsidRPr="006417ED">
        <w:t>F</w:t>
      </w:r>
      <w:r w:rsidR="0088434C" w:rsidRPr="006417ED">
        <w:t xml:space="preserve">or China, </w:t>
      </w:r>
      <w:r w:rsidR="006B5EED" w:rsidRPr="006417ED">
        <w:t>OBOR could</w:t>
      </w:r>
      <w:r w:rsidR="0088434C" w:rsidRPr="006417ED">
        <w:t xml:space="preserve"> </w:t>
      </w:r>
      <w:r w:rsidR="006B5EED" w:rsidRPr="006417ED">
        <w:t>absorb excess production capacity</w:t>
      </w:r>
      <w:r w:rsidR="0088434C" w:rsidRPr="006417ED">
        <w:t xml:space="preserve">. </w:t>
      </w:r>
      <w:r w:rsidR="000211F5" w:rsidRPr="006417ED">
        <w:t>On the other hand</w:t>
      </w:r>
      <w:r w:rsidR="00223C70" w:rsidRPr="006417ED">
        <w:t>, the FDI could also</w:t>
      </w:r>
      <w:r w:rsidR="0088434C" w:rsidRPr="006417ED">
        <w:t xml:space="preserve"> </w:t>
      </w:r>
      <w:r w:rsidR="00223C70" w:rsidRPr="006417ED">
        <w:t>promote</w:t>
      </w:r>
      <w:r w:rsidR="0088434C" w:rsidRPr="006417ED">
        <w:t xml:space="preserve"> sustainable development of </w:t>
      </w:r>
      <w:r w:rsidR="00791265" w:rsidRPr="006417ED">
        <w:t xml:space="preserve">the </w:t>
      </w:r>
      <w:r w:rsidR="0088434C" w:rsidRPr="006417ED">
        <w:t>economy and society through infrastructure construction and energy reserves increase</w:t>
      </w:r>
      <w:r w:rsidR="00C479D1" w:rsidRPr="006417ED">
        <w:t xml:space="preserve"> in Pakistan</w:t>
      </w:r>
      <w:r w:rsidR="0088434C" w:rsidRPr="006417ED">
        <w:t>.</w:t>
      </w:r>
      <w:r w:rsidR="00A64DBE" w:rsidRPr="006417ED">
        <w:t xml:space="preserve"> </w:t>
      </w:r>
      <w:r w:rsidR="0071658E" w:rsidRPr="006417ED">
        <w:t xml:space="preserve">SEA and EIA of transport policies, plans, programmes and projects should be introduced to minimize the impact on the </w:t>
      </w:r>
      <w:r w:rsidR="007B1402" w:rsidRPr="006417ED">
        <w:t xml:space="preserve">local </w:t>
      </w:r>
      <w:r w:rsidR="0071658E" w:rsidRPr="006417ED">
        <w:t xml:space="preserve">environment. </w:t>
      </w:r>
      <w:r w:rsidR="00C95CF5" w:rsidRPr="006417ED">
        <w:t xml:space="preserve">Moreover, safeguard should be </w:t>
      </w:r>
      <w:r w:rsidR="004B3C01" w:rsidRPr="006417ED">
        <w:t>devolved</w:t>
      </w:r>
      <w:r w:rsidR="00C95CF5" w:rsidRPr="006417ED">
        <w:t xml:space="preserve"> </w:t>
      </w:r>
      <w:r w:rsidR="004B3C01" w:rsidRPr="006417ED">
        <w:t>to</w:t>
      </w:r>
      <w:r w:rsidR="00C95CF5" w:rsidRPr="006417ED">
        <w:t xml:space="preserve"> Pakistan provinces</w:t>
      </w:r>
      <w:r w:rsidR="004B3C01" w:rsidRPr="006417ED">
        <w:rPr>
          <w:rFonts w:eastAsiaTheme="minorEastAsia" w:hint="eastAsia"/>
          <w:lang w:eastAsia="zh-CN"/>
        </w:rPr>
        <w:t xml:space="preserve"> </w:t>
      </w:r>
      <w:r w:rsidR="004B3C01" w:rsidRPr="006417ED">
        <w:rPr>
          <w:rFonts w:eastAsiaTheme="minorEastAsia"/>
          <w:lang w:eastAsia="zh-CN"/>
        </w:rPr>
        <w:t>for capacity building</w:t>
      </w:r>
      <w:r w:rsidR="00C95CF5" w:rsidRPr="006417ED">
        <w:t xml:space="preserve">. </w:t>
      </w:r>
      <w:r w:rsidR="004B3C01" w:rsidRPr="006417ED">
        <w:t>Finally</w:t>
      </w:r>
      <w:r w:rsidR="00A64DBE" w:rsidRPr="006417ED">
        <w:t xml:space="preserve">, it is important to </w:t>
      </w:r>
      <w:r w:rsidR="00B76EEB" w:rsidRPr="006417ED">
        <w:t>considering the trans-country impacts in SEA</w:t>
      </w:r>
      <w:r w:rsidR="00A213A5" w:rsidRPr="006417ED">
        <w:t>.</w:t>
      </w:r>
      <w:r w:rsidR="00B76EEB" w:rsidRPr="006417ED">
        <w:t xml:space="preserve"> </w:t>
      </w:r>
      <w:r w:rsidR="000211F5" w:rsidRPr="006417ED">
        <w:t>Therefore, SEA of Chinese FDI in Pakistan should consider interests of all stakeholders</w:t>
      </w:r>
      <w:r w:rsidR="00533D26" w:rsidRPr="006417ED">
        <w:t xml:space="preserve"> (potentially including those from other countries)</w:t>
      </w:r>
      <w:r w:rsidR="000211F5" w:rsidRPr="006417ED">
        <w:t xml:space="preserve">, the potential social and environmental challenge and opportunity, and the international </w:t>
      </w:r>
      <w:r w:rsidR="004C1AA7" w:rsidRPr="006417ED">
        <w:t>situation.</w:t>
      </w:r>
      <w:r w:rsidR="000211F5" w:rsidRPr="006417ED">
        <w:t xml:space="preserve"> </w:t>
      </w:r>
    </w:p>
    <w:p w14:paraId="56AA533C" w14:textId="77777777" w:rsidR="0069482E" w:rsidRPr="006417ED" w:rsidRDefault="0069482E" w:rsidP="0069482E">
      <w:pPr>
        <w:pStyle w:val="Newparagraph"/>
        <w:spacing w:line="240" w:lineRule="auto"/>
      </w:pPr>
    </w:p>
    <w:p w14:paraId="0433E307" w14:textId="77777777" w:rsidR="009B2868" w:rsidRDefault="006C4E7D" w:rsidP="0069482E">
      <w:pPr>
        <w:pStyle w:val="Heading1"/>
        <w:keepLines w:val="0"/>
        <w:widowControl/>
        <w:spacing w:before="0" w:after="0" w:line="240" w:lineRule="auto"/>
        <w:ind w:right="567"/>
        <w:contextualSpacing/>
        <w:jc w:val="left"/>
        <w:rPr>
          <w:rFonts w:ascii="Times New Roman" w:eastAsia="Times New Roman" w:hAnsi="Times New Roman" w:cs="Arial"/>
          <w:kern w:val="32"/>
          <w:sz w:val="24"/>
          <w:szCs w:val="32"/>
          <w:lang w:val="en-GB" w:eastAsia="en-GB"/>
        </w:rPr>
      </w:pPr>
      <w:r w:rsidRPr="006417ED">
        <w:rPr>
          <w:rFonts w:ascii="Times New Roman" w:eastAsia="Times New Roman" w:hAnsi="Times New Roman" w:cs="Arial"/>
          <w:kern w:val="32"/>
          <w:sz w:val="24"/>
          <w:szCs w:val="32"/>
          <w:lang w:val="en-GB" w:eastAsia="en-GB"/>
        </w:rPr>
        <w:t>Acknowledgements</w:t>
      </w:r>
    </w:p>
    <w:p w14:paraId="5F47F9B0" w14:textId="77777777" w:rsidR="0069482E" w:rsidRPr="0069482E" w:rsidRDefault="0069482E" w:rsidP="0069482E">
      <w:pPr>
        <w:rPr>
          <w:lang w:val="en-GB" w:eastAsia="en-GB"/>
        </w:rPr>
      </w:pPr>
    </w:p>
    <w:p w14:paraId="55992DBA" w14:textId="77777777" w:rsidR="006C4E7D" w:rsidRDefault="001D5E68" w:rsidP="0069482E">
      <w:pPr>
        <w:pStyle w:val="Acknowledgements"/>
        <w:spacing w:before="0" w:line="240" w:lineRule="auto"/>
      </w:pPr>
      <w:r w:rsidRPr="006417ED">
        <w:t>W</w:t>
      </w:r>
      <w:r w:rsidR="006C4E7D" w:rsidRPr="006417ED">
        <w:t>e would like to express our gratitude to all the stakeholders for openly sharing all their knowledge and information. A thank you also goes to</w:t>
      </w:r>
      <w:r w:rsidR="00C2303E" w:rsidRPr="006417ED">
        <w:t xml:space="preserve"> Rob Verheem, </w:t>
      </w:r>
      <w:r w:rsidR="006C4E7D" w:rsidRPr="006417ED">
        <w:t>who gave lot</w:t>
      </w:r>
      <w:r w:rsidR="00791265" w:rsidRPr="006417ED">
        <w:t>s</w:t>
      </w:r>
      <w:r w:rsidR="006C4E7D" w:rsidRPr="006417ED">
        <w:t xml:space="preserve"> of </w:t>
      </w:r>
      <w:r w:rsidR="00C2303E" w:rsidRPr="006417ED">
        <w:t>thoughtful</w:t>
      </w:r>
      <w:r w:rsidR="006C4E7D" w:rsidRPr="006417ED">
        <w:t xml:space="preserve"> </w:t>
      </w:r>
      <w:r w:rsidR="00C2303E" w:rsidRPr="006417ED">
        <w:t>suggestions</w:t>
      </w:r>
      <w:r w:rsidR="006C4E7D" w:rsidRPr="006417ED">
        <w:t xml:space="preserve"> at the beginning of this study.</w:t>
      </w:r>
    </w:p>
    <w:p w14:paraId="6742CD6C" w14:textId="77777777" w:rsidR="0069482E" w:rsidRPr="0069482E" w:rsidRDefault="0069482E" w:rsidP="0069482E">
      <w:pPr>
        <w:rPr>
          <w:lang w:val="en-GB" w:eastAsia="en-GB"/>
        </w:rPr>
      </w:pPr>
    </w:p>
    <w:p w14:paraId="707C1C86" w14:textId="77777777" w:rsidR="00A10389" w:rsidRDefault="00A10389" w:rsidP="0069482E">
      <w:pPr>
        <w:pStyle w:val="Heading1"/>
        <w:keepLines w:val="0"/>
        <w:widowControl/>
        <w:spacing w:before="0" w:after="0" w:line="240" w:lineRule="auto"/>
        <w:ind w:right="567"/>
        <w:contextualSpacing/>
        <w:jc w:val="left"/>
        <w:rPr>
          <w:rFonts w:ascii="Times New Roman" w:eastAsia="Times New Roman" w:hAnsi="Times New Roman" w:cs="Arial"/>
          <w:kern w:val="32"/>
          <w:sz w:val="24"/>
          <w:szCs w:val="32"/>
          <w:lang w:val="en-GB" w:eastAsia="en-GB"/>
        </w:rPr>
      </w:pPr>
      <w:r w:rsidRPr="006417ED">
        <w:rPr>
          <w:rFonts w:ascii="Times New Roman" w:eastAsia="Times New Roman" w:hAnsi="Times New Roman" w:cs="Arial"/>
          <w:kern w:val="32"/>
          <w:sz w:val="24"/>
          <w:szCs w:val="32"/>
          <w:lang w:val="en-GB" w:eastAsia="en-GB"/>
        </w:rPr>
        <w:t>Reference</w:t>
      </w:r>
      <w:r w:rsidR="000825DE" w:rsidRPr="006417ED">
        <w:rPr>
          <w:rFonts w:ascii="Times New Roman" w:eastAsia="Times New Roman" w:hAnsi="Times New Roman" w:cs="Arial"/>
          <w:kern w:val="32"/>
          <w:sz w:val="24"/>
          <w:szCs w:val="32"/>
          <w:lang w:val="en-GB" w:eastAsia="en-GB"/>
        </w:rPr>
        <w:t>s</w:t>
      </w:r>
    </w:p>
    <w:p w14:paraId="08CF8513" w14:textId="77777777" w:rsidR="0069482E" w:rsidRPr="0069482E" w:rsidRDefault="0069482E" w:rsidP="0069482E">
      <w:pPr>
        <w:rPr>
          <w:lang w:val="en-GB" w:eastAsia="en-GB"/>
        </w:rPr>
      </w:pPr>
    </w:p>
    <w:p w14:paraId="645F265B"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ADB] Asian Development Bank. 2003. Environmental assessment guildlines. Available from: http://www.adb.org/sites/default/files/institutional-document/32635/files/environmental-assessment-guidelines.pdf</w:t>
      </w:r>
    </w:p>
    <w:p w14:paraId="314F5DA2"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ADB] Asian Development Bank. 2008. Islamic republic of pakistan country environment analysis. Available from: http://www.adb.org/sites/default/files/institutional-document/32193/country-environment-analysis.pdf</w:t>
      </w:r>
    </w:p>
    <w:p w14:paraId="4CC7CAE5"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AEI] American Enterprise Institute [Internet]. 2005-2016. China global investment tracker. Available from: https://www.aei.org/china-global-investment-tracker/</w:t>
      </w:r>
    </w:p>
    <w:p w14:paraId="27BF9221"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 xml:space="preserve">[AfDB] African Development Bank. 2015. Environmental and social assessment procedures. </w:t>
      </w:r>
      <w:r w:rsidRPr="006417ED">
        <w:t>Abidjan: Quality Assurance and Results Department, Compliance and Safeguards Division.</w:t>
      </w:r>
      <w:r w:rsidRPr="006417ED">
        <w:rPr>
          <w:rFonts w:eastAsiaTheme="minorEastAsia"/>
          <w:noProof/>
        </w:rPr>
        <w:t xml:space="preserve"> Available from: http://www.afdb.org/fileadmin/uploads/afdb/Documents/Publications/SSS_%E2%80%93vol1_%E2%80%93_Issue4_-_EN_-_Environmental_and_Social_Assessment_Procedures__ESAP_.pdf</w:t>
      </w:r>
    </w:p>
    <w:p w14:paraId="7B55B4C8" w14:textId="77777777" w:rsidR="00F642FD" w:rsidRPr="006417ED" w:rsidRDefault="00F642FD" w:rsidP="0069482E">
      <w:pPr>
        <w:pStyle w:val="References"/>
        <w:spacing w:before="0" w:line="240" w:lineRule="auto"/>
        <w:rPr>
          <w:rFonts w:eastAsiaTheme="minorEastAsia"/>
          <w:noProof/>
        </w:rPr>
      </w:pPr>
      <w:r w:rsidRPr="006417ED">
        <w:rPr>
          <w:rFonts w:eastAsiaTheme="minorEastAsia"/>
          <w:noProof/>
        </w:rPr>
        <w:lastRenderedPageBreak/>
        <w:t>[AIIB] Asian Infrastructure Investment Bank. 2016. Environmental and Social Framework. Available from: http://www.aiib.org/uploadfile/2016/0226/20160226043633542.pdf</w:t>
      </w:r>
    </w:p>
    <w:p w14:paraId="220550B9" w14:textId="77777777" w:rsidR="00E82F35" w:rsidRPr="006417ED" w:rsidRDefault="004C55FB" w:rsidP="0069482E">
      <w:pPr>
        <w:pStyle w:val="References"/>
        <w:spacing w:before="0" w:line="240" w:lineRule="auto"/>
        <w:rPr>
          <w:rFonts w:eastAsiaTheme="minorEastAsia"/>
          <w:noProof/>
        </w:rPr>
      </w:pPr>
      <w:r w:rsidRPr="006417ED">
        <w:rPr>
          <w:rFonts w:eastAsiaTheme="minorEastAsia"/>
          <w:noProof/>
          <w:lang w:val="pt-PT"/>
        </w:rPr>
        <w:t xml:space="preserve">Alameddine M, Naja F, Abdel-Salam S, Maalouf S, Matta C. 2011. </w:t>
      </w:r>
      <w:r w:rsidRPr="006417ED">
        <w:rPr>
          <w:rFonts w:eastAsiaTheme="minorEastAsia"/>
          <w:noProof/>
        </w:rPr>
        <w:t>Stakeholders' perspectives on the regulation and integration of complementary and alternative medicine products in Lebanon: a qualitative study. BMC Complement Altern Med. 11(1):71.</w:t>
      </w:r>
    </w:p>
    <w:p w14:paraId="40F68A9F" w14:textId="77777777" w:rsidR="00F642FD" w:rsidRPr="006417ED" w:rsidRDefault="003B3A9C" w:rsidP="0069482E">
      <w:pPr>
        <w:pStyle w:val="References"/>
        <w:spacing w:before="0" w:line="240" w:lineRule="auto"/>
        <w:rPr>
          <w:rFonts w:eastAsiaTheme="minorEastAsia"/>
          <w:noProof/>
        </w:rPr>
      </w:pPr>
      <w:r w:rsidRPr="006417ED">
        <w:t>[G2A2] Green Growth Action Alliance [Internet].</w:t>
      </w:r>
      <w:r w:rsidRPr="006417ED">
        <w:rPr>
          <w:rFonts w:eastAsiaTheme="minorEastAsia"/>
          <w:noProof/>
        </w:rPr>
        <w:t xml:space="preserve"> </w:t>
      </w:r>
      <w:r w:rsidR="00F642FD" w:rsidRPr="006417ED">
        <w:rPr>
          <w:rFonts w:eastAsiaTheme="minorEastAsia"/>
          <w:noProof/>
        </w:rPr>
        <w:t>2013. The Green Investment Report: The ways and means to unlock private finance for green growth. In World Economic Forum.</w:t>
      </w:r>
      <w:r w:rsidRPr="006417ED">
        <w:rPr>
          <w:rFonts w:eastAsiaTheme="minorEastAsia"/>
          <w:noProof/>
        </w:rPr>
        <w:t xml:space="preserve"> Available from: http://www3.weforum.org/docs/WEF_GreenInvestment_Report_2013.pdf</w:t>
      </w:r>
    </w:p>
    <w:p w14:paraId="4D30BF31" w14:textId="77777777" w:rsidR="00DF72EB" w:rsidRPr="006417ED" w:rsidRDefault="00DF72EB" w:rsidP="0069482E">
      <w:pPr>
        <w:pStyle w:val="References"/>
        <w:spacing w:before="0" w:line="240" w:lineRule="auto"/>
        <w:rPr>
          <w:rFonts w:eastAsiaTheme="minorEastAsia"/>
          <w:noProof/>
        </w:rPr>
      </w:pPr>
      <w:r w:rsidRPr="006417ED">
        <w:rPr>
          <w:rFonts w:eastAsiaTheme="minorEastAsia"/>
          <w:noProof/>
        </w:rPr>
        <w:t>Alsadiq A. 2013. Outward foreign direct investment and domestic investment: The case of developing countries. IMF Working Paper. p. 1-27.</w:t>
      </w:r>
    </w:p>
    <w:p w14:paraId="622394F0"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Amaeshi KM, Crane A. 2006. Stakeholder engagement: a mechanism for sustainable aviation. Corp Soc Resp Env Ma. 13(5):245-260.</w:t>
      </w:r>
    </w:p>
    <w:p w14:paraId="0A15A8BC"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Ananda J, Herath G. 2003. The use of Analytic Hierarchy Process to incorporate stakeholder preferences into regional forest planning. Forest Policy Econ. 5:13-26.</w:t>
      </w:r>
    </w:p>
    <w:p w14:paraId="7BF6FD33"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Bawole JN. 2013. Public hearing or 'hearing public'? an evaluation of the participation of local stakeholders in environmental impact assessment of Ghana's Jubilee oil fields. Environ Manage. 52(2):385-397.</w:t>
      </w:r>
    </w:p>
    <w:p w14:paraId="4D5C839D" w14:textId="77777777" w:rsidR="00B76B66" w:rsidRPr="006417ED" w:rsidRDefault="00B76B66" w:rsidP="0069482E">
      <w:pPr>
        <w:pStyle w:val="References"/>
        <w:spacing w:before="0" w:line="240" w:lineRule="auto"/>
        <w:rPr>
          <w:rFonts w:eastAsiaTheme="minorEastAsia"/>
          <w:noProof/>
        </w:rPr>
      </w:pPr>
      <w:r w:rsidRPr="006417ED">
        <w:rPr>
          <w:rFonts w:eastAsiaTheme="minorEastAsia"/>
          <w:noProof/>
        </w:rPr>
        <w:t>Beauchamp</w:t>
      </w:r>
      <w:r w:rsidR="003B3A9C" w:rsidRPr="006417ED">
        <w:rPr>
          <w:rFonts w:eastAsiaTheme="minorEastAsia"/>
          <w:noProof/>
        </w:rPr>
        <w:t xml:space="preserve"> MA.</w:t>
      </w:r>
      <w:r w:rsidRPr="006417ED">
        <w:rPr>
          <w:rFonts w:eastAsiaTheme="minorEastAsia"/>
          <w:noProof/>
        </w:rPr>
        <w:t xml:space="preserve"> 1965. An improved index of centrality. Behav</w:t>
      </w:r>
      <w:r w:rsidR="003B3A9C" w:rsidRPr="006417ED">
        <w:rPr>
          <w:rFonts w:eastAsiaTheme="minorEastAsia"/>
          <w:noProof/>
        </w:rPr>
        <w:t xml:space="preserve"> Sci</w:t>
      </w:r>
      <w:r w:rsidRPr="006417ED">
        <w:rPr>
          <w:rFonts w:eastAsiaTheme="minorEastAsia"/>
          <w:noProof/>
        </w:rPr>
        <w:t>, 10(2)</w:t>
      </w:r>
      <w:r w:rsidR="003B3A9C" w:rsidRPr="006417ED">
        <w:rPr>
          <w:rFonts w:eastAsiaTheme="minorEastAsia"/>
          <w:noProof/>
        </w:rPr>
        <w:t>:</w:t>
      </w:r>
      <w:r w:rsidRPr="006417ED">
        <w:rPr>
          <w:rFonts w:eastAsiaTheme="minorEastAsia"/>
          <w:noProof/>
        </w:rPr>
        <w:t>161-163.</w:t>
      </w:r>
    </w:p>
    <w:p w14:paraId="71320210" w14:textId="77777777" w:rsidR="00B76B66" w:rsidRPr="006417ED" w:rsidRDefault="003B3A9C" w:rsidP="0069482E">
      <w:pPr>
        <w:pStyle w:val="References"/>
        <w:spacing w:before="0" w:line="240" w:lineRule="auto"/>
        <w:rPr>
          <w:rFonts w:eastAsiaTheme="minorEastAsia"/>
          <w:noProof/>
        </w:rPr>
      </w:pPr>
      <w:r w:rsidRPr="006417ED">
        <w:rPr>
          <w:rFonts w:eastAsiaTheme="minorEastAsia"/>
          <w:noProof/>
        </w:rPr>
        <w:t>Bhattacherjee A.</w:t>
      </w:r>
      <w:r w:rsidR="00B76B66" w:rsidRPr="006417ED">
        <w:rPr>
          <w:rFonts w:eastAsiaTheme="minorEastAsia"/>
          <w:noProof/>
        </w:rPr>
        <w:t xml:space="preserve"> 2012. Social science research: principles, methods, and practices.</w:t>
      </w:r>
      <w:r w:rsidR="0036007C" w:rsidRPr="006417ED">
        <w:rPr>
          <w:rFonts w:eastAsiaTheme="minorEastAsia"/>
          <w:noProof/>
        </w:rPr>
        <w:t xml:space="preserve"> USF Open Access Textbooks Collection. Book 3.</w:t>
      </w:r>
    </w:p>
    <w:p w14:paraId="26860C76" w14:textId="77777777" w:rsidR="00B76B66" w:rsidRPr="006417ED" w:rsidRDefault="00B76B66" w:rsidP="0069482E">
      <w:pPr>
        <w:pStyle w:val="References"/>
        <w:spacing w:before="0" w:line="240" w:lineRule="auto"/>
        <w:rPr>
          <w:rFonts w:eastAsiaTheme="minorEastAsia"/>
          <w:noProof/>
        </w:rPr>
      </w:pPr>
      <w:r w:rsidRPr="006417ED">
        <w:rPr>
          <w:rFonts w:eastAsiaTheme="minorEastAsia"/>
          <w:noProof/>
        </w:rPr>
        <w:t>Bragagnolo C</w:t>
      </w:r>
      <w:r w:rsidR="003B3A9C" w:rsidRPr="006417ED">
        <w:rPr>
          <w:rFonts w:eastAsiaTheme="minorEastAsia"/>
          <w:noProof/>
        </w:rPr>
        <w:t>, Geneletti D,</w:t>
      </w:r>
      <w:r w:rsidRPr="006417ED">
        <w:rPr>
          <w:rFonts w:eastAsiaTheme="minorEastAsia"/>
          <w:noProof/>
        </w:rPr>
        <w:t xml:space="preserve"> Fischer</w:t>
      </w:r>
      <w:r w:rsidR="003B3A9C" w:rsidRPr="006417ED">
        <w:rPr>
          <w:rFonts w:eastAsiaTheme="minorEastAsia"/>
          <w:noProof/>
        </w:rPr>
        <w:t xml:space="preserve"> TB.</w:t>
      </w:r>
      <w:r w:rsidRPr="006417ED">
        <w:rPr>
          <w:rFonts w:eastAsiaTheme="minorEastAsia"/>
          <w:noProof/>
        </w:rPr>
        <w:t xml:space="preserve"> 2012. Cumulative effects in SEA of spatial plans–evidence from Italy and England. </w:t>
      </w:r>
      <w:r w:rsidR="0036007C" w:rsidRPr="006417ED">
        <w:rPr>
          <w:rFonts w:eastAsiaTheme="minorEastAsia"/>
          <w:noProof/>
        </w:rPr>
        <w:t>Impact Assess Proj Apprais.</w:t>
      </w:r>
      <w:r w:rsidRPr="006417ED">
        <w:rPr>
          <w:rFonts w:eastAsiaTheme="minorEastAsia"/>
          <w:noProof/>
        </w:rPr>
        <w:t> 30</w:t>
      </w:r>
      <w:r w:rsidR="0036007C" w:rsidRPr="006417ED">
        <w:rPr>
          <w:rFonts w:eastAsiaTheme="minorEastAsia"/>
          <w:noProof/>
        </w:rPr>
        <w:t>(2):</w:t>
      </w:r>
      <w:r w:rsidRPr="006417ED">
        <w:rPr>
          <w:rFonts w:eastAsiaTheme="minorEastAsia"/>
          <w:noProof/>
        </w:rPr>
        <w:t>100-110.</w:t>
      </w:r>
    </w:p>
    <w:p w14:paraId="7F98CD06"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Bryson JM, Patton MQ, Bowman RA. 2011. Working with evaluation stakeholders: a rationale, step-wise approach and toolkit. Eval Program Plann. 34(1):1-12.</w:t>
      </w:r>
    </w:p>
    <w:p w14:paraId="23FE6E4B"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Caniato M, Tudor T, Vaccari M. 2015. Understanding the perceptions, roles and interactions of stakeholder networks managing health-care waste: A case study of the Gaza Strip. Waste Manag. 35:255-264.</w:t>
      </w:r>
    </w:p>
    <w:p w14:paraId="72DA0AAF"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Caniato M, Vaccari M, Visvanathan C, Zurbrugg C. 2014. Using social network and stakeholder analysis to help evaluate infectious waste management: a step towards a holistic assessment. Waste Manag. 34(5):938-951.</w:t>
      </w:r>
    </w:p>
    <w:p w14:paraId="31D8DACE"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Chinyio EA, Akintoye A. 2008. Practical approaches for engaging stakeholders: findings from the UK. Constr Manage and Econ. 26(6):591-599.</w:t>
      </w:r>
    </w:p>
    <w:p w14:paraId="674ED4CB" w14:textId="77777777" w:rsidR="00B76B66" w:rsidRPr="006417ED" w:rsidRDefault="0036007C" w:rsidP="0069482E">
      <w:pPr>
        <w:pStyle w:val="References"/>
        <w:spacing w:before="0" w:line="240" w:lineRule="auto"/>
        <w:rPr>
          <w:rFonts w:eastAsiaTheme="minorEastAsia"/>
          <w:noProof/>
        </w:rPr>
      </w:pPr>
      <w:r w:rsidRPr="006417ED">
        <w:rPr>
          <w:rFonts w:eastAsiaTheme="minorEastAsia"/>
          <w:noProof/>
        </w:rPr>
        <w:t>Cole M</w:t>
      </w:r>
      <w:r w:rsidR="00B76B66" w:rsidRPr="006417ED">
        <w:rPr>
          <w:rFonts w:eastAsiaTheme="minorEastAsia"/>
          <w:noProof/>
        </w:rPr>
        <w:t>A</w:t>
      </w:r>
      <w:r w:rsidRPr="006417ED">
        <w:rPr>
          <w:rFonts w:eastAsiaTheme="minorEastAsia"/>
          <w:noProof/>
        </w:rPr>
        <w:t>,</w:t>
      </w:r>
      <w:r w:rsidR="00B76B66" w:rsidRPr="006417ED">
        <w:rPr>
          <w:rFonts w:eastAsiaTheme="minorEastAsia"/>
          <w:noProof/>
        </w:rPr>
        <w:t xml:space="preserve"> Elliott</w:t>
      </w:r>
      <w:r w:rsidRPr="006417ED">
        <w:rPr>
          <w:rFonts w:eastAsiaTheme="minorEastAsia"/>
          <w:noProof/>
        </w:rPr>
        <w:t xml:space="preserve"> RJ.</w:t>
      </w:r>
      <w:r w:rsidR="00B76B66" w:rsidRPr="006417ED">
        <w:rPr>
          <w:rFonts w:eastAsiaTheme="minorEastAsia"/>
          <w:noProof/>
        </w:rPr>
        <w:t xml:space="preserve"> 2003. Determining the trade–environment composition effect: the role of capital, labor and environmental regulations.</w:t>
      </w:r>
      <w:r w:rsidR="00C77661" w:rsidRPr="006417ED">
        <w:rPr>
          <w:rFonts w:eastAsiaTheme="minorEastAsia"/>
          <w:noProof/>
        </w:rPr>
        <w:t xml:space="preserve"> </w:t>
      </w:r>
      <w:r w:rsidR="00B76B66" w:rsidRPr="006417ED">
        <w:rPr>
          <w:rFonts w:eastAsiaTheme="minorEastAsia"/>
          <w:noProof/>
        </w:rPr>
        <w:t>J</w:t>
      </w:r>
      <w:r w:rsidR="00C77661" w:rsidRPr="006417ED">
        <w:rPr>
          <w:rFonts w:eastAsiaTheme="minorEastAsia"/>
          <w:noProof/>
        </w:rPr>
        <w:t xml:space="preserve"> </w:t>
      </w:r>
      <w:r w:rsidR="00B76B66" w:rsidRPr="006417ED">
        <w:rPr>
          <w:rFonts w:eastAsiaTheme="minorEastAsia"/>
          <w:noProof/>
        </w:rPr>
        <w:t>Environ Econ</w:t>
      </w:r>
      <w:r w:rsidR="00C77661" w:rsidRPr="006417ED">
        <w:rPr>
          <w:rFonts w:eastAsiaTheme="minorEastAsia"/>
          <w:noProof/>
        </w:rPr>
        <w:t xml:space="preserve"> </w:t>
      </w:r>
      <w:r w:rsidR="00B76B66" w:rsidRPr="006417ED">
        <w:rPr>
          <w:rFonts w:eastAsiaTheme="minorEastAsia"/>
          <w:noProof/>
        </w:rPr>
        <w:t>Manage</w:t>
      </w:r>
      <w:r w:rsidR="00C77661" w:rsidRPr="006417ED">
        <w:rPr>
          <w:rFonts w:eastAsiaTheme="minorEastAsia"/>
          <w:noProof/>
        </w:rPr>
        <w:t>.</w:t>
      </w:r>
      <w:r w:rsidR="00D561D6" w:rsidRPr="006417ED">
        <w:rPr>
          <w:rFonts w:eastAsiaTheme="minorEastAsia" w:hint="eastAsia"/>
          <w:noProof/>
          <w:lang w:eastAsia="zh-CN"/>
        </w:rPr>
        <w:t xml:space="preserve"> </w:t>
      </w:r>
      <w:r w:rsidR="00B76B66" w:rsidRPr="006417ED">
        <w:rPr>
          <w:rFonts w:eastAsiaTheme="minorEastAsia"/>
          <w:noProof/>
        </w:rPr>
        <w:t>46</w:t>
      </w:r>
      <w:r w:rsidR="00C77661" w:rsidRPr="006417ED">
        <w:rPr>
          <w:rFonts w:eastAsiaTheme="minorEastAsia"/>
          <w:noProof/>
        </w:rPr>
        <w:t>(3):</w:t>
      </w:r>
      <w:r w:rsidR="00B76B66" w:rsidRPr="006417ED">
        <w:rPr>
          <w:rFonts w:eastAsiaTheme="minorEastAsia"/>
          <w:noProof/>
        </w:rPr>
        <w:t xml:space="preserve">363-383. </w:t>
      </w:r>
    </w:p>
    <w:p w14:paraId="56466648"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Copeland BR, Taylor MS. 1994. North-South trade and the environment. Q J Econ. 755-787.</w:t>
      </w:r>
    </w:p>
    <w:p w14:paraId="65CEBFA1"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lastRenderedPageBreak/>
        <w:t>Costa CC, Da Cunha PR. 2010. Who are the players? finding and characterizing stakeholders in social networks. Proceedings of the 43rd Hawaii International Conference on System Sciences (HICSS); 2010 Jan. IEEE.</w:t>
      </w:r>
    </w:p>
    <w:p w14:paraId="479A7DC5" w14:textId="77777777" w:rsidR="004C55FB" w:rsidRPr="006417ED" w:rsidRDefault="004C55FB" w:rsidP="0069482E">
      <w:pPr>
        <w:pStyle w:val="References"/>
        <w:spacing w:before="0" w:line="240" w:lineRule="auto"/>
        <w:rPr>
          <w:rFonts w:eastAsiaTheme="minorEastAsia"/>
          <w:noProof/>
          <w:lang w:val="pt-PT"/>
        </w:rPr>
      </w:pPr>
      <w:r w:rsidRPr="006417ED">
        <w:rPr>
          <w:rFonts w:eastAsiaTheme="minorEastAsia"/>
          <w:noProof/>
        </w:rPr>
        <w:t xml:space="preserve">Daly EM, Haahr M. 2009. Social network analysis for information flow in disconnected delay-tolerant MANETs. </w:t>
      </w:r>
      <w:r w:rsidRPr="006417ED">
        <w:rPr>
          <w:rFonts w:eastAsiaTheme="minorEastAsia"/>
          <w:noProof/>
          <w:lang w:val="pt-PT"/>
        </w:rPr>
        <w:t>IEEE Trans Mobile Comput. 8(5):606-621.</w:t>
      </w:r>
    </w:p>
    <w:p w14:paraId="0CD7D931"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lang w:val="pt-PT"/>
        </w:rPr>
        <w:t xml:space="preserve">De Marchi B, Funtowicz S, Cascio SL, Munda G. 2000. </w:t>
      </w:r>
      <w:r w:rsidRPr="006417ED">
        <w:rPr>
          <w:rFonts w:eastAsiaTheme="minorEastAsia"/>
          <w:noProof/>
        </w:rPr>
        <w:t>Combining participative and institutional approaches with multicriteria evaluation. An empirical study for water issues in Troina, Sicily. Ecol Econ. 34(2):267-282.</w:t>
      </w:r>
    </w:p>
    <w:p w14:paraId="4FB3F27C"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De Stefano L. 2010. Facing the water framework directive challenges: a baseline of stakeholder participation in the European Union. J Environ Manage. 91(6):1332-1340.</w:t>
      </w:r>
    </w:p>
    <w:p w14:paraId="456A560A" w14:textId="77777777" w:rsidR="00316896" w:rsidRPr="006417ED" w:rsidRDefault="00C77661" w:rsidP="0069482E">
      <w:pPr>
        <w:pStyle w:val="References"/>
        <w:spacing w:before="0" w:line="240" w:lineRule="auto"/>
        <w:rPr>
          <w:rFonts w:eastAsiaTheme="minorEastAsia"/>
          <w:noProof/>
        </w:rPr>
      </w:pPr>
      <w:r w:rsidRPr="006417ED">
        <w:rPr>
          <w:rFonts w:eastAsiaTheme="minorEastAsia"/>
          <w:noProof/>
        </w:rPr>
        <w:t>Duanmu JL.</w:t>
      </w:r>
      <w:r w:rsidR="00316896" w:rsidRPr="006417ED">
        <w:rPr>
          <w:rFonts w:eastAsiaTheme="minorEastAsia"/>
          <w:noProof/>
        </w:rPr>
        <w:t xml:space="preserve"> 2014. A race to lower standards? Labor standards and location choice of outward FDI from the BRIC countries. </w:t>
      </w:r>
      <w:r w:rsidR="00380AA3" w:rsidRPr="006417ED">
        <w:rPr>
          <w:rFonts w:eastAsiaTheme="minorEastAsia"/>
          <w:noProof/>
        </w:rPr>
        <w:t>Int Bus Rev</w:t>
      </w:r>
      <w:r w:rsidRPr="006417ED">
        <w:rPr>
          <w:rFonts w:eastAsiaTheme="minorEastAsia"/>
          <w:noProof/>
        </w:rPr>
        <w:t>.</w:t>
      </w:r>
      <w:r w:rsidR="00316896" w:rsidRPr="006417ED">
        <w:rPr>
          <w:rFonts w:eastAsiaTheme="minorEastAsia"/>
          <w:noProof/>
        </w:rPr>
        <w:t> 23(3)</w:t>
      </w:r>
      <w:r w:rsidRPr="006417ED">
        <w:rPr>
          <w:rFonts w:eastAsiaTheme="minorEastAsia"/>
          <w:noProof/>
        </w:rPr>
        <w:t>:</w:t>
      </w:r>
      <w:r w:rsidR="00316896" w:rsidRPr="006417ED">
        <w:rPr>
          <w:rFonts w:eastAsiaTheme="minorEastAsia"/>
          <w:noProof/>
        </w:rPr>
        <w:t xml:space="preserve">620-634. </w:t>
      </w:r>
    </w:p>
    <w:p w14:paraId="1B73930E"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Elliott RJ, Sun P, Chen S. 2013. Energy intensity and foreign direct investment: a Chinese city-level study. Energ Econ. 40:484-494.</w:t>
      </w:r>
    </w:p>
    <w:p w14:paraId="3BDD3642"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 xml:space="preserve">Fath BD, Beck MB. 2005. Elucidating public perceptions of environmental behavior: a case study of Lake Lanier. Environ Model Softw. 20(4):485-498. </w:t>
      </w:r>
    </w:p>
    <w:p w14:paraId="30776854"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Fischer TB, Nadeem O. 2014. Environmental Impact Assessment (EIA) Course Curriculum for Higher Education Institutions in Pakistan. Islamabad: IUCN Pakistan.</w:t>
      </w:r>
    </w:p>
    <w:p w14:paraId="6FEA3CFF" w14:textId="3D3F08DB" w:rsidR="004C55FB" w:rsidRPr="00BB7B27" w:rsidRDefault="004C55FB" w:rsidP="0069482E">
      <w:pPr>
        <w:pStyle w:val="References"/>
        <w:spacing w:before="0" w:line="240" w:lineRule="auto"/>
        <w:rPr>
          <w:rFonts w:eastAsiaTheme="minorEastAsia"/>
          <w:noProof/>
        </w:rPr>
      </w:pPr>
      <w:r w:rsidRPr="006417ED">
        <w:rPr>
          <w:rFonts w:eastAsiaTheme="minorEastAsia"/>
          <w:noProof/>
        </w:rPr>
        <w:t>Fischer TB. 2014</w:t>
      </w:r>
      <w:r w:rsidR="00BB7B27">
        <w:rPr>
          <w:rFonts w:eastAsiaTheme="minorEastAsia"/>
          <w:noProof/>
        </w:rPr>
        <w:t>a</w:t>
      </w:r>
      <w:r w:rsidRPr="006417ED">
        <w:rPr>
          <w:rFonts w:eastAsiaTheme="minorEastAsia"/>
          <w:noProof/>
        </w:rPr>
        <w:t xml:space="preserve">. Environmental Impact Assessment Handbook for Pakistan. Islamabad: </w:t>
      </w:r>
      <w:r w:rsidRPr="00BB7B27">
        <w:rPr>
          <w:rFonts w:eastAsiaTheme="minorEastAsia"/>
          <w:noProof/>
        </w:rPr>
        <w:t>IUCN Pakistan.</w:t>
      </w:r>
    </w:p>
    <w:p w14:paraId="289BD1D8" w14:textId="6FEC6F23" w:rsidR="00BB7B27" w:rsidRPr="00BB7B27" w:rsidRDefault="00BB7B27" w:rsidP="0069482E">
      <w:pPr>
        <w:pStyle w:val="References"/>
        <w:spacing w:before="0" w:line="240" w:lineRule="auto"/>
        <w:rPr>
          <w:rFonts w:eastAsiaTheme="minorEastAsia"/>
          <w:noProof/>
        </w:rPr>
      </w:pPr>
      <w:r w:rsidRPr="00BB7B27">
        <w:rPr>
          <w:rFonts w:eastAsiaTheme="minorEastAsia"/>
          <w:noProof/>
        </w:rPr>
        <w:t xml:space="preserve">Fischer TB. 2014b. </w:t>
      </w:r>
      <w:r w:rsidRPr="00BB7B27">
        <w:rPr>
          <w:bCs/>
        </w:rPr>
        <w:t xml:space="preserve">Development of an EIA Curriculum for Tertiary Level Institutions in Pakistan - Current Baseline, Development Needs, Outline and Suggestions for Further Action </w:t>
      </w:r>
      <w:r w:rsidRPr="00BB7B27">
        <w:t xml:space="preserve">NIAP, IUCN Pakistan, </w:t>
      </w:r>
    </w:p>
    <w:p w14:paraId="083304B7" w14:textId="7CCE0276" w:rsidR="004C55FB" w:rsidRPr="006417ED" w:rsidRDefault="004C55FB" w:rsidP="0069482E">
      <w:pPr>
        <w:pStyle w:val="References"/>
        <w:spacing w:before="0" w:line="240" w:lineRule="auto"/>
        <w:rPr>
          <w:rFonts w:eastAsiaTheme="minorEastAsia"/>
          <w:noProof/>
        </w:rPr>
      </w:pPr>
      <w:r w:rsidRPr="006417ED">
        <w:rPr>
          <w:rFonts w:eastAsiaTheme="minorEastAsia"/>
          <w:noProof/>
        </w:rPr>
        <w:t>Freeman LC. 1978. Centrality in social networks conceptual clarification. Soc Networks. 1(3):215-239.</w:t>
      </w:r>
    </w:p>
    <w:p w14:paraId="2848A08C"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Freeman RE. 2010. Strategic management: A stakeholder approach. UK: Cambridge University Press.</w:t>
      </w:r>
    </w:p>
    <w:p w14:paraId="0543D9F4"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Frost FA. 1995. The use of stakeholder analysis to understand ethical and moral issues in the primary resource sector. J Bus Ethics. 14:653-661.</w:t>
      </w:r>
    </w:p>
    <w:p w14:paraId="170D16DF" w14:textId="77777777" w:rsidR="00CE1082" w:rsidRPr="006417ED" w:rsidRDefault="00380AA3" w:rsidP="0069482E">
      <w:pPr>
        <w:pStyle w:val="References"/>
        <w:spacing w:before="0" w:line="240" w:lineRule="auto"/>
        <w:rPr>
          <w:rFonts w:eastAsiaTheme="minorEastAsia"/>
          <w:noProof/>
        </w:rPr>
      </w:pPr>
      <w:r w:rsidRPr="006417ED">
        <w:rPr>
          <w:rFonts w:eastAsiaTheme="minorEastAsia"/>
          <w:noProof/>
        </w:rPr>
        <w:t>Gauthier M</w:t>
      </w:r>
      <w:r w:rsidR="00CE1082" w:rsidRPr="006417ED">
        <w:rPr>
          <w:rFonts w:eastAsiaTheme="minorEastAsia"/>
          <w:noProof/>
        </w:rPr>
        <w:t>, Simard</w:t>
      </w:r>
      <w:r w:rsidRPr="006417ED">
        <w:rPr>
          <w:rFonts w:eastAsiaTheme="minorEastAsia"/>
          <w:noProof/>
        </w:rPr>
        <w:t xml:space="preserve"> L,</w:t>
      </w:r>
      <w:r w:rsidR="00CE1082" w:rsidRPr="006417ED">
        <w:rPr>
          <w:rFonts w:eastAsiaTheme="minorEastAsia"/>
          <w:noProof/>
        </w:rPr>
        <w:t xml:space="preserve"> </w:t>
      </w:r>
      <w:r w:rsidRPr="006417ED">
        <w:rPr>
          <w:rFonts w:eastAsiaTheme="minorEastAsia"/>
          <w:noProof/>
        </w:rPr>
        <w:t>Waaub</w:t>
      </w:r>
      <w:r w:rsidR="00CE1082" w:rsidRPr="006417ED">
        <w:rPr>
          <w:rFonts w:eastAsiaTheme="minorEastAsia"/>
          <w:noProof/>
        </w:rPr>
        <w:t xml:space="preserve"> JP. 2011. Public participation in strategic environmental assessment (SEA): Critical review and the Quebec (Canada) approach. Environ</w:t>
      </w:r>
      <w:r w:rsidRPr="006417ED">
        <w:rPr>
          <w:rFonts w:eastAsiaTheme="minorEastAsia"/>
          <w:noProof/>
        </w:rPr>
        <w:t xml:space="preserve"> </w:t>
      </w:r>
      <w:r w:rsidR="00CE1082" w:rsidRPr="006417ED">
        <w:rPr>
          <w:rFonts w:eastAsiaTheme="minorEastAsia"/>
          <w:noProof/>
        </w:rPr>
        <w:t>Impact Assess</w:t>
      </w:r>
      <w:r w:rsidRPr="006417ED">
        <w:rPr>
          <w:rFonts w:eastAsiaTheme="minorEastAsia"/>
          <w:noProof/>
        </w:rPr>
        <w:t xml:space="preserve"> Rev. 31(1):</w:t>
      </w:r>
      <w:r w:rsidR="00CE1082" w:rsidRPr="006417ED">
        <w:rPr>
          <w:rFonts w:eastAsiaTheme="minorEastAsia"/>
          <w:noProof/>
        </w:rPr>
        <w:t>48-60.</w:t>
      </w:r>
    </w:p>
    <w:p w14:paraId="6C332973" w14:textId="77777777" w:rsidR="00B76B66" w:rsidRPr="006417ED" w:rsidRDefault="00B76B66" w:rsidP="0069482E">
      <w:pPr>
        <w:pStyle w:val="References"/>
        <w:spacing w:before="0" w:line="240" w:lineRule="auto"/>
        <w:rPr>
          <w:rFonts w:eastAsiaTheme="minorEastAsia"/>
          <w:noProof/>
        </w:rPr>
      </w:pPr>
      <w:r w:rsidRPr="006417ED">
        <w:rPr>
          <w:rFonts w:eastAsiaTheme="minorEastAsia"/>
          <w:noProof/>
        </w:rPr>
        <w:t>[GoB] Government of Balochistan. 2012. The Balochistan environmental protection bill. Quetta: The Balochistan Gazette</w:t>
      </w:r>
      <w:r w:rsidR="00380AA3" w:rsidRPr="006417ED">
        <w:rPr>
          <w:rFonts w:eastAsiaTheme="minorEastAsia"/>
          <w:noProof/>
        </w:rPr>
        <w:t>.</w:t>
      </w:r>
    </w:p>
    <w:p w14:paraId="01CA02B6"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GoP] Government of Pakistan. 1997a. Pakistan environmental protection act. Islamabad: Gazette of Pakistan.</w:t>
      </w:r>
    </w:p>
    <w:p w14:paraId="3DD6C32E"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 xml:space="preserve">Hjortsø CN. 2004. Enhancing public participation in natural resource management using Soft OR––an application of strategic option development and analysis in tactical forest planning. Eur J Oper Res. 152(3):667-683. </w:t>
      </w:r>
    </w:p>
    <w:p w14:paraId="40D655F2" w14:textId="77777777" w:rsidR="00613EAD" w:rsidRDefault="00613EAD" w:rsidP="0069482E">
      <w:pPr>
        <w:pStyle w:val="References"/>
        <w:spacing w:before="0" w:line="240" w:lineRule="auto"/>
        <w:rPr>
          <w:rFonts w:eastAsiaTheme="minorEastAsia"/>
          <w:noProof/>
        </w:rPr>
      </w:pPr>
    </w:p>
    <w:p w14:paraId="730A84FE" w14:textId="77777777" w:rsidR="004C55FB" w:rsidRPr="006417ED" w:rsidRDefault="004C55FB" w:rsidP="0069482E">
      <w:pPr>
        <w:pStyle w:val="References"/>
        <w:spacing w:before="0" w:line="240" w:lineRule="auto"/>
        <w:rPr>
          <w:rFonts w:eastAsiaTheme="minorEastAsia"/>
          <w:noProof/>
        </w:rPr>
      </w:pPr>
      <w:bookmarkStart w:id="7" w:name="_GoBack"/>
      <w:bookmarkEnd w:id="7"/>
      <w:r w:rsidRPr="006417ED">
        <w:rPr>
          <w:rFonts w:eastAsiaTheme="minorEastAsia"/>
          <w:noProof/>
        </w:rPr>
        <w:lastRenderedPageBreak/>
        <w:t>Hu T, Chen M, Wu Y. 2014c. Analysis of key players in China’s outward foreign direct investment based on the conceptual matrix-part II: case study in Southeast Asia. In: Hu T, Wang Y,</w:t>
      </w:r>
      <w:r w:rsidRPr="006417ED">
        <w:t xml:space="preserve"> editors</w:t>
      </w:r>
      <w:r w:rsidRPr="006417ED">
        <w:rPr>
          <w:rFonts w:eastAsiaTheme="minorEastAsia"/>
          <w:noProof/>
        </w:rPr>
        <w:t>. Environmental and Social Risk Management of Chinese Transnational Corporations [Internet]. p. 92-120. Available from: http://www.wwfchina.org/content/press/publication/2015/Yale-WWF_final.pdf</w:t>
      </w:r>
    </w:p>
    <w:p w14:paraId="759CE77A"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Hu T, Pan D, Wu Y. 2014b. Analysis of key players in China’s outward foreign direct investment based on the conceptual matrix-part I: case sudy in Latin America. In: Hu T, Wang Y,</w:t>
      </w:r>
      <w:r w:rsidRPr="006417ED">
        <w:t xml:space="preserve"> editors</w:t>
      </w:r>
      <w:r w:rsidRPr="006417ED">
        <w:rPr>
          <w:rFonts w:eastAsiaTheme="minorEastAsia"/>
          <w:noProof/>
        </w:rPr>
        <w:t>. Environmental and Social Risk Management of Chinese Transnational Corporations [Internet]. p. 57-91. Available from: http://www.wwfchina.org/content/press/publication/2015/Yale-WWF_final.pdf</w:t>
      </w:r>
    </w:p>
    <w:p w14:paraId="1F69200B"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Hu T, Wang H, Wu Y. 2014a. Analytical framework of OFDI’s environmental and social impacts. In: Hu T, Wang Y,</w:t>
      </w:r>
      <w:r w:rsidRPr="006417ED">
        <w:t xml:space="preserve"> editors</w:t>
      </w:r>
      <w:r w:rsidRPr="006417ED">
        <w:rPr>
          <w:rFonts w:eastAsiaTheme="minorEastAsia"/>
          <w:noProof/>
        </w:rPr>
        <w:t>. Environmental and Social Risk Management of Chinese Transnational Corporations [Internet]. p. 42-56. Available from: http://www.wwfchina.org/content/press/publication/2015/Yale-WWF_final.pdf</w:t>
      </w:r>
    </w:p>
    <w:p w14:paraId="1EFF0F0E" w14:textId="77777777" w:rsidR="00F642FD" w:rsidRPr="006417ED" w:rsidRDefault="00F642FD" w:rsidP="0069482E">
      <w:pPr>
        <w:pStyle w:val="References"/>
        <w:spacing w:before="0" w:line="240" w:lineRule="auto"/>
        <w:rPr>
          <w:rFonts w:eastAsiaTheme="minorEastAsia"/>
          <w:noProof/>
        </w:rPr>
      </w:pPr>
      <w:r w:rsidRPr="006417ED">
        <w:rPr>
          <w:rFonts w:eastAsiaTheme="minorEastAsia"/>
          <w:noProof/>
        </w:rPr>
        <w:t>Hu T</w:t>
      </w:r>
      <w:r w:rsidR="00380AA3" w:rsidRPr="006417ED">
        <w:rPr>
          <w:rFonts w:eastAsiaTheme="minorEastAsia"/>
          <w:noProof/>
        </w:rPr>
        <w:t>, Wu Y</w:t>
      </w:r>
      <w:r w:rsidRPr="006417ED">
        <w:rPr>
          <w:rFonts w:eastAsiaTheme="minorEastAsia"/>
          <w:noProof/>
        </w:rPr>
        <w:t>, Zhu L. 2015. Environmental Safeguards: Is AIIB Going to Follow the Rules? [Internet]. Pennsylvania: Wharton IGEL; [cited 2016 July 11]. Available from: https://whartonigel.wordpress.com/2015/07/01/environmental-safeguards-is-aiib-going-to-follow-the-rules/</w:t>
      </w:r>
    </w:p>
    <w:p w14:paraId="39F14362" w14:textId="77777777" w:rsidR="00CE1082" w:rsidRPr="006417ED" w:rsidRDefault="00380AA3" w:rsidP="0069482E">
      <w:pPr>
        <w:pStyle w:val="References"/>
        <w:spacing w:before="0" w:line="240" w:lineRule="auto"/>
        <w:rPr>
          <w:rFonts w:eastAsiaTheme="minorEastAsia"/>
          <w:noProof/>
        </w:rPr>
      </w:pPr>
      <w:r w:rsidRPr="006417ED">
        <w:rPr>
          <w:rFonts w:eastAsiaTheme="minorEastAsia"/>
          <w:noProof/>
        </w:rPr>
        <w:t>[</w:t>
      </w:r>
      <w:r w:rsidR="00CE1082" w:rsidRPr="006417ED">
        <w:rPr>
          <w:rFonts w:eastAsiaTheme="minorEastAsia"/>
          <w:noProof/>
        </w:rPr>
        <w:t>IAIA</w:t>
      </w:r>
      <w:r w:rsidRPr="006417ED">
        <w:rPr>
          <w:rFonts w:eastAsiaTheme="minorEastAsia"/>
          <w:noProof/>
        </w:rPr>
        <w:t xml:space="preserve">] </w:t>
      </w:r>
      <w:r w:rsidR="00CE1082" w:rsidRPr="006417ED">
        <w:rPr>
          <w:rFonts w:eastAsiaTheme="minorEastAsia"/>
          <w:noProof/>
        </w:rPr>
        <w:t>International As</w:t>
      </w:r>
      <w:r w:rsidRPr="006417ED">
        <w:rPr>
          <w:rFonts w:eastAsiaTheme="minorEastAsia"/>
          <w:noProof/>
        </w:rPr>
        <w:t>sociation for Impact Assessment. 2002</w:t>
      </w:r>
      <w:r w:rsidR="005216A6" w:rsidRPr="006417ED">
        <w:rPr>
          <w:rFonts w:eastAsiaTheme="minorEastAsia"/>
          <w:noProof/>
        </w:rPr>
        <w:t xml:space="preserve"> [Internet]</w:t>
      </w:r>
      <w:r w:rsidRPr="006417ED">
        <w:rPr>
          <w:rFonts w:eastAsiaTheme="minorEastAsia"/>
          <w:noProof/>
        </w:rPr>
        <w:t>.</w:t>
      </w:r>
      <w:r w:rsidR="00CE1082" w:rsidRPr="006417ED">
        <w:rPr>
          <w:rFonts w:eastAsiaTheme="minorEastAsia"/>
          <w:noProof/>
        </w:rPr>
        <w:t xml:space="preserve"> Strategic environmental Assess</w:t>
      </w:r>
      <w:r w:rsidRPr="006417ED">
        <w:rPr>
          <w:rFonts w:eastAsiaTheme="minorEastAsia"/>
          <w:noProof/>
        </w:rPr>
        <w:t>ment Performance Criteria.</w:t>
      </w:r>
      <w:r w:rsidR="005216A6" w:rsidRPr="006417ED">
        <w:rPr>
          <w:rFonts w:eastAsiaTheme="minorEastAsia"/>
          <w:noProof/>
        </w:rPr>
        <w:t xml:space="preserve"> Available from: http://www.iaia.org/uploads/pdf/sp1.pdf</w:t>
      </w:r>
    </w:p>
    <w:p w14:paraId="77B2E263"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Jing H. 2011. [The win-win way of economic development and environmental protection]. At Home &amp; Overseas. 1:13-17.</w:t>
      </w:r>
    </w:p>
    <w:p w14:paraId="24A3DD5D"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Johnson G, Scholes K, Whittington R. 2008. Exploring corporate strategy: Text and cases. Harlow: Pearson Education.</w:t>
      </w:r>
    </w:p>
    <w:p w14:paraId="3D6FF3C1"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Kochhar MK, Pattillo MCA, Sun MY, Suphaphiphat MN, Swiston A, Tchaidze MR, Clements MBJ, Fabrizio MS, Flamini V, Redifer ML. 2015. Is the glass half empty or half full?: issues in managing water challenges and policy instruments. International Monetary Fund. Available from: https://www.imf.org/external/pubs/ft/sdn/2015/sdn1511.pdf</w:t>
      </w:r>
    </w:p>
    <w:p w14:paraId="0AE70B15"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Liu TK, Sheu HY, Tseng CN. 2013. Environmental impact assessment of seawater desalination plant under the framework of integrated coastal management. Desalination. 326:10-18.</w:t>
      </w:r>
    </w:p>
    <w:p w14:paraId="5CA0E18B" w14:textId="77777777" w:rsidR="00CE1082" w:rsidRPr="006417ED" w:rsidRDefault="005216A6" w:rsidP="0069482E">
      <w:pPr>
        <w:pStyle w:val="References"/>
        <w:spacing w:before="0" w:line="240" w:lineRule="auto"/>
        <w:rPr>
          <w:rFonts w:eastAsiaTheme="minorEastAsia"/>
          <w:noProof/>
        </w:rPr>
      </w:pPr>
      <w:r w:rsidRPr="006417ED">
        <w:rPr>
          <w:rFonts w:eastAsiaTheme="minorEastAsia"/>
          <w:noProof/>
        </w:rPr>
        <w:t>Madan</w:t>
      </w:r>
      <w:r w:rsidR="00CE1082" w:rsidRPr="006417ED">
        <w:rPr>
          <w:rFonts w:eastAsiaTheme="minorEastAsia"/>
          <w:noProof/>
        </w:rPr>
        <w:t xml:space="preserve"> T. 2016. What India thinks about China's One Belt, One Road initiative (but doesn't explicitly say) [Internet]. Washington: Brookings; [cited 2016 July 11]. Available from: http://www.brookings.edu/blogs/order-from-chaos/posts/2016/03/14-india-china-asia-connectivity-madan</w:t>
      </w:r>
    </w:p>
    <w:p w14:paraId="22F98530"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lastRenderedPageBreak/>
        <w:t>Maguire B, Potts J, Fletcher S. 2011. Who, when, and how? Marine planning stakeholder involvement preferences—a case study of the Solent, United Kingdom. Mar Pollut Bull. 62(11):2288-2292.</w:t>
      </w:r>
    </w:p>
    <w:p w14:paraId="5977474C" w14:textId="77777777" w:rsidR="00CE1082" w:rsidRPr="006417ED" w:rsidRDefault="00CE1082" w:rsidP="0069482E">
      <w:pPr>
        <w:pStyle w:val="References"/>
        <w:spacing w:before="0" w:line="240" w:lineRule="auto"/>
        <w:rPr>
          <w:rFonts w:eastAsiaTheme="minorEastAsia"/>
          <w:noProof/>
        </w:rPr>
      </w:pPr>
      <w:r w:rsidRPr="006417ED">
        <w:rPr>
          <w:rFonts w:eastAsiaTheme="minorEastAsia"/>
          <w:noProof/>
        </w:rPr>
        <w:t>Mishra R. Small</w:t>
      </w:r>
      <w:r w:rsidR="005216A6" w:rsidRPr="006417ED">
        <w:rPr>
          <w:rFonts w:eastAsiaTheme="minorEastAsia"/>
          <w:noProof/>
        </w:rPr>
        <w:t xml:space="preserve"> A.</w:t>
      </w:r>
      <w:r w:rsidRPr="006417ED">
        <w:rPr>
          <w:rFonts w:eastAsiaTheme="minorEastAsia"/>
          <w:noProof/>
        </w:rPr>
        <w:t xml:space="preserve"> 2016. China’s One Belt, One Road Initiative: an India perspective [Internet]. Hawaii: East-West Center; [cited 2016 July 11]. Available from: http://www.eastwestcenter.org/events/china%E2%80%99s-one-belt-one-road-initiative-indian-perspective</w:t>
      </w:r>
    </w:p>
    <w:p w14:paraId="03D64497" w14:textId="1E002443" w:rsidR="00BB7B27" w:rsidRDefault="004C55FB" w:rsidP="0069482E">
      <w:pPr>
        <w:pStyle w:val="References"/>
        <w:spacing w:before="0" w:line="240" w:lineRule="auto"/>
        <w:rPr>
          <w:rFonts w:eastAsiaTheme="minorEastAsia"/>
          <w:noProof/>
        </w:rPr>
      </w:pPr>
      <w:r w:rsidRPr="006417ED">
        <w:rPr>
          <w:rFonts w:eastAsiaTheme="minorEastAsia"/>
          <w:noProof/>
        </w:rPr>
        <w:t xml:space="preserve">Moss CA, Hwang JC, Kepnes RK. 2015. Environmental and social management system implementation handbook: general. Washington, D.C.: World Bank Group. Available from: </w:t>
      </w:r>
      <w:hyperlink r:id="rId8" w:history="1">
        <w:r w:rsidR="00BB7B27" w:rsidRPr="000D7E57">
          <w:rPr>
            <w:rStyle w:val="Hyperlink"/>
            <w:rFonts w:eastAsiaTheme="minorEastAsia"/>
            <w:noProof/>
          </w:rPr>
          <w:t>http://documents.worldbank.org/curated/en/2015/09/25005721/environmental-social-management-system-implementation-handbook-general</w:t>
        </w:r>
      </w:hyperlink>
    </w:p>
    <w:p w14:paraId="4F696CBC" w14:textId="4E11F5C0" w:rsidR="00BB7B27" w:rsidRPr="00BB7B27" w:rsidRDefault="00BB7B27" w:rsidP="0069482E">
      <w:pPr>
        <w:pStyle w:val="References"/>
        <w:spacing w:before="0" w:line="240" w:lineRule="auto"/>
        <w:rPr>
          <w:rFonts w:eastAsiaTheme="minorEastAsia"/>
          <w:noProof/>
        </w:rPr>
      </w:pPr>
      <w:r w:rsidRPr="00E76B87">
        <w:rPr>
          <w:bCs/>
          <w:color w:val="000000"/>
        </w:rPr>
        <w:t xml:space="preserve">Nadeem, O. and Fischer, T.B. 2011. </w:t>
      </w:r>
      <w:r w:rsidRPr="00E76B87">
        <w:rPr>
          <w:rStyle w:val="Strong"/>
          <w:b w:val="0"/>
        </w:rPr>
        <w:t xml:space="preserve">An Evaluation Framework for Effective Public Participation in EIA in Pakistan, </w:t>
      </w:r>
      <w:r w:rsidRPr="00E76B87">
        <w:rPr>
          <w:i/>
        </w:rPr>
        <w:t xml:space="preserve">EIA Review, </w:t>
      </w:r>
      <w:r w:rsidRPr="00E76B87">
        <w:t>31(1): 36-47</w:t>
      </w:r>
      <w:r w:rsidRPr="00E76B87">
        <w:rPr>
          <w:i/>
        </w:rPr>
        <w:t>.</w:t>
      </w:r>
    </w:p>
    <w:p w14:paraId="52A19A3C" w14:textId="77777777" w:rsidR="00B76B66" w:rsidRPr="006417ED" w:rsidRDefault="00B76B66" w:rsidP="0069482E">
      <w:pPr>
        <w:pStyle w:val="References"/>
        <w:spacing w:before="0" w:line="240" w:lineRule="auto"/>
        <w:rPr>
          <w:rFonts w:eastAsiaTheme="minorEastAsia"/>
          <w:noProof/>
        </w:rPr>
      </w:pPr>
      <w:r w:rsidRPr="006417ED">
        <w:rPr>
          <w:rFonts w:eastAsiaTheme="minorEastAsia"/>
          <w:noProof/>
        </w:rPr>
        <w:t>Nadeem</w:t>
      </w:r>
      <w:r w:rsidR="005216A6" w:rsidRPr="006417ED">
        <w:rPr>
          <w:rFonts w:eastAsiaTheme="minorEastAsia"/>
          <w:noProof/>
        </w:rPr>
        <w:t xml:space="preserve"> O,</w:t>
      </w:r>
      <w:r w:rsidRPr="006417ED">
        <w:rPr>
          <w:rFonts w:eastAsiaTheme="minorEastAsia"/>
          <w:noProof/>
        </w:rPr>
        <w:t xml:space="preserve"> Hameed R. 2008. Evaluation of environmental impact assessment system in Pakistan. </w:t>
      </w:r>
      <w:r w:rsidR="005216A6" w:rsidRPr="006417ED">
        <w:rPr>
          <w:rFonts w:eastAsiaTheme="minorEastAsia"/>
          <w:noProof/>
        </w:rPr>
        <w:t xml:space="preserve">Environ Impact Assess Rev. </w:t>
      </w:r>
      <w:r w:rsidRPr="006417ED">
        <w:rPr>
          <w:rFonts w:eastAsiaTheme="minorEastAsia"/>
          <w:noProof/>
        </w:rPr>
        <w:t>28(8)</w:t>
      </w:r>
      <w:r w:rsidR="005216A6" w:rsidRPr="006417ED">
        <w:rPr>
          <w:rFonts w:eastAsiaTheme="minorEastAsia"/>
          <w:noProof/>
        </w:rPr>
        <w:t>:</w:t>
      </w:r>
      <w:r w:rsidRPr="006417ED">
        <w:rPr>
          <w:rFonts w:eastAsiaTheme="minorEastAsia"/>
          <w:noProof/>
        </w:rPr>
        <w:t>562-571.</w:t>
      </w:r>
    </w:p>
    <w:p w14:paraId="1CA6C837"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Pak-EPA. 1997. Guidelines for the preparation and review of the environmental reports. Islamabad: Pakistan Environmental Protection Agency.</w:t>
      </w:r>
    </w:p>
    <w:p w14:paraId="455BA658"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Pak-EPA. 2000. Pakistan environmental protection agency (review of IEE and EIA) regulations. Islamabad: Pakistan Environmental Protection Agency.</w:t>
      </w:r>
    </w:p>
    <w:p w14:paraId="680958EE" w14:textId="77777777" w:rsidR="00B76B66" w:rsidRPr="006417ED" w:rsidRDefault="005216A6" w:rsidP="0069482E">
      <w:pPr>
        <w:pStyle w:val="References"/>
        <w:spacing w:before="0" w:line="240" w:lineRule="auto"/>
        <w:rPr>
          <w:rFonts w:eastAsiaTheme="minorEastAsia"/>
          <w:noProof/>
        </w:rPr>
      </w:pPr>
      <w:r w:rsidRPr="006417ED">
        <w:rPr>
          <w:rFonts w:eastAsiaTheme="minorEastAsia"/>
          <w:noProof/>
        </w:rPr>
        <w:t>Peterson</w:t>
      </w:r>
      <w:r w:rsidR="00B76B66" w:rsidRPr="006417ED">
        <w:rPr>
          <w:rFonts w:eastAsiaTheme="minorEastAsia"/>
          <w:noProof/>
        </w:rPr>
        <w:t xml:space="preserve"> K. 2004. The role and value of strategic environmental assessment in Estonia: stakeholders' perspectives. Impact </w:t>
      </w:r>
      <w:r w:rsidRPr="006417ED">
        <w:rPr>
          <w:rFonts w:eastAsiaTheme="minorEastAsia"/>
          <w:noProof/>
        </w:rPr>
        <w:t>Assess and Proj Apprais.</w:t>
      </w:r>
      <w:r w:rsidR="00B76B66" w:rsidRPr="006417ED">
        <w:rPr>
          <w:rFonts w:eastAsiaTheme="minorEastAsia"/>
          <w:noProof/>
        </w:rPr>
        <w:t> 22(2)</w:t>
      </w:r>
      <w:r w:rsidRPr="006417ED">
        <w:rPr>
          <w:rFonts w:eastAsiaTheme="minorEastAsia"/>
          <w:noProof/>
        </w:rPr>
        <w:t>:</w:t>
      </w:r>
      <w:r w:rsidR="00B76B66" w:rsidRPr="006417ED">
        <w:rPr>
          <w:rFonts w:eastAsiaTheme="minorEastAsia"/>
          <w:noProof/>
        </w:rPr>
        <w:t>159-165.</w:t>
      </w:r>
    </w:p>
    <w:p w14:paraId="49A58FEE" w14:textId="77777777" w:rsidR="00B76B66" w:rsidRPr="006417ED" w:rsidRDefault="00B76B66" w:rsidP="0069482E">
      <w:pPr>
        <w:pStyle w:val="References"/>
        <w:spacing w:before="0" w:line="240" w:lineRule="auto"/>
        <w:rPr>
          <w:rFonts w:eastAsiaTheme="minorEastAsia"/>
          <w:noProof/>
        </w:rPr>
      </w:pPr>
      <w:r w:rsidRPr="006417ED">
        <w:rPr>
          <w:rFonts w:eastAsiaTheme="minorEastAsia"/>
          <w:noProof/>
        </w:rPr>
        <w:t>Polido</w:t>
      </w:r>
      <w:r w:rsidR="005216A6" w:rsidRPr="006417ED">
        <w:rPr>
          <w:rFonts w:eastAsiaTheme="minorEastAsia"/>
          <w:noProof/>
        </w:rPr>
        <w:t xml:space="preserve"> A, João</w:t>
      </w:r>
      <w:r w:rsidRPr="006417ED">
        <w:rPr>
          <w:rFonts w:eastAsiaTheme="minorEastAsia"/>
          <w:noProof/>
        </w:rPr>
        <w:t xml:space="preserve"> E</w:t>
      </w:r>
      <w:r w:rsidR="005216A6" w:rsidRPr="006417ED">
        <w:rPr>
          <w:rFonts w:eastAsiaTheme="minorEastAsia"/>
          <w:noProof/>
        </w:rPr>
        <w:t>,</w:t>
      </w:r>
      <w:r w:rsidRPr="006417ED">
        <w:rPr>
          <w:rFonts w:eastAsiaTheme="minorEastAsia"/>
          <w:noProof/>
        </w:rPr>
        <w:t xml:space="preserve"> </w:t>
      </w:r>
      <w:r w:rsidR="005216A6" w:rsidRPr="006417ED">
        <w:rPr>
          <w:rFonts w:eastAsiaTheme="minorEastAsia"/>
          <w:noProof/>
        </w:rPr>
        <w:t>Ramos T</w:t>
      </w:r>
      <w:r w:rsidRPr="006417ED">
        <w:rPr>
          <w:rFonts w:eastAsiaTheme="minorEastAsia"/>
          <w:noProof/>
        </w:rPr>
        <w:t>B. 2016. Exploring experts' views and perspectives on the enhancement of Strategic Environmental Assessment in European small islands. </w:t>
      </w:r>
      <w:r w:rsidR="005216A6" w:rsidRPr="006417ED">
        <w:rPr>
          <w:rFonts w:eastAsiaTheme="minorEastAsia"/>
          <w:noProof/>
        </w:rPr>
        <w:t>Environ Impact Assess Rev.</w:t>
      </w:r>
      <w:r w:rsidRPr="006417ED">
        <w:rPr>
          <w:rFonts w:eastAsiaTheme="minorEastAsia"/>
          <w:noProof/>
        </w:rPr>
        <w:t> 58</w:t>
      </w:r>
      <w:r w:rsidR="005216A6" w:rsidRPr="006417ED">
        <w:rPr>
          <w:rFonts w:eastAsiaTheme="minorEastAsia"/>
          <w:noProof/>
        </w:rPr>
        <w:t>:</w:t>
      </w:r>
      <w:r w:rsidRPr="006417ED">
        <w:rPr>
          <w:rFonts w:eastAsiaTheme="minorEastAsia"/>
          <w:noProof/>
        </w:rPr>
        <w:t>25-33.</w:t>
      </w:r>
    </w:p>
    <w:p w14:paraId="6F8F85C2"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Prell C, Hubacek K, Reed M. 2009. Stakeholder Analysis and Social Network Analysis in Natural Resource Management. Soc Nat Resour. 22(6):501-518.</w:t>
      </w:r>
    </w:p>
    <w:p w14:paraId="700B5DAF"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Reed MS, Graves A, Dandy N, Posthumus H, Hubacek K, Morris J, Prell C, Quinn CH, Stringer LC. 2009. Who's in and why? A typology of stakeholder analysis methods for natural resource management. J Environ Manage. 90(5):1933-1949.</w:t>
      </w:r>
    </w:p>
    <w:p w14:paraId="7F15E64D" w14:textId="77777777" w:rsidR="00CE1082" w:rsidRPr="006417ED" w:rsidRDefault="005216A6" w:rsidP="0069482E">
      <w:pPr>
        <w:pStyle w:val="References"/>
        <w:spacing w:before="0" w:line="240" w:lineRule="auto"/>
        <w:rPr>
          <w:rFonts w:eastAsiaTheme="minorEastAsia"/>
          <w:noProof/>
        </w:rPr>
      </w:pPr>
      <w:r w:rsidRPr="006417ED">
        <w:rPr>
          <w:rFonts w:eastAsiaTheme="minorEastAsia"/>
          <w:noProof/>
        </w:rPr>
        <w:t xml:space="preserve">Ren LJ, </w:t>
      </w:r>
      <w:r w:rsidR="00CE1082" w:rsidRPr="006417ED">
        <w:rPr>
          <w:rFonts w:eastAsiaTheme="minorEastAsia"/>
          <w:noProof/>
        </w:rPr>
        <w:t>Shang</w:t>
      </w:r>
      <w:r w:rsidRPr="006417ED">
        <w:rPr>
          <w:rFonts w:eastAsiaTheme="minorEastAsia"/>
          <w:noProof/>
        </w:rPr>
        <w:t xml:space="preserve"> J</w:t>
      </w:r>
      <w:r w:rsidR="00CE1082" w:rsidRPr="006417ED">
        <w:rPr>
          <w:rFonts w:eastAsiaTheme="minorEastAsia"/>
          <w:noProof/>
        </w:rPr>
        <w:t>C. 2005. Necessity and method of public participation in strategic environmental assessmen</w:t>
      </w:r>
      <w:r w:rsidRPr="006417ED">
        <w:rPr>
          <w:rFonts w:eastAsiaTheme="minorEastAsia"/>
          <w:noProof/>
        </w:rPr>
        <w:t>t of China. Chinese Geogr Sci.</w:t>
      </w:r>
      <w:r w:rsidR="00CE1082" w:rsidRPr="006417ED">
        <w:rPr>
          <w:rFonts w:eastAsiaTheme="minorEastAsia"/>
          <w:noProof/>
        </w:rPr>
        <w:t> 15(1)</w:t>
      </w:r>
      <w:r w:rsidRPr="006417ED">
        <w:rPr>
          <w:rFonts w:eastAsiaTheme="minorEastAsia"/>
          <w:noProof/>
        </w:rPr>
        <w:t>:</w:t>
      </w:r>
      <w:r w:rsidR="00CE1082" w:rsidRPr="006417ED">
        <w:rPr>
          <w:rFonts w:eastAsiaTheme="minorEastAsia"/>
          <w:noProof/>
        </w:rPr>
        <w:t>42-46.</w:t>
      </w:r>
    </w:p>
    <w:p w14:paraId="06310F30" w14:textId="77777777" w:rsidR="00316896" w:rsidRPr="006417ED" w:rsidRDefault="00316896" w:rsidP="0069482E">
      <w:pPr>
        <w:pStyle w:val="References"/>
        <w:spacing w:before="0" w:line="240" w:lineRule="auto"/>
        <w:rPr>
          <w:rFonts w:eastAsiaTheme="minorEastAsia"/>
          <w:noProof/>
        </w:rPr>
      </w:pPr>
      <w:r w:rsidRPr="006417ED">
        <w:rPr>
          <w:rFonts w:eastAsiaTheme="minorEastAsia"/>
          <w:noProof/>
        </w:rPr>
        <w:t>Ren S</w:t>
      </w:r>
      <w:r w:rsidR="005216A6" w:rsidRPr="006417ED">
        <w:rPr>
          <w:rFonts w:eastAsiaTheme="minorEastAsia"/>
          <w:noProof/>
        </w:rPr>
        <w:t>, Yuan</w:t>
      </w:r>
      <w:r w:rsidRPr="006417ED">
        <w:rPr>
          <w:rFonts w:eastAsiaTheme="minorEastAsia"/>
          <w:noProof/>
        </w:rPr>
        <w:t xml:space="preserve"> B, Ma X</w:t>
      </w:r>
      <w:r w:rsidR="005216A6" w:rsidRPr="006417ED">
        <w:rPr>
          <w:rFonts w:eastAsiaTheme="minorEastAsia"/>
          <w:noProof/>
        </w:rPr>
        <w:t>,</w:t>
      </w:r>
      <w:r w:rsidRPr="006417ED">
        <w:rPr>
          <w:rFonts w:eastAsiaTheme="minorEastAsia"/>
          <w:noProof/>
        </w:rPr>
        <w:t xml:space="preserve"> Chen X. 2014. International trade, FDI (foreign dir</w:t>
      </w:r>
      <w:r w:rsidR="005216A6" w:rsidRPr="006417ED">
        <w:rPr>
          <w:rFonts w:eastAsiaTheme="minorEastAsia"/>
          <w:noProof/>
        </w:rPr>
        <w:t>ect investment) and embodied CO</w:t>
      </w:r>
      <w:r w:rsidRPr="006417ED">
        <w:rPr>
          <w:rFonts w:eastAsiaTheme="minorEastAsia"/>
          <w:noProof/>
          <w:vertAlign w:val="subscript"/>
        </w:rPr>
        <w:t>2</w:t>
      </w:r>
      <w:r w:rsidRPr="006417ED">
        <w:rPr>
          <w:rFonts w:eastAsiaTheme="minorEastAsia"/>
          <w:noProof/>
        </w:rPr>
        <w:t xml:space="preserve"> emissions: a case study of Chinas industrial sectors. </w:t>
      </w:r>
      <w:r w:rsidR="005216A6" w:rsidRPr="006417ED">
        <w:rPr>
          <w:rFonts w:eastAsiaTheme="minorEastAsia"/>
          <w:noProof/>
        </w:rPr>
        <w:t>China Econ Rev.</w:t>
      </w:r>
      <w:r w:rsidRPr="006417ED">
        <w:rPr>
          <w:rFonts w:eastAsiaTheme="minorEastAsia"/>
          <w:noProof/>
        </w:rPr>
        <w:t> 28</w:t>
      </w:r>
      <w:r w:rsidR="005216A6" w:rsidRPr="006417ED">
        <w:rPr>
          <w:rFonts w:eastAsiaTheme="minorEastAsia"/>
          <w:noProof/>
        </w:rPr>
        <w:t>:</w:t>
      </w:r>
      <w:r w:rsidRPr="006417ED">
        <w:rPr>
          <w:rFonts w:eastAsiaTheme="minorEastAsia"/>
          <w:noProof/>
        </w:rPr>
        <w:t xml:space="preserve">123-134. </w:t>
      </w:r>
    </w:p>
    <w:p w14:paraId="2320579E" w14:textId="77777777" w:rsidR="00B76B66" w:rsidRPr="006417ED" w:rsidRDefault="005216A6" w:rsidP="0069482E">
      <w:pPr>
        <w:pStyle w:val="References"/>
        <w:spacing w:before="0" w:line="240" w:lineRule="auto"/>
        <w:rPr>
          <w:rFonts w:eastAsiaTheme="minorEastAsia"/>
          <w:noProof/>
        </w:rPr>
      </w:pPr>
      <w:r w:rsidRPr="006417ED">
        <w:rPr>
          <w:rFonts w:eastAsiaTheme="minorEastAsia"/>
          <w:noProof/>
        </w:rPr>
        <w:t>Sabidussi</w:t>
      </w:r>
      <w:r w:rsidR="00B76B66" w:rsidRPr="006417ED">
        <w:rPr>
          <w:rFonts w:eastAsiaTheme="minorEastAsia"/>
          <w:noProof/>
        </w:rPr>
        <w:t xml:space="preserve"> G</w:t>
      </w:r>
      <w:r w:rsidRPr="006417ED">
        <w:rPr>
          <w:rFonts w:eastAsiaTheme="minorEastAsia"/>
          <w:noProof/>
        </w:rPr>
        <w:t>.</w:t>
      </w:r>
      <w:r w:rsidR="00B76B66" w:rsidRPr="006417ED">
        <w:rPr>
          <w:rFonts w:eastAsiaTheme="minorEastAsia"/>
          <w:noProof/>
        </w:rPr>
        <w:t xml:space="preserve"> 1966. The centrality index of a graph. Psychometrika</w:t>
      </w:r>
      <w:r w:rsidRPr="006417ED">
        <w:rPr>
          <w:rFonts w:eastAsiaTheme="minorEastAsia"/>
          <w:noProof/>
        </w:rPr>
        <w:t>.</w:t>
      </w:r>
      <w:r w:rsidR="00B76B66" w:rsidRPr="006417ED">
        <w:rPr>
          <w:rFonts w:eastAsiaTheme="minorEastAsia"/>
          <w:noProof/>
        </w:rPr>
        <w:t> 31(4)</w:t>
      </w:r>
      <w:r w:rsidRPr="006417ED">
        <w:rPr>
          <w:rFonts w:eastAsiaTheme="minorEastAsia"/>
          <w:noProof/>
        </w:rPr>
        <w:t>:</w:t>
      </w:r>
      <w:r w:rsidR="00B76B66" w:rsidRPr="006417ED">
        <w:rPr>
          <w:rFonts w:eastAsiaTheme="minorEastAsia"/>
          <w:noProof/>
        </w:rPr>
        <w:t>581-603.</w:t>
      </w:r>
    </w:p>
    <w:p w14:paraId="2ACDFE33"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Saeed R, Sattar A, Iqbal Z, Imran M, Nadeem R. 2012. Environmental impact assessment (EIA): an overlooked instrument for sustainable development in Pakistan. Environ Monit Assess. 184(4):1909-1919.</w:t>
      </w:r>
    </w:p>
    <w:p w14:paraId="2E104290" w14:textId="77777777" w:rsidR="00613EAD" w:rsidRDefault="00613EAD">
      <w:pPr>
        <w:widowControl/>
        <w:jc w:val="left"/>
        <w:rPr>
          <w:rFonts w:ascii="Times New Roman" w:hAnsi="Times New Roman" w:cs="Times New Roman"/>
          <w:noProof/>
          <w:kern w:val="0"/>
          <w:sz w:val="24"/>
          <w:szCs w:val="24"/>
          <w:lang w:val="en-GB" w:eastAsia="en-GB"/>
        </w:rPr>
      </w:pPr>
      <w:r>
        <w:rPr>
          <w:noProof/>
        </w:rPr>
        <w:br w:type="page"/>
      </w:r>
    </w:p>
    <w:p w14:paraId="3B9DAE0A" w14:textId="414FD0F6" w:rsidR="004C55FB" w:rsidRPr="006417ED" w:rsidRDefault="004C55FB" w:rsidP="0069482E">
      <w:pPr>
        <w:pStyle w:val="References"/>
        <w:spacing w:before="0" w:line="240" w:lineRule="auto"/>
        <w:rPr>
          <w:rFonts w:eastAsiaTheme="minorEastAsia"/>
          <w:noProof/>
        </w:rPr>
      </w:pPr>
      <w:r w:rsidRPr="006417ED">
        <w:rPr>
          <w:rFonts w:eastAsiaTheme="minorEastAsia"/>
          <w:noProof/>
        </w:rPr>
        <w:lastRenderedPageBreak/>
        <w:t>Sauvant KP, Maschek WA, McAllister G. 2010. Foreign direct investment by emerging market multinational enterprises, the impact of the financial crisis and recession, and challenges ahead. In: Sauvant KP, Maschek WA, McAllister G,</w:t>
      </w:r>
      <w:r w:rsidRPr="006417ED">
        <w:t xml:space="preserve"> editors</w:t>
      </w:r>
      <w:r w:rsidRPr="006417ED">
        <w:rPr>
          <w:rFonts w:eastAsiaTheme="minorEastAsia"/>
          <w:noProof/>
        </w:rPr>
        <w:t xml:space="preserve">. Foreign direct investments from emerging markets. </w:t>
      </w:r>
      <w:r w:rsidRPr="006417ED">
        <w:t>OECD Global Forum on International Investment; 2009 Dec 7-8;</w:t>
      </w:r>
      <w:r w:rsidRPr="006417ED">
        <w:rPr>
          <w:rFonts w:eastAsiaTheme="minorEastAsia"/>
          <w:noProof/>
        </w:rPr>
        <w:t xml:space="preserve"> US: Palgrave Macmillan. p. 3-29. Available from: http://www.oecd.org/investment/globalforum/44246197.pdf</w:t>
      </w:r>
    </w:p>
    <w:p w14:paraId="2B2A825C"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Stevens A. 2015.</w:t>
      </w:r>
      <w:r w:rsidRPr="006417ED">
        <w:t xml:space="preserve"> </w:t>
      </w:r>
      <w:r w:rsidRPr="006417ED">
        <w:rPr>
          <w:rFonts w:eastAsiaTheme="minorEastAsia"/>
          <w:noProof/>
        </w:rPr>
        <w:t xml:space="preserve">Pakistan lands $46 billion investment from China [Internet]. </w:t>
      </w:r>
      <w:r w:rsidRPr="006417ED">
        <w:t>Available from: http://money.cnn.com/2015/04/20/news/economy/pakistan-china-aid-infrastucture/</w:t>
      </w:r>
    </w:p>
    <w:p w14:paraId="18D7DD43"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Sun H, Zhang Y, Wang Y, Li L, Sheng Y. 2015. A social stakeholder support assessment of low-carbon transport policy based on multi-actor multi-criteria analysis: The case of Tianjin. Transport Policy. 41:103-116.</w:t>
      </w:r>
    </w:p>
    <w:p w14:paraId="2C502503"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Turcksin L, Macharis C, Lebeau K, Boureima F, Van Mierlo J, Bram S, De Ruyck J, Mertens L, Jossart JM, Gorissen L, et al. 2011. A multi-actor multi-criteria framework to assess the stakeholder support for different biofuel options: The case of Belgium. Energy Policy. 39(1):200-214.</w:t>
      </w:r>
    </w:p>
    <w:p w14:paraId="47196867" w14:textId="51C5FB7A" w:rsidR="00BB7B27" w:rsidRDefault="00BB7B27" w:rsidP="0069482E">
      <w:pPr>
        <w:pStyle w:val="References"/>
        <w:spacing w:before="0" w:line="240" w:lineRule="auto"/>
      </w:pPr>
      <w:r>
        <w:t>V</w:t>
      </w:r>
      <w:r w:rsidRPr="00E76B87">
        <w:t xml:space="preserve">an </w:t>
      </w:r>
      <w:proofErr w:type="spellStart"/>
      <w:r w:rsidRPr="00E76B87">
        <w:t>Buuren</w:t>
      </w:r>
      <w:proofErr w:type="spellEnd"/>
      <w:r w:rsidRPr="00E76B87">
        <w:t>, A., Potter, K</w:t>
      </w:r>
      <w:r>
        <w:t>., Warner, J. &amp; Fischer, T. 2015</w:t>
      </w:r>
      <w:r w:rsidRPr="00E76B87">
        <w:t xml:space="preserve">. Making Space for Institutional Change? A comparative case study on regime stability and change in river flood </w:t>
      </w:r>
      <w:r w:rsidRPr="001A43D6">
        <w:t xml:space="preserve">management in the Netherlands and England, </w:t>
      </w:r>
      <w:r w:rsidRPr="001A43D6">
        <w:rPr>
          <w:i/>
        </w:rPr>
        <w:t>International Journal of Water Governance,</w:t>
      </w:r>
      <w:r w:rsidRPr="001A43D6">
        <w:t xml:space="preserve"> 3: 81–100; </w:t>
      </w:r>
    </w:p>
    <w:p w14:paraId="19A8BD7B" w14:textId="34C702DF" w:rsidR="00CE1082" w:rsidRPr="006417ED" w:rsidRDefault="005216A6" w:rsidP="0069482E">
      <w:pPr>
        <w:pStyle w:val="References"/>
        <w:spacing w:before="0" w:line="240" w:lineRule="auto"/>
        <w:rPr>
          <w:rFonts w:eastAsiaTheme="minorEastAsia"/>
          <w:noProof/>
        </w:rPr>
      </w:pPr>
      <w:r w:rsidRPr="006417ED">
        <w:rPr>
          <w:rFonts w:eastAsiaTheme="minorEastAsia"/>
          <w:noProof/>
        </w:rPr>
        <w:t>Van Doren D, Driessen PPJ, Schijf B,</w:t>
      </w:r>
      <w:r w:rsidR="00CE1082" w:rsidRPr="006417ED">
        <w:rPr>
          <w:rFonts w:eastAsiaTheme="minorEastAsia"/>
          <w:noProof/>
        </w:rPr>
        <w:t xml:space="preserve"> </w:t>
      </w:r>
      <w:r w:rsidRPr="006417ED">
        <w:rPr>
          <w:rFonts w:eastAsiaTheme="minorEastAsia"/>
          <w:noProof/>
        </w:rPr>
        <w:t>Runhaar HA</w:t>
      </w:r>
      <w:r w:rsidR="00CE1082" w:rsidRPr="006417ED">
        <w:rPr>
          <w:rFonts w:eastAsiaTheme="minorEastAsia"/>
          <w:noProof/>
        </w:rPr>
        <w:t>C. 2013. Evaluating the substantive effectiveness of SEA: Towards a bet</w:t>
      </w:r>
      <w:r w:rsidRPr="006417ED">
        <w:rPr>
          <w:rFonts w:eastAsiaTheme="minorEastAsia"/>
          <w:noProof/>
        </w:rPr>
        <w:t>ter understanding. Environ Impact Assess Rev. </w:t>
      </w:r>
      <w:r w:rsidR="00CE1082" w:rsidRPr="006417ED">
        <w:rPr>
          <w:rFonts w:eastAsiaTheme="minorEastAsia"/>
          <w:noProof/>
        </w:rPr>
        <w:t>38</w:t>
      </w:r>
      <w:r w:rsidRPr="006417ED">
        <w:rPr>
          <w:rFonts w:eastAsiaTheme="minorEastAsia"/>
          <w:noProof/>
        </w:rPr>
        <w:t>:</w:t>
      </w:r>
      <w:r w:rsidR="00CE1082" w:rsidRPr="006417ED">
        <w:rPr>
          <w:rFonts w:eastAsiaTheme="minorEastAsia"/>
          <w:noProof/>
        </w:rPr>
        <w:t>120-130.</w:t>
      </w:r>
    </w:p>
    <w:p w14:paraId="7979E5E8" w14:textId="77777777" w:rsidR="00316896" w:rsidRPr="006417ED" w:rsidRDefault="00CF1CD9" w:rsidP="0069482E">
      <w:pPr>
        <w:pStyle w:val="References"/>
        <w:spacing w:before="0" w:line="240" w:lineRule="auto"/>
        <w:rPr>
          <w:rFonts w:eastAsiaTheme="minorEastAsia"/>
          <w:noProof/>
        </w:rPr>
      </w:pPr>
      <w:r w:rsidRPr="006417ED">
        <w:rPr>
          <w:rFonts w:eastAsiaTheme="minorEastAsia"/>
          <w:noProof/>
        </w:rPr>
        <w:t>Wagner UJ,</w:t>
      </w:r>
      <w:r w:rsidR="00316896" w:rsidRPr="006417ED">
        <w:rPr>
          <w:rFonts w:eastAsiaTheme="minorEastAsia"/>
          <w:noProof/>
        </w:rPr>
        <w:t xml:space="preserve"> </w:t>
      </w:r>
      <w:r w:rsidRPr="006417ED">
        <w:rPr>
          <w:rFonts w:eastAsiaTheme="minorEastAsia"/>
          <w:noProof/>
        </w:rPr>
        <w:t>Timmins CD.</w:t>
      </w:r>
      <w:r w:rsidR="00316896" w:rsidRPr="006417ED">
        <w:rPr>
          <w:rFonts w:eastAsiaTheme="minorEastAsia"/>
          <w:noProof/>
        </w:rPr>
        <w:t xml:space="preserve"> 2009. Agglomeration effects in foreign direct investment and the pollution haven hypothesis. </w:t>
      </w:r>
      <w:r w:rsidRPr="006417ED">
        <w:rPr>
          <w:rFonts w:eastAsiaTheme="minorEastAsia"/>
          <w:noProof/>
        </w:rPr>
        <w:t>Environ</w:t>
      </w:r>
      <w:r w:rsidR="00316896" w:rsidRPr="006417ED">
        <w:rPr>
          <w:rFonts w:eastAsiaTheme="minorEastAsia"/>
          <w:noProof/>
        </w:rPr>
        <w:t xml:space="preserve"> </w:t>
      </w:r>
      <w:r w:rsidRPr="006417ED">
        <w:rPr>
          <w:rFonts w:eastAsiaTheme="minorEastAsia"/>
          <w:noProof/>
        </w:rPr>
        <w:t>Resour Econ.</w:t>
      </w:r>
      <w:r w:rsidR="00316896" w:rsidRPr="006417ED">
        <w:rPr>
          <w:rFonts w:eastAsiaTheme="minorEastAsia"/>
          <w:noProof/>
        </w:rPr>
        <w:t> 43</w:t>
      </w:r>
      <w:r w:rsidRPr="006417ED">
        <w:rPr>
          <w:rFonts w:eastAsiaTheme="minorEastAsia"/>
          <w:noProof/>
        </w:rPr>
        <w:t>(2):</w:t>
      </w:r>
      <w:r w:rsidR="00316896" w:rsidRPr="006417ED">
        <w:rPr>
          <w:rFonts w:eastAsiaTheme="minorEastAsia"/>
          <w:noProof/>
        </w:rPr>
        <w:t xml:space="preserve">231-256. </w:t>
      </w:r>
    </w:p>
    <w:p w14:paraId="5475E765" w14:textId="77777777" w:rsidR="00316896" w:rsidRPr="006417ED" w:rsidRDefault="00CF1CD9" w:rsidP="0069482E">
      <w:pPr>
        <w:pStyle w:val="References"/>
        <w:spacing w:before="0" w:line="240" w:lineRule="auto"/>
        <w:rPr>
          <w:rFonts w:eastAsiaTheme="minorEastAsia"/>
          <w:noProof/>
        </w:rPr>
      </w:pPr>
      <w:r w:rsidRPr="006417ED">
        <w:rPr>
          <w:rFonts w:eastAsiaTheme="minorEastAsia"/>
          <w:noProof/>
        </w:rPr>
        <w:t>Wang DT, Gu FF, David K</w:t>
      </w:r>
      <w:r w:rsidR="00316896" w:rsidRPr="006417ED">
        <w:rPr>
          <w:rFonts w:eastAsiaTheme="minorEastAsia"/>
          <w:noProof/>
        </w:rPr>
        <w:t>T</w:t>
      </w:r>
      <w:r w:rsidRPr="006417ED">
        <w:rPr>
          <w:rFonts w:eastAsiaTheme="minorEastAsia"/>
          <w:noProof/>
        </w:rPr>
        <w:t>,</w:t>
      </w:r>
      <w:r w:rsidR="00316896" w:rsidRPr="006417ED">
        <w:rPr>
          <w:rFonts w:eastAsiaTheme="minorEastAsia"/>
          <w:noProof/>
        </w:rPr>
        <w:t xml:space="preserve"> </w:t>
      </w:r>
      <w:r w:rsidRPr="006417ED">
        <w:rPr>
          <w:rFonts w:eastAsiaTheme="minorEastAsia"/>
          <w:noProof/>
        </w:rPr>
        <w:t>Yim</w:t>
      </w:r>
      <w:r w:rsidR="00316896" w:rsidRPr="006417ED">
        <w:rPr>
          <w:rFonts w:eastAsiaTheme="minorEastAsia"/>
          <w:noProof/>
        </w:rPr>
        <w:t xml:space="preserve"> CKB. 2013. When does FDI matter? The roles of local institutions and ethnic origins of FDI. </w:t>
      </w:r>
      <w:r w:rsidRPr="006417ED">
        <w:rPr>
          <w:rFonts w:eastAsiaTheme="minorEastAsia"/>
          <w:noProof/>
        </w:rPr>
        <w:t>Int Business Rev.</w:t>
      </w:r>
      <w:r w:rsidR="00316896" w:rsidRPr="006417ED">
        <w:rPr>
          <w:rFonts w:eastAsiaTheme="minorEastAsia"/>
          <w:noProof/>
        </w:rPr>
        <w:t> 22(2)</w:t>
      </w:r>
      <w:r w:rsidRPr="006417ED">
        <w:rPr>
          <w:rFonts w:eastAsiaTheme="minorEastAsia"/>
          <w:noProof/>
        </w:rPr>
        <w:t>:</w:t>
      </w:r>
      <w:r w:rsidR="00316896" w:rsidRPr="006417ED">
        <w:rPr>
          <w:rFonts w:eastAsiaTheme="minorEastAsia"/>
          <w:noProof/>
        </w:rPr>
        <w:t xml:space="preserve">450-465. </w:t>
      </w:r>
    </w:p>
    <w:p w14:paraId="4A3B001B"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WaterAid: the crisis [Internet]. UK: WaterAid-water charity [cited 2016 May 24]. Available from: http://www.wateraid.org/uk/what-we-do/the-crisis</w:t>
      </w:r>
    </w:p>
    <w:p w14:paraId="547FF3A9" w14:textId="77777777" w:rsidR="00CE1082" w:rsidRPr="006417ED" w:rsidRDefault="00CE1082" w:rsidP="0069482E">
      <w:pPr>
        <w:pStyle w:val="References"/>
        <w:spacing w:before="0" w:line="240" w:lineRule="auto"/>
        <w:rPr>
          <w:rFonts w:eastAsiaTheme="minorEastAsia"/>
          <w:noProof/>
        </w:rPr>
      </w:pPr>
      <w:r w:rsidRPr="006417ED">
        <w:rPr>
          <w:rFonts w:eastAsiaTheme="minorEastAsia"/>
          <w:noProof/>
        </w:rPr>
        <w:t>[WB] The World Bank. 2008-2015. World Development Indicators [Internet]. Washington, D.C.: The World Bank. Available from: http://data.worldbank.org/data-catalog/world-development-indicators</w:t>
      </w:r>
    </w:p>
    <w:p w14:paraId="4BB36ACB"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Wu Y, Hu T, Laskowski SL. 2014. To Strengthen the environmental and social risk management of Chinese outward foreign direct investment. In: Hu T, Wang Y,</w:t>
      </w:r>
      <w:r w:rsidRPr="006417ED">
        <w:t xml:space="preserve"> editors</w:t>
      </w:r>
      <w:r w:rsidRPr="006417ED">
        <w:rPr>
          <w:rFonts w:eastAsiaTheme="minorEastAsia"/>
          <w:noProof/>
        </w:rPr>
        <w:t>. Environmental and Social Risk Management of Chinese Transnational Corporations [Internet]. p. 33-41. Available from: http://www.wwfchina.org/content/press/publication/2015/Yale-WWF_final.pdf</w:t>
      </w:r>
    </w:p>
    <w:p w14:paraId="3D14C3C4" w14:textId="77777777" w:rsidR="00CE1082" w:rsidRPr="006417ED" w:rsidRDefault="00CF1CD9" w:rsidP="0069482E">
      <w:pPr>
        <w:pStyle w:val="References"/>
        <w:spacing w:before="0" w:line="240" w:lineRule="auto"/>
        <w:rPr>
          <w:rFonts w:eastAsiaTheme="minorEastAsia"/>
          <w:noProof/>
        </w:rPr>
      </w:pPr>
      <w:r w:rsidRPr="006417ED">
        <w:rPr>
          <w:rFonts w:eastAsiaTheme="minorEastAsia"/>
          <w:noProof/>
        </w:rPr>
        <w:t xml:space="preserve">WWF. </w:t>
      </w:r>
      <w:r w:rsidR="00CE1082" w:rsidRPr="006417ED">
        <w:rPr>
          <w:rFonts w:eastAsiaTheme="minorEastAsia"/>
          <w:noProof/>
        </w:rPr>
        <w:t>2005</w:t>
      </w:r>
      <w:r w:rsidRPr="006417ED">
        <w:rPr>
          <w:rFonts w:eastAsiaTheme="minorEastAsia"/>
          <w:noProof/>
        </w:rPr>
        <w:t xml:space="preserve">. </w:t>
      </w:r>
      <w:r w:rsidR="00CE1082" w:rsidRPr="006417ED">
        <w:rPr>
          <w:rFonts w:eastAsiaTheme="minorEastAsia"/>
          <w:noProof/>
        </w:rPr>
        <w:t>Cross-Cutting Tool, Stakeholder Analysis</w:t>
      </w:r>
      <w:r w:rsidRPr="006417ED">
        <w:rPr>
          <w:rFonts w:eastAsiaTheme="minorEastAsia"/>
          <w:noProof/>
        </w:rPr>
        <w:t>[Internet]</w:t>
      </w:r>
      <w:r w:rsidR="00CE1082" w:rsidRPr="006417ED">
        <w:rPr>
          <w:rFonts w:eastAsiaTheme="minorEastAsia"/>
          <w:noProof/>
        </w:rPr>
        <w:t xml:space="preserve">. A resource to support the implementation of the WWF Standards of Conservation Project and Programme </w:t>
      </w:r>
      <w:r w:rsidRPr="006417ED">
        <w:rPr>
          <w:rFonts w:eastAsiaTheme="minorEastAsia"/>
          <w:noProof/>
        </w:rPr>
        <w:t xml:space="preserve">Management. Available from: </w:t>
      </w:r>
      <w:r w:rsidR="00CE1082" w:rsidRPr="006417ED">
        <w:rPr>
          <w:rFonts w:eastAsiaTheme="minorEastAsia"/>
          <w:noProof/>
        </w:rPr>
        <w:t>https://intranet.panda.org/ documents/folder.cfm?uFolderID=60976</w:t>
      </w:r>
    </w:p>
    <w:p w14:paraId="7E348E9B" w14:textId="77777777" w:rsidR="00613EAD" w:rsidRDefault="00613EAD">
      <w:pPr>
        <w:widowControl/>
        <w:jc w:val="left"/>
        <w:rPr>
          <w:rFonts w:ascii="Times New Roman" w:hAnsi="Times New Roman" w:cs="Times New Roman"/>
          <w:noProof/>
          <w:kern w:val="0"/>
          <w:sz w:val="24"/>
          <w:szCs w:val="24"/>
          <w:lang w:val="en-GB" w:eastAsia="en-GB"/>
        </w:rPr>
      </w:pPr>
      <w:r>
        <w:rPr>
          <w:noProof/>
        </w:rPr>
        <w:br w:type="page"/>
      </w:r>
    </w:p>
    <w:p w14:paraId="60A6FDC2" w14:textId="380A4CE4" w:rsidR="004C55FB" w:rsidRPr="006417ED" w:rsidRDefault="004C55FB" w:rsidP="0069482E">
      <w:pPr>
        <w:pStyle w:val="References"/>
        <w:spacing w:before="0" w:line="240" w:lineRule="auto"/>
        <w:rPr>
          <w:rFonts w:eastAsiaTheme="minorEastAsia"/>
          <w:noProof/>
        </w:rPr>
      </w:pPr>
      <w:r w:rsidRPr="006417ED">
        <w:rPr>
          <w:rFonts w:eastAsiaTheme="minorEastAsia"/>
          <w:noProof/>
        </w:rPr>
        <w:lastRenderedPageBreak/>
        <w:t>WWF, CAEC. 2015. Serial report on Belt and Road Initiative and green finance: research on international experience of environmental and social management framework for multilateral development banks. Available from: http://www.wwfchina.org/content/press/publication/2015/%E5%8C%BA%E5%9F%9F%E5%BC%80%E5%8F%91%E6%9C%BA%E6%9E%84%E7%8E%AF%E5%A2%83%E4%B8%8E%E7%A4%BE%E4%BC%9A%E7%AE%A1%E7%90%86%E6%A1%86%E6%9E%B6%E5%9B%BD%E9%99%85%E7%BB%8F%E9%AA%8C%E7%A0%94%E7%A9%B6_%E8%8B%B1%E6%96%87%E7%89%88.pdf</w:t>
      </w:r>
    </w:p>
    <w:p w14:paraId="0161E73A" w14:textId="77777777" w:rsidR="004C55FB" w:rsidRPr="006417ED" w:rsidRDefault="004C55FB" w:rsidP="0069482E">
      <w:pPr>
        <w:pStyle w:val="References"/>
        <w:spacing w:before="0" w:line="240" w:lineRule="auto"/>
        <w:rPr>
          <w:rFonts w:eastAsiaTheme="minorEastAsia"/>
          <w:noProof/>
        </w:rPr>
      </w:pPr>
      <w:r w:rsidRPr="006417ED">
        <w:rPr>
          <w:rFonts w:eastAsiaTheme="minorEastAsia"/>
          <w:noProof/>
        </w:rPr>
        <w:t>Yang J, Shen GQ, Bourne L, Ho CMF, Xue X. 2011. A typology of operational approaches for stakeholder analysis and engagement. Constr Manage Econ. 29(2):145-162.</w:t>
      </w:r>
    </w:p>
    <w:p w14:paraId="23F05731" w14:textId="77777777" w:rsidR="00316896" w:rsidRPr="006417ED" w:rsidRDefault="00316896" w:rsidP="0069482E">
      <w:pPr>
        <w:pStyle w:val="References"/>
        <w:spacing w:before="0" w:line="240" w:lineRule="auto"/>
        <w:rPr>
          <w:rFonts w:eastAsiaTheme="minorEastAsia"/>
          <w:noProof/>
        </w:rPr>
      </w:pPr>
      <w:r w:rsidRPr="006417ED">
        <w:rPr>
          <w:rFonts w:eastAsiaTheme="minorEastAsia"/>
          <w:noProof/>
        </w:rPr>
        <w:t>Zhang</w:t>
      </w:r>
      <w:r w:rsidR="00CF1CD9" w:rsidRPr="006417ED">
        <w:rPr>
          <w:rFonts w:eastAsiaTheme="minorEastAsia"/>
          <w:noProof/>
        </w:rPr>
        <w:t xml:space="preserve"> Y.</w:t>
      </w:r>
      <w:r w:rsidRPr="006417ED">
        <w:rPr>
          <w:rFonts w:eastAsiaTheme="minorEastAsia"/>
          <w:noProof/>
        </w:rPr>
        <w:t xml:space="preserve"> 2012. Scale, technique and composition effects in trade-related carbon emissions in China. </w:t>
      </w:r>
      <w:r w:rsidR="00CF1CD9" w:rsidRPr="006417ED">
        <w:rPr>
          <w:rFonts w:eastAsiaTheme="minorEastAsia"/>
          <w:noProof/>
        </w:rPr>
        <w:t>Environ</w:t>
      </w:r>
      <w:r w:rsidRPr="006417ED">
        <w:rPr>
          <w:rFonts w:eastAsiaTheme="minorEastAsia"/>
          <w:noProof/>
        </w:rPr>
        <w:t xml:space="preserve"> </w:t>
      </w:r>
      <w:r w:rsidR="00CF1CD9" w:rsidRPr="006417ED">
        <w:rPr>
          <w:rFonts w:eastAsiaTheme="minorEastAsia"/>
          <w:noProof/>
        </w:rPr>
        <w:t>Resour Econ.</w:t>
      </w:r>
      <w:r w:rsidRPr="006417ED">
        <w:rPr>
          <w:rFonts w:eastAsiaTheme="minorEastAsia"/>
          <w:noProof/>
        </w:rPr>
        <w:t> 51(3)</w:t>
      </w:r>
      <w:r w:rsidR="00CF1CD9" w:rsidRPr="006417ED">
        <w:rPr>
          <w:rFonts w:eastAsiaTheme="minorEastAsia"/>
          <w:noProof/>
        </w:rPr>
        <w:t>:</w:t>
      </w:r>
      <w:r w:rsidRPr="006417ED">
        <w:rPr>
          <w:rFonts w:eastAsiaTheme="minorEastAsia"/>
          <w:noProof/>
        </w:rPr>
        <w:t xml:space="preserve">371-389. </w:t>
      </w:r>
    </w:p>
    <w:p w14:paraId="564DB257" w14:textId="77777777" w:rsidR="00B670A5" w:rsidRPr="006417ED" w:rsidRDefault="004C55FB" w:rsidP="0069482E">
      <w:pPr>
        <w:pStyle w:val="References"/>
        <w:spacing w:before="0" w:line="240" w:lineRule="auto"/>
        <w:rPr>
          <w:rFonts w:eastAsiaTheme="minorEastAsia"/>
          <w:noProof/>
        </w:rPr>
      </w:pPr>
      <w:r w:rsidRPr="006417ED">
        <w:rPr>
          <w:rFonts w:eastAsiaTheme="minorEastAsia"/>
          <w:noProof/>
        </w:rPr>
        <w:t>Zarsky L. 1999. Havens, halos and spaghetti: untangling the evidence about foreign direct investment and the environment. Foreign direct investment and the environment</w:t>
      </w:r>
      <w:r w:rsidR="004B3071" w:rsidRPr="006417ED">
        <w:rPr>
          <w:rFonts w:eastAsiaTheme="minorEastAsia"/>
          <w:noProof/>
        </w:rPr>
        <w:t xml:space="preserve">; Paris: OECD. </w:t>
      </w:r>
      <w:r w:rsidRPr="006417ED">
        <w:rPr>
          <w:rFonts w:eastAsiaTheme="minorEastAsia"/>
          <w:noProof/>
        </w:rPr>
        <w:t>47-74.</w:t>
      </w:r>
    </w:p>
    <w:p w14:paraId="7DBF9A24" w14:textId="77777777" w:rsidR="00B670A5" w:rsidRPr="006417ED" w:rsidRDefault="00B670A5" w:rsidP="0069482E">
      <w:pPr>
        <w:pStyle w:val="References"/>
        <w:spacing w:before="0" w:line="240" w:lineRule="auto"/>
        <w:rPr>
          <w:rFonts w:eastAsiaTheme="minorEastAsia"/>
          <w:noProof/>
        </w:rPr>
      </w:pPr>
    </w:p>
    <w:p w14:paraId="3A895A34" w14:textId="77777777" w:rsidR="00ED7123" w:rsidRPr="006417ED" w:rsidRDefault="00ED7123" w:rsidP="0069482E">
      <w:pPr>
        <w:pStyle w:val="References"/>
        <w:spacing w:before="0" w:line="240" w:lineRule="auto"/>
        <w:ind w:left="0" w:firstLine="0"/>
        <w:rPr>
          <w:rFonts w:ascii="Arial" w:hAnsi="Arial" w:cs="Arial"/>
          <w:sz w:val="20"/>
          <w:szCs w:val="20"/>
          <w:shd w:val="clear" w:color="auto" w:fill="FFFFFF"/>
        </w:rPr>
      </w:pPr>
    </w:p>
    <w:p w14:paraId="425651EF" w14:textId="77777777" w:rsidR="00ED7123" w:rsidRPr="006417ED" w:rsidRDefault="00ED7123" w:rsidP="0069482E">
      <w:pPr>
        <w:pStyle w:val="References"/>
        <w:spacing w:before="0" w:line="240" w:lineRule="auto"/>
        <w:ind w:left="0" w:firstLine="0"/>
        <w:rPr>
          <w:rFonts w:ascii="Arial" w:hAnsi="Arial" w:cs="Arial"/>
          <w:sz w:val="20"/>
          <w:szCs w:val="20"/>
          <w:shd w:val="clear" w:color="auto" w:fill="FFFFFF"/>
        </w:rPr>
        <w:sectPr w:rsidR="00ED7123" w:rsidRPr="006417ED" w:rsidSect="008F7E16">
          <w:type w:val="continuous"/>
          <w:pgSz w:w="11906" w:h="16838"/>
          <w:pgMar w:top="1440" w:right="1800" w:bottom="1440" w:left="1800" w:header="851" w:footer="992" w:gutter="0"/>
          <w:cols w:space="425"/>
          <w:docGrid w:type="lines" w:linePitch="312"/>
        </w:sectPr>
      </w:pPr>
    </w:p>
    <w:p w14:paraId="04921DE3" w14:textId="77777777" w:rsidR="001D0E6A" w:rsidRPr="006417ED" w:rsidRDefault="001D0E6A" w:rsidP="0069482E">
      <w:pPr>
        <w:pStyle w:val="References"/>
        <w:spacing w:before="0" w:line="240" w:lineRule="auto"/>
        <w:ind w:left="0" w:firstLine="0"/>
        <w:rPr>
          <w:rFonts w:eastAsiaTheme="minorEastAsia"/>
          <w:noProof/>
        </w:rPr>
      </w:pPr>
    </w:p>
    <w:p w14:paraId="74913BB1" w14:textId="77777777" w:rsidR="00B50CC9" w:rsidRDefault="009E7A3B" w:rsidP="0069482E">
      <w:pPr>
        <w:pStyle w:val="Heading1"/>
        <w:keepLines w:val="0"/>
        <w:widowControl/>
        <w:spacing w:before="0" w:after="0" w:line="240" w:lineRule="auto"/>
        <w:ind w:right="567"/>
        <w:contextualSpacing/>
        <w:jc w:val="left"/>
        <w:rPr>
          <w:rFonts w:ascii="Times New Roman" w:eastAsia="Times New Roman" w:hAnsi="Times New Roman" w:cs="Arial"/>
          <w:kern w:val="32"/>
          <w:sz w:val="24"/>
          <w:szCs w:val="32"/>
          <w:lang w:val="en-GB" w:eastAsia="en-GB"/>
        </w:rPr>
      </w:pPr>
      <w:r w:rsidRPr="006417ED">
        <w:rPr>
          <w:rFonts w:ascii="Times New Roman" w:eastAsia="Times New Roman" w:hAnsi="Times New Roman" w:cs="Arial"/>
          <w:kern w:val="32"/>
          <w:sz w:val="24"/>
          <w:szCs w:val="32"/>
          <w:lang w:val="en-GB" w:eastAsia="en-GB"/>
        </w:rPr>
        <w:t>Appendix 1</w:t>
      </w:r>
      <w:r w:rsidR="00BC1804" w:rsidRPr="006417ED">
        <w:rPr>
          <w:rFonts w:ascii="Times New Roman" w:eastAsia="Times New Roman" w:hAnsi="Times New Roman" w:cs="Arial"/>
          <w:kern w:val="32"/>
          <w:sz w:val="24"/>
          <w:szCs w:val="32"/>
          <w:lang w:val="en-GB" w:eastAsia="en-GB"/>
        </w:rPr>
        <w:t>. Questionnaire</w:t>
      </w:r>
    </w:p>
    <w:p w14:paraId="1C30DF67" w14:textId="77777777" w:rsidR="0069482E" w:rsidRPr="0069482E" w:rsidRDefault="0069482E" w:rsidP="0069482E">
      <w:pPr>
        <w:rPr>
          <w:lang w:val="en-GB" w:eastAsia="en-GB"/>
        </w:rPr>
      </w:pPr>
    </w:p>
    <w:p w14:paraId="02ABF848" w14:textId="77777777" w:rsidR="00767E16" w:rsidRPr="006417ED" w:rsidRDefault="006727B0" w:rsidP="0069482E">
      <w:pPr>
        <w:pStyle w:val="References"/>
        <w:snapToGrid w:val="0"/>
        <w:spacing w:before="0" w:line="240" w:lineRule="auto"/>
        <w:contextualSpacing w:val="0"/>
        <w:rPr>
          <w:rFonts w:eastAsiaTheme="minorEastAsia"/>
          <w:noProof/>
          <w:lang w:val="en-US"/>
        </w:rPr>
      </w:pPr>
      <w:r w:rsidRPr="006417ED">
        <w:rPr>
          <w:rFonts w:eastAsiaTheme="minorEastAsia"/>
          <w:noProof/>
          <w:lang w:val="en-US"/>
        </w:rPr>
        <w:t xml:space="preserve">A) </w:t>
      </w:r>
      <w:r w:rsidR="00767E16" w:rsidRPr="006417ED">
        <w:rPr>
          <w:rFonts w:eastAsiaTheme="minorEastAsia"/>
          <w:noProof/>
          <w:lang w:val="en-US"/>
        </w:rPr>
        <w:t>Introduction</w:t>
      </w:r>
    </w:p>
    <w:p w14:paraId="1A6082C1" w14:textId="77777777" w:rsidR="00767E16" w:rsidRPr="006417ED" w:rsidRDefault="00767E16" w:rsidP="0069482E">
      <w:pPr>
        <w:snapToGrid w:val="0"/>
        <w:ind w:firstLine="420"/>
        <w:rPr>
          <w:rFonts w:ascii="Times New Roman" w:hAnsi="Times New Roman" w:cs="Times New Roman"/>
          <w:sz w:val="24"/>
          <w:szCs w:val="24"/>
        </w:rPr>
      </w:pPr>
      <w:r w:rsidRPr="006417ED">
        <w:rPr>
          <w:rFonts w:ascii="Times New Roman" w:hAnsi="Times New Roman" w:cs="Times New Roman"/>
          <w:sz w:val="24"/>
          <w:szCs w:val="24"/>
        </w:rPr>
        <w:t xml:space="preserve">We are from University of Liverpool (UK) and </w:t>
      </w:r>
      <w:proofErr w:type="spellStart"/>
      <w:r w:rsidRPr="006417ED">
        <w:rPr>
          <w:rFonts w:ascii="Times New Roman" w:hAnsi="Times New Roman" w:cs="Times New Roman"/>
          <w:sz w:val="24"/>
          <w:szCs w:val="24"/>
        </w:rPr>
        <w:t>Nankai</w:t>
      </w:r>
      <w:proofErr w:type="spellEnd"/>
      <w:r w:rsidRPr="006417ED">
        <w:rPr>
          <w:rFonts w:ascii="Times New Roman" w:hAnsi="Times New Roman" w:cs="Times New Roman"/>
          <w:sz w:val="24"/>
          <w:szCs w:val="24"/>
        </w:rPr>
        <w:t xml:space="preserve"> University (China) and we are conducting a study to explore the opinions of several important actors who are interested in social and environment impact and Strategic Environmental Assessment (SEA) of the Chinese Foreign Direct Investment (FDI). As an important actor about such topic, it is crucial for us to obtain your opinion and that of your organization.</w:t>
      </w:r>
    </w:p>
    <w:p w14:paraId="0384DA1F" w14:textId="77777777" w:rsidR="00767E16" w:rsidRPr="006417ED" w:rsidRDefault="00767E16" w:rsidP="0069482E">
      <w:pPr>
        <w:snapToGrid w:val="0"/>
        <w:ind w:firstLine="420"/>
        <w:rPr>
          <w:rFonts w:ascii="Times New Roman" w:hAnsi="Times New Roman" w:cs="Times New Roman"/>
          <w:sz w:val="24"/>
          <w:szCs w:val="24"/>
        </w:rPr>
      </w:pPr>
      <w:r w:rsidRPr="006417ED">
        <w:rPr>
          <w:rFonts w:ascii="Times New Roman" w:hAnsi="Times New Roman" w:cs="Times New Roman"/>
          <w:sz w:val="24"/>
          <w:szCs w:val="24"/>
        </w:rPr>
        <w:t>The information obtained through these interviews will be for the direct use of the researchers, and will be presented in a paper without identifying individual opinions.</w:t>
      </w:r>
    </w:p>
    <w:p w14:paraId="1AB07DA1" w14:textId="77777777" w:rsidR="00767E16" w:rsidRPr="006417ED" w:rsidRDefault="00767E16" w:rsidP="0069482E">
      <w:pPr>
        <w:snapToGrid w:val="0"/>
        <w:rPr>
          <w:rFonts w:ascii="Times New Roman" w:hAnsi="Times New Roman" w:cs="Times New Roman"/>
          <w:sz w:val="24"/>
          <w:szCs w:val="24"/>
        </w:rPr>
      </w:pPr>
    </w:p>
    <w:p w14:paraId="7FD03CF6" w14:textId="77777777" w:rsidR="00767E16" w:rsidRPr="006417ED" w:rsidRDefault="006727B0" w:rsidP="0069482E">
      <w:pPr>
        <w:snapToGrid w:val="0"/>
        <w:rPr>
          <w:rFonts w:ascii="Times New Roman" w:hAnsi="Times New Roman" w:cs="Times New Roman"/>
          <w:sz w:val="24"/>
          <w:szCs w:val="24"/>
        </w:rPr>
      </w:pPr>
      <w:r w:rsidRPr="006417ED">
        <w:rPr>
          <w:rFonts w:ascii="Times New Roman" w:hAnsi="Times New Roman" w:cs="Times New Roman"/>
          <w:sz w:val="24"/>
          <w:szCs w:val="24"/>
        </w:rPr>
        <w:t xml:space="preserve">B) </w:t>
      </w:r>
      <w:r w:rsidR="00767E16" w:rsidRPr="006417ED">
        <w:rPr>
          <w:rFonts w:ascii="Times New Roman" w:hAnsi="Times New Roman" w:cs="Times New Roman"/>
          <w:sz w:val="24"/>
          <w:szCs w:val="24"/>
        </w:rPr>
        <w:t>Background of Chinese Investment in Pakistan</w:t>
      </w:r>
    </w:p>
    <w:p w14:paraId="72BFA166" w14:textId="77777777" w:rsidR="00767E16" w:rsidRPr="006417ED" w:rsidRDefault="00767E16" w:rsidP="0069482E">
      <w:pPr>
        <w:snapToGrid w:val="0"/>
        <w:ind w:firstLine="420"/>
        <w:rPr>
          <w:rFonts w:ascii="Times New Roman" w:hAnsi="Times New Roman" w:cs="Times New Roman"/>
          <w:sz w:val="24"/>
          <w:szCs w:val="24"/>
        </w:rPr>
      </w:pPr>
      <w:r w:rsidRPr="006417ED">
        <w:rPr>
          <w:rFonts w:ascii="Times New Roman" w:hAnsi="Times New Roman" w:cs="Times New Roman"/>
          <w:sz w:val="24"/>
          <w:szCs w:val="24"/>
        </w:rPr>
        <w:t xml:space="preserve">In 2013, the Chinese government proposed “One Belt One Road” strategy (OBOR), which creates multiple economic corridors encompassing more than 60 countries to encourage the investment among those countries. As one of six international economic corridors, the China-Pakistan Economic Corridor (CPEC) </w:t>
      </w:r>
      <w:r w:rsidRPr="006417ED">
        <w:rPr>
          <w:rFonts w:ascii="Times New Roman" w:hAnsi="Times New Roman" w:cs="Times New Roman"/>
          <w:sz w:val="24"/>
          <w:szCs w:val="24"/>
          <w:shd w:val="clear" w:color="auto" w:fill="FFFFFF"/>
        </w:rPr>
        <w:t>plans to co</w:t>
      </w:r>
      <w:r w:rsidRPr="006417ED">
        <w:rPr>
          <w:rFonts w:ascii="Times New Roman" w:hAnsi="Times New Roman" w:cs="Times New Roman"/>
          <w:sz w:val="24"/>
          <w:szCs w:val="24"/>
        </w:rPr>
        <w:t>nnect China to the Persian Gulf through the quickest route.</w:t>
      </w:r>
    </w:p>
    <w:p w14:paraId="3C9FC5F5" w14:textId="77777777" w:rsidR="00767E16" w:rsidRPr="006417ED" w:rsidRDefault="00767E16" w:rsidP="0069482E">
      <w:pPr>
        <w:snapToGrid w:val="0"/>
        <w:ind w:firstLine="420"/>
        <w:rPr>
          <w:rFonts w:ascii="Times New Roman" w:hAnsi="Times New Roman" w:cs="Times New Roman"/>
          <w:sz w:val="24"/>
          <w:szCs w:val="24"/>
        </w:rPr>
      </w:pPr>
      <w:r w:rsidRPr="006417ED">
        <w:rPr>
          <w:rFonts w:ascii="Times New Roman" w:hAnsi="Times New Roman" w:cs="Times New Roman"/>
          <w:sz w:val="24"/>
          <w:szCs w:val="24"/>
        </w:rPr>
        <w:t>In April 2015, during a visit by China’s president to Pakistan, China has announced to invest $46 billion by 2030, which it is hoped will end Pakistan’s chronic energy crisis and “transform” it into a regional economic hub. The investments—equivalent to roughly 20% of Pakistan's annual GDP—are related to the Gwadar Port as well as energy, transportation and infrastructure sectors.</w:t>
      </w:r>
    </w:p>
    <w:p w14:paraId="587A243D" w14:textId="77777777" w:rsidR="006727B0" w:rsidRPr="006417ED" w:rsidRDefault="006727B0" w:rsidP="0069482E">
      <w:pPr>
        <w:snapToGrid w:val="0"/>
        <w:rPr>
          <w:rFonts w:ascii="Times New Roman" w:hAnsi="Times New Roman" w:cs="Times New Roman"/>
          <w:sz w:val="24"/>
          <w:szCs w:val="24"/>
        </w:rPr>
      </w:pPr>
    </w:p>
    <w:p w14:paraId="60CD2900" w14:textId="77777777" w:rsidR="00767E16" w:rsidRPr="006417ED" w:rsidRDefault="006727B0" w:rsidP="0069482E">
      <w:pPr>
        <w:pStyle w:val="References"/>
        <w:snapToGrid w:val="0"/>
        <w:spacing w:before="0" w:line="240" w:lineRule="auto"/>
        <w:ind w:left="0" w:firstLine="0"/>
        <w:contextualSpacing w:val="0"/>
        <w:rPr>
          <w:rFonts w:eastAsiaTheme="minorEastAsia"/>
          <w:noProof/>
          <w:lang w:val="en-US"/>
        </w:rPr>
      </w:pPr>
      <w:r w:rsidRPr="006417ED">
        <w:rPr>
          <w:rFonts w:eastAsiaTheme="minorEastAsia"/>
          <w:kern w:val="2"/>
          <w:lang w:val="en-US" w:eastAsia="zh-CN"/>
        </w:rPr>
        <w:t xml:space="preserve">C) </w:t>
      </w:r>
      <w:r w:rsidR="00767E16" w:rsidRPr="006417ED">
        <w:rPr>
          <w:rFonts w:eastAsiaTheme="minorEastAsia"/>
          <w:kern w:val="2"/>
          <w:lang w:val="en-US" w:eastAsia="zh-CN"/>
        </w:rPr>
        <w:t>Basic Information</w:t>
      </w:r>
    </w:p>
    <w:p w14:paraId="39AAD3F8" w14:textId="77777777" w:rsidR="00767E16" w:rsidRPr="006417ED" w:rsidRDefault="00767E16" w:rsidP="0069482E">
      <w:pPr>
        <w:pStyle w:val="References"/>
        <w:snapToGrid w:val="0"/>
        <w:spacing w:before="0" w:line="240" w:lineRule="auto"/>
        <w:contextualSpacing w:val="0"/>
        <w:rPr>
          <w:rFonts w:eastAsiaTheme="minorEastAsia"/>
          <w:noProof/>
          <w:lang w:val="en-US"/>
        </w:rPr>
      </w:pPr>
      <w:r w:rsidRPr="006417ED">
        <w:rPr>
          <w:rFonts w:eastAsiaTheme="minorEastAsia"/>
          <w:noProof/>
          <w:lang w:val="en-US"/>
        </w:rPr>
        <w:t>Date: …………………………………………..............................................................</w:t>
      </w:r>
    </w:p>
    <w:p w14:paraId="6992AB4E" w14:textId="77777777" w:rsidR="00767E16" w:rsidRPr="006417ED" w:rsidRDefault="00767E16" w:rsidP="0069482E">
      <w:pPr>
        <w:pStyle w:val="References"/>
        <w:snapToGrid w:val="0"/>
        <w:spacing w:before="0" w:line="240" w:lineRule="auto"/>
        <w:contextualSpacing w:val="0"/>
        <w:rPr>
          <w:rFonts w:eastAsiaTheme="minorEastAsia"/>
          <w:noProof/>
          <w:lang w:val="en-US"/>
        </w:rPr>
      </w:pPr>
      <w:r w:rsidRPr="006417ED">
        <w:rPr>
          <w:rFonts w:eastAsiaTheme="minorEastAsia"/>
          <w:noProof/>
          <w:lang w:val="en-US"/>
        </w:rPr>
        <w:t>Name (only for internal use): …………………………………………………………</w:t>
      </w:r>
    </w:p>
    <w:p w14:paraId="3AC2C3DA" w14:textId="77777777" w:rsidR="00767E16" w:rsidRPr="006417ED" w:rsidRDefault="00767E16" w:rsidP="0069482E">
      <w:pPr>
        <w:pStyle w:val="References"/>
        <w:snapToGrid w:val="0"/>
        <w:spacing w:before="0" w:line="240" w:lineRule="auto"/>
        <w:contextualSpacing w:val="0"/>
        <w:rPr>
          <w:rFonts w:eastAsiaTheme="minorEastAsia"/>
          <w:noProof/>
          <w:lang w:val="en-US"/>
        </w:rPr>
      </w:pPr>
      <w:r w:rsidRPr="006417ED">
        <w:rPr>
          <w:rFonts w:eastAsiaTheme="minorEastAsia"/>
          <w:noProof/>
          <w:lang w:val="en-US"/>
        </w:rPr>
        <w:t>Your Position and Organisation: ……………………………………………………...</w:t>
      </w:r>
    </w:p>
    <w:p w14:paraId="5CE046FA" w14:textId="77777777" w:rsidR="00767E16" w:rsidRPr="006417ED" w:rsidRDefault="00767E16" w:rsidP="0069482E">
      <w:pPr>
        <w:pStyle w:val="References"/>
        <w:snapToGrid w:val="0"/>
        <w:spacing w:before="0" w:line="240" w:lineRule="auto"/>
        <w:contextualSpacing w:val="0"/>
        <w:rPr>
          <w:rFonts w:eastAsiaTheme="minorEastAsia"/>
          <w:noProof/>
          <w:lang w:val="en-US"/>
        </w:rPr>
      </w:pPr>
      <w:r w:rsidRPr="006417ED">
        <w:rPr>
          <w:rFonts w:eastAsiaTheme="minorEastAsia"/>
          <w:noProof/>
          <w:lang w:val="en-US"/>
        </w:rPr>
        <w:t>Email: …………………………………………………………………………………</w:t>
      </w:r>
    </w:p>
    <w:p w14:paraId="230FDB49" w14:textId="77777777" w:rsidR="006727B0" w:rsidRPr="006417ED" w:rsidRDefault="006727B0" w:rsidP="0069482E">
      <w:pPr>
        <w:pStyle w:val="References"/>
        <w:snapToGrid w:val="0"/>
        <w:spacing w:before="0" w:line="240" w:lineRule="auto"/>
        <w:contextualSpacing w:val="0"/>
        <w:rPr>
          <w:rFonts w:eastAsiaTheme="minorEastAsia"/>
          <w:noProof/>
          <w:lang w:val="en-US"/>
        </w:rPr>
      </w:pPr>
    </w:p>
    <w:p w14:paraId="325C39AA" w14:textId="77777777" w:rsidR="00767E16" w:rsidRPr="006417ED" w:rsidRDefault="006727B0" w:rsidP="0069482E">
      <w:pPr>
        <w:pStyle w:val="References"/>
        <w:snapToGrid w:val="0"/>
        <w:spacing w:before="0" w:line="240" w:lineRule="auto"/>
        <w:contextualSpacing w:val="0"/>
        <w:rPr>
          <w:rFonts w:eastAsiaTheme="minorEastAsia"/>
          <w:noProof/>
          <w:lang w:val="en-US"/>
        </w:rPr>
      </w:pPr>
      <w:r w:rsidRPr="006417ED">
        <w:rPr>
          <w:rFonts w:eastAsiaTheme="minorEastAsia"/>
          <w:noProof/>
          <w:lang w:val="en-US"/>
        </w:rPr>
        <w:t xml:space="preserve">D) </w:t>
      </w:r>
      <w:r w:rsidR="00767E16" w:rsidRPr="006417ED">
        <w:rPr>
          <w:rFonts w:eastAsiaTheme="minorEastAsia"/>
          <w:noProof/>
          <w:lang w:val="en-US"/>
        </w:rPr>
        <w:t>Your Opinion on Chinese FDI in Pakistan</w:t>
      </w:r>
    </w:p>
    <w:p w14:paraId="171D06CD" w14:textId="77777777" w:rsidR="00767E16" w:rsidRPr="006417ED" w:rsidRDefault="00767E16" w:rsidP="0069482E">
      <w:pPr>
        <w:snapToGrid w:val="0"/>
        <w:ind w:left="284" w:hanging="284"/>
        <w:rPr>
          <w:rFonts w:ascii="Times New Roman" w:hAnsi="Times New Roman" w:cs="Times New Roman"/>
          <w:sz w:val="24"/>
          <w:szCs w:val="24"/>
        </w:rPr>
      </w:pPr>
      <w:r w:rsidRPr="006417ED">
        <w:rPr>
          <w:rFonts w:ascii="Times New Roman" w:eastAsia="Times New Roman" w:hAnsi="Times New Roman" w:cs="Times New Roman"/>
          <w:sz w:val="24"/>
          <w:szCs w:val="24"/>
        </w:rPr>
        <w:t>1. Have you ever heard about “One Belt One Road” (OBOR) strategy or China-Pakistan Economic Corridor?</w:t>
      </w:r>
    </w:p>
    <w:p w14:paraId="4F9AAA5B" w14:textId="77777777" w:rsidR="00767E16" w:rsidRPr="006417ED" w:rsidRDefault="00767E16" w:rsidP="0069482E">
      <w:pPr>
        <w:pStyle w:val="ListParagraph"/>
        <w:widowControl/>
        <w:numPr>
          <w:ilvl w:val="1"/>
          <w:numId w:val="5"/>
        </w:numPr>
        <w:snapToGrid w:val="0"/>
        <w:ind w:left="284" w:firstLine="0"/>
        <w:contextualSpacing w:val="0"/>
        <w:rPr>
          <w:rFonts w:ascii="Times New Roman" w:hAnsi="Times New Roman" w:cs="Times New Roman"/>
          <w:sz w:val="24"/>
          <w:szCs w:val="24"/>
        </w:rPr>
      </w:pPr>
      <w:r w:rsidRPr="006417ED">
        <w:rPr>
          <w:rFonts w:ascii="Times New Roman" w:hAnsi="Times New Roman" w:cs="Times New Roman"/>
          <w:sz w:val="24"/>
          <w:szCs w:val="24"/>
        </w:rPr>
        <w:t>Yes</w:t>
      </w:r>
    </w:p>
    <w:p w14:paraId="7B8654A0" w14:textId="77777777" w:rsidR="00767E16" w:rsidRPr="006417ED" w:rsidRDefault="00767E16" w:rsidP="0069482E">
      <w:pPr>
        <w:pStyle w:val="ListParagraph"/>
        <w:widowControl/>
        <w:numPr>
          <w:ilvl w:val="1"/>
          <w:numId w:val="5"/>
        </w:numPr>
        <w:snapToGrid w:val="0"/>
        <w:ind w:left="284" w:firstLine="0"/>
        <w:contextualSpacing w:val="0"/>
        <w:rPr>
          <w:rFonts w:ascii="Times New Roman" w:eastAsia="Times New Roman" w:hAnsi="Times New Roman" w:cs="Times New Roman"/>
          <w:sz w:val="24"/>
          <w:szCs w:val="24"/>
        </w:rPr>
      </w:pPr>
      <w:r w:rsidRPr="006417ED">
        <w:rPr>
          <w:rFonts w:ascii="Times New Roman" w:eastAsia="Times New Roman" w:hAnsi="Times New Roman" w:cs="Times New Roman"/>
          <w:sz w:val="24"/>
          <w:szCs w:val="24"/>
        </w:rPr>
        <w:t>No</w:t>
      </w:r>
    </w:p>
    <w:p w14:paraId="6B6969B8" w14:textId="77777777" w:rsidR="00767E16" w:rsidRPr="006417ED" w:rsidRDefault="00767E16" w:rsidP="0069482E">
      <w:pPr>
        <w:snapToGrid w:val="0"/>
        <w:ind w:left="284" w:hanging="284"/>
        <w:rPr>
          <w:rFonts w:ascii="Times New Roman" w:eastAsia="Times New Roman" w:hAnsi="Times New Roman" w:cs="Times New Roman"/>
          <w:sz w:val="24"/>
          <w:szCs w:val="24"/>
        </w:rPr>
      </w:pPr>
      <w:r w:rsidRPr="006417ED">
        <w:rPr>
          <w:rFonts w:ascii="Times New Roman" w:eastAsia="Times New Roman" w:hAnsi="Times New Roman" w:cs="Times New Roman"/>
          <w:sz w:val="24"/>
          <w:szCs w:val="24"/>
        </w:rPr>
        <w:t>2. How well do you think you understand Chinese FDI in Pakistan? (5=complete, accurate and total knowledge; 4=plenty of knowledge; 3=good idea; 2=</w:t>
      </w:r>
      <w:r w:rsidR="006727B0" w:rsidRPr="006417ED">
        <w:rPr>
          <w:rFonts w:ascii="Times New Roman" w:eastAsia="Times New Roman" w:hAnsi="Times New Roman" w:cs="Times New Roman"/>
          <w:sz w:val="24"/>
          <w:szCs w:val="24"/>
        </w:rPr>
        <w:t>some knowledge; 1=no knowledge)</w:t>
      </w:r>
    </w:p>
    <w:p w14:paraId="4609B1C1" w14:textId="77777777" w:rsidR="00767E16" w:rsidRPr="006417ED" w:rsidRDefault="00767E16" w:rsidP="0069482E">
      <w:pPr>
        <w:snapToGrid w:val="0"/>
        <w:ind w:left="284" w:hanging="284"/>
        <w:rPr>
          <w:rFonts w:ascii="Times New Roman" w:eastAsia="Times New Roman" w:hAnsi="Times New Roman" w:cs="Times New Roman"/>
          <w:sz w:val="24"/>
          <w:szCs w:val="24"/>
        </w:rPr>
      </w:pPr>
      <w:r w:rsidRPr="006417ED">
        <w:rPr>
          <w:rFonts w:ascii="Times New Roman" w:eastAsia="Times New Roman" w:hAnsi="Times New Roman" w:cs="Times New Roman"/>
          <w:sz w:val="24"/>
          <w:szCs w:val="24"/>
        </w:rPr>
        <w:t>3. Are you interested in Chinese FDI in Pakistan? (5=considerable interest; 4=some interest; 3=moderate interest; 2=litter interest; 1=no interest</w:t>
      </w:r>
      <w:r w:rsidR="006727B0" w:rsidRPr="006417ED">
        <w:rPr>
          <w:rFonts w:ascii="Times New Roman" w:eastAsia="Times New Roman" w:hAnsi="Times New Roman" w:cs="Times New Roman"/>
          <w:sz w:val="24"/>
          <w:szCs w:val="24"/>
        </w:rPr>
        <w:t>)</w:t>
      </w:r>
    </w:p>
    <w:p w14:paraId="7CF500F7" w14:textId="77777777" w:rsidR="00767E16" w:rsidRPr="006417ED" w:rsidRDefault="00767E16" w:rsidP="0069482E">
      <w:pPr>
        <w:snapToGrid w:val="0"/>
        <w:ind w:left="284" w:hanging="284"/>
        <w:rPr>
          <w:rFonts w:ascii="Times New Roman" w:eastAsia="Times New Roman" w:hAnsi="Times New Roman" w:cs="Times New Roman"/>
          <w:sz w:val="24"/>
          <w:szCs w:val="24"/>
        </w:rPr>
      </w:pPr>
      <w:r w:rsidRPr="006417ED">
        <w:rPr>
          <w:rFonts w:ascii="Times New Roman" w:eastAsia="Times New Roman" w:hAnsi="Times New Roman" w:cs="Times New Roman"/>
          <w:sz w:val="24"/>
          <w:szCs w:val="24"/>
        </w:rPr>
        <w:t xml:space="preserve">4. Which of these categories best describes your attitude towards Chinese FDI in Pakistan as the background described? </w:t>
      </w:r>
    </w:p>
    <w:p w14:paraId="5E330B59" w14:textId="77777777" w:rsidR="00767E16" w:rsidRPr="006417ED" w:rsidRDefault="00767E16" w:rsidP="0069482E">
      <w:pPr>
        <w:pStyle w:val="ListParagraph"/>
        <w:widowControl/>
        <w:numPr>
          <w:ilvl w:val="1"/>
          <w:numId w:val="6"/>
        </w:numPr>
        <w:snapToGrid w:val="0"/>
        <w:ind w:left="425" w:hanging="141"/>
        <w:contextualSpacing w:val="0"/>
        <w:rPr>
          <w:rFonts w:ascii="Times New Roman" w:hAnsi="Times New Roman" w:cs="Times New Roman"/>
          <w:sz w:val="24"/>
          <w:szCs w:val="24"/>
        </w:rPr>
      </w:pPr>
      <w:r w:rsidRPr="006417ED">
        <w:rPr>
          <w:rFonts w:ascii="Times New Roman" w:hAnsi="Times New Roman" w:cs="Times New Roman"/>
          <w:sz w:val="24"/>
          <w:szCs w:val="24"/>
        </w:rPr>
        <w:t>Strongly positive</w:t>
      </w:r>
    </w:p>
    <w:p w14:paraId="67474CD7" w14:textId="77777777" w:rsidR="00767E16" w:rsidRPr="006417ED" w:rsidRDefault="00767E16" w:rsidP="0069482E">
      <w:pPr>
        <w:pStyle w:val="ListParagraph"/>
        <w:widowControl/>
        <w:numPr>
          <w:ilvl w:val="1"/>
          <w:numId w:val="6"/>
        </w:numPr>
        <w:snapToGrid w:val="0"/>
        <w:ind w:left="425" w:hanging="141"/>
        <w:contextualSpacing w:val="0"/>
        <w:rPr>
          <w:rFonts w:ascii="Times New Roman" w:hAnsi="Times New Roman" w:cs="Times New Roman"/>
          <w:sz w:val="24"/>
          <w:szCs w:val="24"/>
        </w:rPr>
      </w:pPr>
      <w:r w:rsidRPr="006417ED">
        <w:rPr>
          <w:rFonts w:ascii="Times New Roman" w:hAnsi="Times New Roman" w:cs="Times New Roman"/>
          <w:sz w:val="24"/>
          <w:szCs w:val="24"/>
        </w:rPr>
        <w:t xml:space="preserve">Positive </w:t>
      </w:r>
    </w:p>
    <w:p w14:paraId="355BC972" w14:textId="77777777" w:rsidR="00767E16" w:rsidRPr="006417ED" w:rsidRDefault="00767E16" w:rsidP="0069482E">
      <w:pPr>
        <w:pStyle w:val="ListParagraph"/>
        <w:widowControl/>
        <w:numPr>
          <w:ilvl w:val="1"/>
          <w:numId w:val="6"/>
        </w:numPr>
        <w:snapToGrid w:val="0"/>
        <w:ind w:left="425" w:hanging="141"/>
        <w:contextualSpacing w:val="0"/>
        <w:rPr>
          <w:rFonts w:ascii="Times New Roman" w:hAnsi="Times New Roman" w:cs="Times New Roman"/>
          <w:sz w:val="24"/>
          <w:szCs w:val="24"/>
        </w:rPr>
      </w:pPr>
      <w:r w:rsidRPr="006417ED">
        <w:rPr>
          <w:rFonts w:ascii="Times New Roman" w:hAnsi="Times New Roman" w:cs="Times New Roman"/>
          <w:sz w:val="24"/>
          <w:szCs w:val="24"/>
        </w:rPr>
        <w:t>Neutral</w:t>
      </w:r>
    </w:p>
    <w:p w14:paraId="1D4BDF20" w14:textId="77777777" w:rsidR="00767E16" w:rsidRPr="006417ED" w:rsidRDefault="00767E16" w:rsidP="0069482E">
      <w:pPr>
        <w:pStyle w:val="ListParagraph"/>
        <w:widowControl/>
        <w:numPr>
          <w:ilvl w:val="1"/>
          <w:numId w:val="6"/>
        </w:numPr>
        <w:snapToGrid w:val="0"/>
        <w:ind w:left="425" w:hanging="141"/>
        <w:contextualSpacing w:val="0"/>
        <w:rPr>
          <w:rFonts w:ascii="Times New Roman" w:hAnsi="Times New Roman" w:cs="Times New Roman"/>
          <w:sz w:val="24"/>
          <w:szCs w:val="24"/>
        </w:rPr>
      </w:pPr>
      <w:r w:rsidRPr="006417ED">
        <w:rPr>
          <w:rFonts w:ascii="Times New Roman" w:hAnsi="Times New Roman" w:cs="Times New Roman"/>
          <w:sz w:val="24"/>
          <w:szCs w:val="24"/>
        </w:rPr>
        <w:t>Negative</w:t>
      </w:r>
    </w:p>
    <w:p w14:paraId="02BB97C2" w14:textId="77777777" w:rsidR="00767E16" w:rsidRPr="006417ED" w:rsidRDefault="00767E16" w:rsidP="0069482E">
      <w:pPr>
        <w:pStyle w:val="ListParagraph"/>
        <w:widowControl/>
        <w:numPr>
          <w:ilvl w:val="1"/>
          <w:numId w:val="6"/>
        </w:numPr>
        <w:snapToGrid w:val="0"/>
        <w:ind w:left="425" w:hanging="141"/>
        <w:contextualSpacing w:val="0"/>
        <w:rPr>
          <w:rFonts w:ascii="Times New Roman" w:hAnsi="Times New Roman" w:cs="Times New Roman"/>
          <w:sz w:val="24"/>
          <w:szCs w:val="24"/>
        </w:rPr>
      </w:pPr>
      <w:r w:rsidRPr="006417ED">
        <w:rPr>
          <w:rFonts w:ascii="Times New Roman" w:hAnsi="Times New Roman" w:cs="Times New Roman"/>
          <w:sz w:val="24"/>
          <w:szCs w:val="24"/>
        </w:rPr>
        <w:t>Strongly negative</w:t>
      </w:r>
    </w:p>
    <w:p w14:paraId="71B9ABBD" w14:textId="77777777" w:rsidR="00767E16" w:rsidRPr="006417ED" w:rsidRDefault="00767E16" w:rsidP="0069482E">
      <w:pPr>
        <w:snapToGrid w:val="0"/>
        <w:ind w:left="284" w:hanging="284"/>
        <w:rPr>
          <w:rFonts w:ascii="Times New Roman" w:hAnsi="Times New Roman" w:cs="Times New Roman"/>
          <w:sz w:val="24"/>
          <w:szCs w:val="24"/>
        </w:rPr>
      </w:pPr>
      <w:r w:rsidRPr="006417ED">
        <w:rPr>
          <w:rFonts w:ascii="Times New Roman" w:hAnsi="Times New Roman" w:cs="Times New Roman"/>
          <w:sz w:val="24"/>
          <w:szCs w:val="24"/>
        </w:rPr>
        <w:t>5. To what extent do you/</w:t>
      </w:r>
      <w:r w:rsidRPr="006417ED">
        <w:rPr>
          <w:rFonts w:ascii="Times New Roman" w:eastAsia="Times New Roman" w:hAnsi="Times New Roman" w:cs="Times New Roman"/>
          <w:sz w:val="24"/>
          <w:szCs w:val="24"/>
        </w:rPr>
        <w:t xml:space="preserve">your institution involve over </w:t>
      </w:r>
      <w:r w:rsidRPr="006417ED">
        <w:rPr>
          <w:rFonts w:ascii="Times New Roman" w:hAnsi="Times New Roman" w:cs="Times New Roman"/>
          <w:sz w:val="24"/>
          <w:szCs w:val="24"/>
        </w:rPr>
        <w:t>Chinese FDI in Pakistan? (5=</w:t>
      </w:r>
      <w:r w:rsidR="009368DF" w:rsidRPr="006417ED">
        <w:rPr>
          <w:rFonts w:ascii="Times New Roman" w:hAnsi="Times New Roman" w:cs="Times New Roman"/>
          <w:sz w:val="24"/>
          <w:szCs w:val="24"/>
        </w:rPr>
        <w:t>to a large extent; 4=to some extent; 3=to a moderate extent; 2=a little extent</w:t>
      </w:r>
      <w:r w:rsidRPr="006417ED">
        <w:rPr>
          <w:rFonts w:ascii="Times New Roman" w:hAnsi="Times New Roman" w:cs="Times New Roman"/>
          <w:sz w:val="24"/>
          <w:szCs w:val="24"/>
        </w:rPr>
        <w:t>; 1=</w:t>
      </w:r>
      <w:r w:rsidR="009368DF" w:rsidRPr="006417ED">
        <w:rPr>
          <w:rFonts w:ascii="Times New Roman" w:hAnsi="Times New Roman" w:cs="Times New Roman"/>
          <w:sz w:val="24"/>
          <w:szCs w:val="24"/>
        </w:rPr>
        <w:t>not at all</w:t>
      </w:r>
      <w:r w:rsidR="006727B0" w:rsidRPr="006417ED">
        <w:rPr>
          <w:rFonts w:ascii="Times New Roman" w:hAnsi="Times New Roman" w:cs="Times New Roman"/>
          <w:sz w:val="24"/>
          <w:szCs w:val="24"/>
        </w:rPr>
        <w:t>)</w:t>
      </w:r>
    </w:p>
    <w:p w14:paraId="7AFE6FB0" w14:textId="77777777" w:rsidR="00767E16" w:rsidRPr="006417ED" w:rsidRDefault="00767E16" w:rsidP="0069482E">
      <w:pPr>
        <w:snapToGrid w:val="0"/>
        <w:ind w:left="284" w:hanging="284"/>
        <w:rPr>
          <w:rFonts w:ascii="Times New Roman" w:hAnsi="Times New Roman" w:cs="Times New Roman"/>
          <w:sz w:val="24"/>
          <w:szCs w:val="24"/>
        </w:rPr>
      </w:pPr>
      <w:r w:rsidRPr="006417ED">
        <w:rPr>
          <w:rFonts w:ascii="Times New Roman" w:hAnsi="Times New Roman" w:cs="Times New Roman"/>
          <w:sz w:val="24"/>
          <w:szCs w:val="24"/>
        </w:rPr>
        <w:lastRenderedPageBreak/>
        <w:t xml:space="preserve">6. Do you/your </w:t>
      </w:r>
      <w:r w:rsidR="009368DF" w:rsidRPr="006417ED">
        <w:rPr>
          <w:rFonts w:ascii="Times New Roman" w:hAnsi="Times New Roman" w:cs="Times New Roman"/>
          <w:sz w:val="24"/>
          <w:szCs w:val="24"/>
        </w:rPr>
        <w:t>institution</w:t>
      </w:r>
      <w:r w:rsidRPr="006417ED">
        <w:rPr>
          <w:rFonts w:ascii="Times New Roman" w:hAnsi="Times New Roman" w:cs="Times New Roman"/>
          <w:sz w:val="24"/>
          <w:szCs w:val="24"/>
        </w:rPr>
        <w:t xml:space="preserve"> have many, some, or no resources and information about Chinese FDI in Pakistan? (5=extensive; 4=a lo</w:t>
      </w:r>
      <w:r w:rsidR="006727B0" w:rsidRPr="006417ED">
        <w:rPr>
          <w:rFonts w:ascii="Times New Roman" w:hAnsi="Times New Roman" w:cs="Times New Roman"/>
          <w:sz w:val="24"/>
          <w:szCs w:val="24"/>
        </w:rPr>
        <w:t>t; 3=moderate; 2=a bit; 1=none)</w:t>
      </w:r>
    </w:p>
    <w:p w14:paraId="0E0FB7CA" w14:textId="77777777" w:rsidR="00767E16" w:rsidRPr="006417ED" w:rsidRDefault="00767E16" w:rsidP="0069482E">
      <w:pPr>
        <w:snapToGrid w:val="0"/>
        <w:ind w:left="284" w:hanging="284"/>
        <w:rPr>
          <w:rFonts w:ascii="Times New Roman" w:hAnsi="Times New Roman" w:cs="Times New Roman"/>
          <w:sz w:val="24"/>
          <w:szCs w:val="24"/>
        </w:rPr>
      </w:pPr>
      <w:r w:rsidRPr="006417ED">
        <w:rPr>
          <w:rFonts w:ascii="Times New Roman" w:hAnsi="Times New Roman" w:cs="Times New Roman"/>
          <w:sz w:val="24"/>
          <w:szCs w:val="24"/>
        </w:rPr>
        <w:t>7. Do you feel you</w:t>
      </w:r>
      <w:r w:rsidRPr="006417ED">
        <w:rPr>
          <w:rFonts w:ascii="Times New Roman" w:eastAsia="Times New Roman" w:hAnsi="Times New Roman" w:cs="Times New Roman"/>
          <w:sz w:val="24"/>
          <w:szCs w:val="24"/>
        </w:rPr>
        <w:t xml:space="preserve">/your </w:t>
      </w:r>
      <w:r w:rsidR="009368DF" w:rsidRPr="006417ED">
        <w:rPr>
          <w:rFonts w:ascii="Times New Roman" w:eastAsia="Times New Roman" w:hAnsi="Times New Roman" w:cs="Times New Roman"/>
          <w:sz w:val="24"/>
          <w:szCs w:val="24"/>
        </w:rPr>
        <w:t>institution</w:t>
      </w:r>
      <w:r w:rsidRPr="006417ED">
        <w:rPr>
          <w:rFonts w:ascii="Times New Roman" w:hAnsi="Times New Roman" w:cs="Times New Roman"/>
          <w:sz w:val="24"/>
          <w:szCs w:val="24"/>
        </w:rPr>
        <w:t xml:space="preserve"> could affect other actors’ </w:t>
      </w:r>
      <w:r w:rsidR="00581DCF" w:rsidRPr="006417ED">
        <w:rPr>
          <w:rFonts w:ascii="Times New Roman" w:hAnsi="Times New Roman" w:cs="Times New Roman"/>
          <w:sz w:val="24"/>
          <w:szCs w:val="24"/>
        </w:rPr>
        <w:t>behavior</w:t>
      </w:r>
      <w:r w:rsidRPr="006417ED">
        <w:rPr>
          <w:rFonts w:ascii="Times New Roman" w:hAnsi="Times New Roman" w:cs="Times New Roman"/>
          <w:sz w:val="24"/>
          <w:szCs w:val="24"/>
        </w:rPr>
        <w:t xml:space="preserve"> or FDI process in any way? (5=</w:t>
      </w:r>
      <w:r w:rsidR="009368DF" w:rsidRPr="006417ED">
        <w:rPr>
          <w:rFonts w:ascii="Times New Roman" w:hAnsi="Times New Roman" w:cs="Times New Roman"/>
          <w:sz w:val="24"/>
          <w:szCs w:val="24"/>
        </w:rPr>
        <w:t>considerable influence</w:t>
      </w:r>
      <w:r w:rsidRPr="006417ED">
        <w:rPr>
          <w:rFonts w:ascii="Times New Roman" w:hAnsi="Times New Roman" w:cs="Times New Roman"/>
          <w:sz w:val="24"/>
          <w:szCs w:val="24"/>
        </w:rPr>
        <w:t>;</w:t>
      </w:r>
      <w:r w:rsidR="009368DF" w:rsidRPr="006417ED">
        <w:rPr>
          <w:rFonts w:ascii="Times New Roman" w:hAnsi="Times New Roman" w:cs="Times New Roman"/>
          <w:sz w:val="24"/>
          <w:szCs w:val="24"/>
        </w:rPr>
        <w:t xml:space="preserve"> 4=some influence; 3=moderate influence; 2=little influence;</w:t>
      </w:r>
      <w:r w:rsidRPr="006417ED">
        <w:rPr>
          <w:rFonts w:ascii="Times New Roman" w:hAnsi="Times New Roman" w:cs="Times New Roman"/>
          <w:sz w:val="24"/>
          <w:szCs w:val="24"/>
        </w:rPr>
        <w:t xml:space="preserve"> 1=no influence</w:t>
      </w:r>
      <w:r w:rsidR="009368DF" w:rsidRPr="006417ED">
        <w:rPr>
          <w:rFonts w:ascii="Times New Roman" w:hAnsi="Times New Roman" w:cs="Times New Roman"/>
          <w:sz w:val="24"/>
          <w:szCs w:val="24"/>
        </w:rPr>
        <w:t>)</w:t>
      </w:r>
    </w:p>
    <w:p w14:paraId="0C0A75CF" w14:textId="77777777" w:rsidR="00767E16" w:rsidRPr="006417ED" w:rsidRDefault="00767E16" w:rsidP="0069482E">
      <w:pPr>
        <w:snapToGrid w:val="0"/>
        <w:ind w:left="284" w:hanging="284"/>
        <w:rPr>
          <w:rFonts w:ascii="Times New Roman" w:hAnsi="Times New Roman" w:cs="Times New Roman"/>
          <w:sz w:val="24"/>
          <w:szCs w:val="24"/>
        </w:rPr>
      </w:pPr>
      <w:r w:rsidRPr="006417ED">
        <w:rPr>
          <w:rFonts w:ascii="Times New Roman" w:hAnsi="Times New Roman" w:cs="Times New Roman"/>
          <w:sz w:val="24"/>
          <w:szCs w:val="24"/>
        </w:rPr>
        <w:t>8</w:t>
      </w:r>
      <w:r w:rsidRPr="006417ED">
        <w:rPr>
          <w:rFonts w:ascii="Times New Roman" w:hAnsi="Times New Roman" w:cs="Times New Roman" w:hint="eastAsia"/>
          <w:sz w:val="24"/>
          <w:szCs w:val="24"/>
        </w:rPr>
        <w:t xml:space="preserve">. </w:t>
      </w:r>
      <w:r w:rsidRPr="006417ED">
        <w:rPr>
          <w:rFonts w:ascii="Times New Roman" w:hAnsi="Times New Roman" w:cs="Times New Roman"/>
          <w:sz w:val="24"/>
          <w:szCs w:val="24"/>
        </w:rPr>
        <w:t>Are you</w:t>
      </w:r>
      <w:r w:rsidR="009368DF" w:rsidRPr="006417ED">
        <w:rPr>
          <w:rFonts w:ascii="Times New Roman" w:hAnsi="Times New Roman" w:cs="Times New Roman"/>
          <w:sz w:val="24"/>
          <w:szCs w:val="24"/>
        </w:rPr>
        <w:t>/</w:t>
      </w:r>
      <w:r w:rsidRPr="006417ED">
        <w:rPr>
          <w:rFonts w:ascii="Times New Roman" w:hAnsi="Times New Roman" w:cs="Times New Roman"/>
          <w:sz w:val="24"/>
          <w:szCs w:val="24"/>
        </w:rPr>
        <w:t xml:space="preserve">your </w:t>
      </w:r>
      <w:r w:rsidR="009368DF" w:rsidRPr="006417ED">
        <w:rPr>
          <w:rFonts w:ascii="Times New Roman" w:eastAsia="Times New Roman" w:hAnsi="Times New Roman" w:cs="Times New Roman"/>
          <w:sz w:val="24"/>
          <w:szCs w:val="24"/>
        </w:rPr>
        <w:t>institution</w:t>
      </w:r>
      <w:r w:rsidR="009368DF" w:rsidRPr="006417ED">
        <w:rPr>
          <w:rFonts w:ascii="Times New Roman" w:hAnsi="Times New Roman" w:cs="Times New Roman"/>
          <w:sz w:val="24"/>
          <w:szCs w:val="24"/>
        </w:rPr>
        <w:t xml:space="preserve"> </w:t>
      </w:r>
      <w:r w:rsidRPr="006417ED">
        <w:rPr>
          <w:rFonts w:ascii="Times New Roman" w:hAnsi="Times New Roman" w:cs="Times New Roman"/>
          <w:sz w:val="24"/>
          <w:szCs w:val="24"/>
        </w:rPr>
        <w:t xml:space="preserve">in contact with other </w:t>
      </w:r>
      <w:r w:rsidR="009368DF" w:rsidRPr="006417ED">
        <w:rPr>
          <w:rFonts w:ascii="Times New Roman" w:hAnsi="Times New Roman" w:cs="Times New Roman"/>
          <w:sz w:val="24"/>
          <w:szCs w:val="24"/>
        </w:rPr>
        <w:t>stakeholders</w:t>
      </w:r>
      <w:r w:rsidRPr="006417ED">
        <w:rPr>
          <w:rFonts w:ascii="Times New Roman" w:hAnsi="Times New Roman" w:cs="Times New Roman"/>
          <w:sz w:val="24"/>
          <w:szCs w:val="24"/>
        </w:rPr>
        <w:t xml:space="preserve"> that are interested in Chinese FDI</w:t>
      </w:r>
      <w:r w:rsidRPr="006417ED">
        <w:rPr>
          <w:rFonts w:ascii="Times New Roman" w:hAnsi="Times New Roman" w:cs="Times New Roman" w:hint="eastAsia"/>
          <w:sz w:val="24"/>
          <w:szCs w:val="24"/>
        </w:rPr>
        <w:t xml:space="preserve"> </w:t>
      </w:r>
      <w:r w:rsidRPr="006417ED">
        <w:rPr>
          <w:rFonts w:ascii="Times New Roman" w:hAnsi="Times New Roman" w:cs="Times New Roman"/>
          <w:sz w:val="24"/>
          <w:szCs w:val="24"/>
        </w:rPr>
        <w:t xml:space="preserve">in Pakistan (authorities, companies, groups, organizations, etc.)? Please </w:t>
      </w:r>
      <w:r w:rsidR="006727B0" w:rsidRPr="006417ED">
        <w:rPr>
          <w:rFonts w:ascii="Times New Roman" w:hAnsi="Times New Roman" w:cs="Times New Roman"/>
          <w:sz w:val="24"/>
          <w:szCs w:val="24"/>
        </w:rPr>
        <w:t>list them.</w:t>
      </w:r>
    </w:p>
    <w:p w14:paraId="08564D3C" w14:textId="77777777" w:rsidR="009368DF" w:rsidRPr="006417ED" w:rsidRDefault="00767E16" w:rsidP="0069482E">
      <w:pPr>
        <w:snapToGrid w:val="0"/>
        <w:ind w:left="284" w:hanging="284"/>
        <w:rPr>
          <w:rFonts w:ascii="Times New Roman" w:hAnsi="Times New Roman" w:cs="Times New Roman"/>
          <w:sz w:val="24"/>
          <w:szCs w:val="24"/>
        </w:rPr>
      </w:pPr>
      <w:r w:rsidRPr="006417ED">
        <w:rPr>
          <w:rFonts w:ascii="Times New Roman" w:hAnsi="Times New Roman" w:cs="Times New Roman"/>
          <w:sz w:val="24"/>
          <w:szCs w:val="24"/>
        </w:rPr>
        <w:t>9.</w:t>
      </w:r>
      <w:r w:rsidR="009368DF" w:rsidRPr="006417ED">
        <w:rPr>
          <w:rFonts w:ascii="Times New Roman" w:hAnsi="Times New Roman" w:cs="Times New Roman"/>
          <w:sz w:val="24"/>
          <w:szCs w:val="24"/>
        </w:rPr>
        <w:t xml:space="preserve"> Regarding the previous list, please rate the level of interaction with them. (5=always; 4=often; </w:t>
      </w:r>
      <w:r w:rsidR="006727B0" w:rsidRPr="006417ED">
        <w:rPr>
          <w:rFonts w:ascii="Times New Roman" w:hAnsi="Times New Roman" w:cs="Times New Roman"/>
          <w:sz w:val="24"/>
          <w:szCs w:val="24"/>
        </w:rPr>
        <w:t>3=sometimes; 2=rarely; 1=never)</w:t>
      </w:r>
    </w:p>
    <w:p w14:paraId="71DDB1C3" w14:textId="77777777" w:rsidR="00767E16" w:rsidRPr="006417ED" w:rsidRDefault="009368DF" w:rsidP="0069482E">
      <w:pPr>
        <w:snapToGrid w:val="0"/>
        <w:ind w:left="284" w:hanging="284"/>
        <w:rPr>
          <w:rFonts w:ascii="Times New Roman" w:hAnsi="Times New Roman" w:cs="Times New Roman"/>
          <w:sz w:val="24"/>
          <w:szCs w:val="24"/>
        </w:rPr>
      </w:pPr>
      <w:r w:rsidRPr="006417ED">
        <w:rPr>
          <w:rFonts w:ascii="Times New Roman" w:hAnsi="Times New Roman" w:cs="Times New Roman"/>
          <w:sz w:val="24"/>
          <w:szCs w:val="24"/>
        </w:rPr>
        <w:t>10.</w:t>
      </w:r>
      <w:r w:rsidR="00767E16" w:rsidRPr="006417ED">
        <w:rPr>
          <w:rFonts w:ascii="Times New Roman" w:hAnsi="Times New Roman" w:cs="Times New Roman"/>
          <w:sz w:val="24"/>
          <w:szCs w:val="24"/>
        </w:rPr>
        <w:t xml:space="preserve"> Regarding the previous list, please </w:t>
      </w:r>
      <w:r w:rsidRPr="006417ED">
        <w:rPr>
          <w:rFonts w:ascii="Times New Roman" w:hAnsi="Times New Roman" w:cs="Times New Roman"/>
          <w:sz w:val="24"/>
          <w:szCs w:val="24"/>
        </w:rPr>
        <w:t>quantify the exchange of information with them. (5=a large amount; 4=some; 3=moderate; 2=a small amount; 1=rarely exchange information)</w:t>
      </w:r>
    </w:p>
    <w:p w14:paraId="60F9842B" w14:textId="77777777" w:rsidR="00767E16" w:rsidRPr="006417ED" w:rsidRDefault="00767E16" w:rsidP="0069482E">
      <w:pPr>
        <w:snapToGrid w:val="0"/>
        <w:rPr>
          <w:rFonts w:ascii="Times New Roman" w:hAnsi="Times New Roman" w:cs="Times New Roman"/>
          <w:sz w:val="24"/>
          <w:szCs w:val="24"/>
        </w:rPr>
      </w:pPr>
    </w:p>
    <w:p w14:paraId="5F50490D" w14:textId="77777777" w:rsidR="00767E16" w:rsidRPr="006417ED" w:rsidRDefault="006727B0" w:rsidP="0069482E">
      <w:pPr>
        <w:pStyle w:val="References"/>
        <w:snapToGrid w:val="0"/>
        <w:spacing w:before="0" w:line="240" w:lineRule="auto"/>
        <w:contextualSpacing w:val="0"/>
        <w:rPr>
          <w:rFonts w:eastAsiaTheme="minorEastAsia"/>
          <w:noProof/>
          <w:lang w:val="en-US"/>
        </w:rPr>
      </w:pPr>
      <w:r w:rsidRPr="006417ED">
        <w:rPr>
          <w:rFonts w:eastAsiaTheme="minorEastAsia"/>
          <w:noProof/>
          <w:lang w:val="en-US"/>
        </w:rPr>
        <w:t xml:space="preserve">E) </w:t>
      </w:r>
      <w:r w:rsidR="00767E16" w:rsidRPr="006417ED">
        <w:rPr>
          <w:rFonts w:eastAsiaTheme="minorEastAsia"/>
          <w:noProof/>
          <w:lang w:val="en-US"/>
        </w:rPr>
        <w:t>Your Opinion on Taking Environmental and Social Issues into Account</w:t>
      </w:r>
    </w:p>
    <w:p w14:paraId="260F52FD" w14:textId="77777777" w:rsidR="00581DCF" w:rsidRPr="006417ED" w:rsidRDefault="009368DF" w:rsidP="0069482E">
      <w:pPr>
        <w:snapToGrid w:val="0"/>
        <w:ind w:left="426" w:hanging="426"/>
        <w:rPr>
          <w:rFonts w:ascii="Times New Roman" w:hAnsi="Times New Roman" w:cs="Times New Roman"/>
          <w:sz w:val="24"/>
          <w:szCs w:val="24"/>
        </w:rPr>
      </w:pPr>
      <w:r w:rsidRPr="006417ED">
        <w:rPr>
          <w:rFonts w:ascii="Times New Roman" w:hAnsi="Times New Roman" w:cs="Times New Roman"/>
          <w:sz w:val="24"/>
          <w:szCs w:val="24"/>
        </w:rPr>
        <w:t>11</w:t>
      </w:r>
      <w:r w:rsidR="00767E16" w:rsidRPr="006417ED">
        <w:rPr>
          <w:rFonts w:ascii="Times New Roman" w:hAnsi="Times New Roman" w:cs="Times New Roman"/>
          <w:sz w:val="24"/>
          <w:szCs w:val="24"/>
        </w:rPr>
        <w:t xml:space="preserve">. </w:t>
      </w:r>
      <w:r w:rsidR="00166BC6" w:rsidRPr="006417ED">
        <w:rPr>
          <w:rFonts w:ascii="Times New Roman" w:hAnsi="Times New Roman" w:cs="Times New Roman"/>
          <w:sz w:val="24"/>
          <w:szCs w:val="24"/>
        </w:rPr>
        <w:t>Please score the potential social and environmental impact of Chinese FDI in Pakistan.</w:t>
      </w:r>
      <w:r w:rsidR="00581DCF" w:rsidRPr="006417ED">
        <w:rPr>
          <w:rFonts w:ascii="Times New Roman" w:hAnsi="Times New Roman" w:cs="Times New Roman"/>
          <w:sz w:val="24"/>
          <w:szCs w:val="24"/>
        </w:rPr>
        <w:t xml:space="preserve"> (2=strongly positive impact; 1=positive impact; 0=no impact; -1=negative impact; -2=strongly negative impact)</w:t>
      </w:r>
    </w:p>
    <w:tbl>
      <w:tblPr>
        <w:tblStyle w:val="TableGrid"/>
        <w:tblW w:w="5000" w:type="pct"/>
        <w:tblLook w:val="04A0" w:firstRow="1" w:lastRow="0" w:firstColumn="1" w:lastColumn="0" w:noHBand="0" w:noVBand="1"/>
      </w:tblPr>
      <w:tblGrid>
        <w:gridCol w:w="530"/>
        <w:gridCol w:w="5135"/>
        <w:gridCol w:w="393"/>
        <w:gridCol w:w="393"/>
        <w:gridCol w:w="322"/>
        <w:gridCol w:w="322"/>
        <w:gridCol w:w="322"/>
        <w:gridCol w:w="879"/>
      </w:tblGrid>
      <w:tr w:rsidR="00EC6FA0" w:rsidRPr="006417ED" w14:paraId="4286D505" w14:textId="77777777" w:rsidTr="005F06BB">
        <w:trPr>
          <w:trHeight w:val="397"/>
        </w:trPr>
        <w:tc>
          <w:tcPr>
            <w:tcW w:w="319" w:type="pct"/>
            <w:vAlign w:val="center"/>
          </w:tcPr>
          <w:p w14:paraId="34EF7087" w14:textId="77777777" w:rsidR="00581DCF" w:rsidRPr="006417ED" w:rsidRDefault="00581DCF" w:rsidP="0069482E">
            <w:pPr>
              <w:snapToGrid w:val="0"/>
              <w:jc w:val="center"/>
              <w:rPr>
                <w:rFonts w:ascii="Times New Roman" w:hAnsi="Times New Roman" w:cs="Times New Roman"/>
              </w:rPr>
            </w:pPr>
            <w:r w:rsidRPr="006417ED">
              <w:rPr>
                <w:rFonts w:ascii="Times New Roman" w:hAnsi="Times New Roman" w:cs="Times New Roman"/>
              </w:rPr>
              <w:t>No.</w:t>
            </w:r>
          </w:p>
        </w:tc>
        <w:tc>
          <w:tcPr>
            <w:tcW w:w="3095" w:type="pct"/>
            <w:vAlign w:val="center"/>
          </w:tcPr>
          <w:p w14:paraId="60BCC2DB" w14:textId="77777777" w:rsidR="00581DCF" w:rsidRPr="006417ED" w:rsidRDefault="00581DCF" w:rsidP="0069482E">
            <w:pPr>
              <w:snapToGrid w:val="0"/>
              <w:jc w:val="center"/>
              <w:rPr>
                <w:rFonts w:ascii="Times New Roman" w:hAnsi="Times New Roman" w:cs="Times New Roman"/>
              </w:rPr>
            </w:pPr>
          </w:p>
        </w:tc>
        <w:tc>
          <w:tcPr>
            <w:tcW w:w="237" w:type="pct"/>
            <w:vAlign w:val="center"/>
          </w:tcPr>
          <w:p w14:paraId="448C4744" w14:textId="77777777" w:rsidR="00581DCF" w:rsidRPr="006417ED" w:rsidRDefault="00581DCF" w:rsidP="0069482E">
            <w:pPr>
              <w:snapToGrid w:val="0"/>
              <w:jc w:val="center"/>
              <w:rPr>
                <w:rFonts w:ascii="Times New Roman" w:hAnsi="Times New Roman" w:cs="Times New Roman"/>
              </w:rPr>
            </w:pPr>
            <w:r w:rsidRPr="006417ED">
              <w:rPr>
                <w:rFonts w:ascii="Times New Roman" w:hAnsi="Times New Roman" w:cs="Times New Roman"/>
              </w:rPr>
              <w:t>-2</w:t>
            </w:r>
          </w:p>
        </w:tc>
        <w:tc>
          <w:tcPr>
            <w:tcW w:w="237" w:type="pct"/>
            <w:vAlign w:val="center"/>
          </w:tcPr>
          <w:p w14:paraId="5496D145" w14:textId="77777777" w:rsidR="00581DCF" w:rsidRPr="006417ED" w:rsidRDefault="00581DCF" w:rsidP="0069482E">
            <w:pPr>
              <w:snapToGrid w:val="0"/>
              <w:jc w:val="center"/>
              <w:rPr>
                <w:rFonts w:ascii="Times New Roman" w:hAnsi="Times New Roman" w:cs="Times New Roman"/>
              </w:rPr>
            </w:pPr>
            <w:r w:rsidRPr="006417ED">
              <w:rPr>
                <w:rFonts w:ascii="Times New Roman" w:hAnsi="Times New Roman" w:cs="Times New Roman"/>
              </w:rPr>
              <w:t>-1</w:t>
            </w:r>
          </w:p>
        </w:tc>
        <w:tc>
          <w:tcPr>
            <w:tcW w:w="194" w:type="pct"/>
            <w:vAlign w:val="center"/>
          </w:tcPr>
          <w:p w14:paraId="38E72E8A" w14:textId="77777777" w:rsidR="00581DCF" w:rsidRPr="006417ED" w:rsidRDefault="00581DCF" w:rsidP="0069482E">
            <w:pPr>
              <w:snapToGrid w:val="0"/>
              <w:jc w:val="center"/>
              <w:rPr>
                <w:rFonts w:ascii="Times New Roman" w:hAnsi="Times New Roman" w:cs="Times New Roman"/>
              </w:rPr>
            </w:pPr>
            <w:r w:rsidRPr="006417ED">
              <w:rPr>
                <w:rFonts w:ascii="Times New Roman" w:hAnsi="Times New Roman" w:cs="Times New Roman"/>
              </w:rPr>
              <w:t>0</w:t>
            </w:r>
          </w:p>
        </w:tc>
        <w:tc>
          <w:tcPr>
            <w:tcW w:w="194" w:type="pct"/>
            <w:vAlign w:val="center"/>
          </w:tcPr>
          <w:p w14:paraId="17F1423F" w14:textId="77777777" w:rsidR="00581DCF" w:rsidRPr="006417ED" w:rsidRDefault="00581DCF" w:rsidP="0069482E">
            <w:pPr>
              <w:snapToGrid w:val="0"/>
              <w:jc w:val="center"/>
              <w:rPr>
                <w:rFonts w:ascii="Times New Roman" w:hAnsi="Times New Roman" w:cs="Times New Roman"/>
              </w:rPr>
            </w:pPr>
            <w:r w:rsidRPr="006417ED">
              <w:rPr>
                <w:rFonts w:ascii="Times New Roman" w:hAnsi="Times New Roman" w:cs="Times New Roman"/>
              </w:rPr>
              <w:t>1</w:t>
            </w:r>
          </w:p>
        </w:tc>
        <w:tc>
          <w:tcPr>
            <w:tcW w:w="194" w:type="pct"/>
            <w:vAlign w:val="center"/>
          </w:tcPr>
          <w:p w14:paraId="1D8723C2" w14:textId="77777777" w:rsidR="00581DCF" w:rsidRPr="006417ED" w:rsidRDefault="00581DCF" w:rsidP="0069482E">
            <w:pPr>
              <w:snapToGrid w:val="0"/>
              <w:jc w:val="center"/>
              <w:rPr>
                <w:rFonts w:ascii="Times New Roman" w:hAnsi="Times New Roman" w:cs="Times New Roman"/>
              </w:rPr>
            </w:pPr>
            <w:r w:rsidRPr="006417ED">
              <w:rPr>
                <w:rFonts w:ascii="Times New Roman" w:hAnsi="Times New Roman" w:cs="Times New Roman"/>
              </w:rPr>
              <w:t>2</w:t>
            </w:r>
          </w:p>
        </w:tc>
        <w:tc>
          <w:tcPr>
            <w:tcW w:w="530" w:type="pct"/>
            <w:vAlign w:val="center"/>
          </w:tcPr>
          <w:p w14:paraId="64739E25" w14:textId="77777777" w:rsidR="00581DCF" w:rsidRPr="006417ED" w:rsidRDefault="00581DCF" w:rsidP="0069482E">
            <w:pPr>
              <w:snapToGrid w:val="0"/>
              <w:jc w:val="center"/>
              <w:rPr>
                <w:rFonts w:ascii="Times New Roman" w:hAnsi="Times New Roman" w:cs="Times New Roman"/>
              </w:rPr>
            </w:pPr>
            <w:r w:rsidRPr="006417ED">
              <w:rPr>
                <w:rFonts w:ascii="Times New Roman" w:hAnsi="Times New Roman" w:cs="Times New Roman"/>
              </w:rPr>
              <w:t>No idea</w:t>
            </w:r>
          </w:p>
        </w:tc>
      </w:tr>
      <w:tr w:rsidR="00EC6FA0" w:rsidRPr="006417ED" w14:paraId="22582CA3" w14:textId="77777777" w:rsidTr="005F06BB">
        <w:trPr>
          <w:trHeight w:val="397"/>
        </w:trPr>
        <w:tc>
          <w:tcPr>
            <w:tcW w:w="319" w:type="pct"/>
            <w:vAlign w:val="center"/>
          </w:tcPr>
          <w:p w14:paraId="49A70A04" w14:textId="77777777" w:rsidR="00581DCF" w:rsidRPr="006417ED" w:rsidRDefault="00581DCF" w:rsidP="0069482E">
            <w:pPr>
              <w:snapToGrid w:val="0"/>
              <w:jc w:val="center"/>
              <w:rPr>
                <w:rFonts w:ascii="Times New Roman" w:hAnsi="Times New Roman" w:cs="Times New Roman"/>
              </w:rPr>
            </w:pPr>
            <w:r w:rsidRPr="006417ED">
              <w:rPr>
                <w:rFonts w:ascii="Times New Roman" w:hAnsi="Times New Roman" w:cs="Times New Roman"/>
              </w:rPr>
              <w:t>1</w:t>
            </w:r>
          </w:p>
        </w:tc>
        <w:tc>
          <w:tcPr>
            <w:tcW w:w="3095" w:type="pct"/>
            <w:vAlign w:val="center"/>
          </w:tcPr>
          <w:p w14:paraId="28381631" w14:textId="77777777" w:rsidR="00581DCF" w:rsidRPr="006417ED" w:rsidRDefault="00581DCF" w:rsidP="0069482E">
            <w:pPr>
              <w:snapToGrid w:val="0"/>
              <w:jc w:val="left"/>
              <w:rPr>
                <w:rFonts w:ascii="Times New Roman" w:hAnsi="Times New Roman" w:cs="Times New Roman"/>
              </w:rPr>
            </w:pPr>
            <w:r w:rsidRPr="006417ED">
              <w:rPr>
                <w:rFonts w:ascii="Times New Roman" w:hAnsi="Times New Roman" w:cs="Times New Roman"/>
              </w:rPr>
              <w:t>Air quality</w:t>
            </w:r>
          </w:p>
        </w:tc>
        <w:tc>
          <w:tcPr>
            <w:tcW w:w="237" w:type="pct"/>
            <w:vAlign w:val="center"/>
          </w:tcPr>
          <w:p w14:paraId="0AB82E5F" w14:textId="77777777" w:rsidR="00581DCF" w:rsidRPr="006417ED" w:rsidRDefault="00581DCF" w:rsidP="0069482E">
            <w:pPr>
              <w:snapToGrid w:val="0"/>
              <w:jc w:val="center"/>
              <w:rPr>
                <w:rFonts w:ascii="Times New Roman" w:hAnsi="Times New Roman" w:cs="Times New Roman"/>
              </w:rPr>
            </w:pPr>
          </w:p>
        </w:tc>
        <w:tc>
          <w:tcPr>
            <w:tcW w:w="237" w:type="pct"/>
            <w:vAlign w:val="center"/>
          </w:tcPr>
          <w:p w14:paraId="56D79A73"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284D0080"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2D18F65C"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31AFE251" w14:textId="77777777" w:rsidR="00581DCF" w:rsidRPr="006417ED" w:rsidRDefault="00581DCF" w:rsidP="0069482E">
            <w:pPr>
              <w:snapToGrid w:val="0"/>
              <w:jc w:val="center"/>
              <w:rPr>
                <w:rFonts w:ascii="Times New Roman" w:hAnsi="Times New Roman" w:cs="Times New Roman"/>
              </w:rPr>
            </w:pPr>
          </w:p>
        </w:tc>
        <w:tc>
          <w:tcPr>
            <w:tcW w:w="530" w:type="pct"/>
            <w:vAlign w:val="center"/>
          </w:tcPr>
          <w:p w14:paraId="438A0E6C" w14:textId="77777777" w:rsidR="00581DCF" w:rsidRPr="006417ED" w:rsidRDefault="00581DCF" w:rsidP="0069482E">
            <w:pPr>
              <w:snapToGrid w:val="0"/>
              <w:jc w:val="center"/>
              <w:rPr>
                <w:rFonts w:ascii="Times New Roman" w:hAnsi="Times New Roman" w:cs="Times New Roman"/>
              </w:rPr>
            </w:pPr>
          </w:p>
        </w:tc>
      </w:tr>
      <w:tr w:rsidR="00EC6FA0" w:rsidRPr="006417ED" w14:paraId="36A32696" w14:textId="77777777" w:rsidTr="005F06BB">
        <w:trPr>
          <w:trHeight w:val="397"/>
        </w:trPr>
        <w:tc>
          <w:tcPr>
            <w:tcW w:w="319" w:type="pct"/>
            <w:vAlign w:val="center"/>
          </w:tcPr>
          <w:p w14:paraId="2BB5362B" w14:textId="77777777" w:rsidR="00581DCF" w:rsidRPr="006417ED" w:rsidRDefault="00581DCF" w:rsidP="0069482E">
            <w:pPr>
              <w:snapToGrid w:val="0"/>
              <w:jc w:val="center"/>
              <w:rPr>
                <w:rFonts w:ascii="Times New Roman" w:hAnsi="Times New Roman" w:cs="Times New Roman"/>
              </w:rPr>
            </w:pPr>
            <w:r w:rsidRPr="006417ED">
              <w:rPr>
                <w:rFonts w:ascii="Times New Roman" w:hAnsi="Times New Roman" w:cs="Times New Roman"/>
              </w:rPr>
              <w:t>2</w:t>
            </w:r>
          </w:p>
        </w:tc>
        <w:tc>
          <w:tcPr>
            <w:tcW w:w="3095" w:type="pct"/>
            <w:vAlign w:val="center"/>
          </w:tcPr>
          <w:p w14:paraId="61EBD800" w14:textId="77777777" w:rsidR="00581DCF" w:rsidRPr="006417ED" w:rsidRDefault="00581DCF" w:rsidP="0069482E">
            <w:pPr>
              <w:snapToGrid w:val="0"/>
              <w:jc w:val="left"/>
              <w:rPr>
                <w:rFonts w:ascii="Times New Roman" w:hAnsi="Times New Roman" w:cs="Times New Roman"/>
              </w:rPr>
            </w:pPr>
            <w:r w:rsidRPr="006417ED">
              <w:rPr>
                <w:rFonts w:ascii="Times New Roman" w:hAnsi="Times New Roman" w:cs="Times New Roman"/>
              </w:rPr>
              <w:t>Climate change (change in mean rainfall, risk of flooding)</w:t>
            </w:r>
          </w:p>
        </w:tc>
        <w:tc>
          <w:tcPr>
            <w:tcW w:w="237" w:type="pct"/>
            <w:vAlign w:val="center"/>
          </w:tcPr>
          <w:p w14:paraId="2FCA63AC" w14:textId="77777777" w:rsidR="00581DCF" w:rsidRPr="006417ED" w:rsidRDefault="00581DCF" w:rsidP="0069482E">
            <w:pPr>
              <w:snapToGrid w:val="0"/>
              <w:jc w:val="center"/>
              <w:rPr>
                <w:rFonts w:ascii="Times New Roman" w:hAnsi="Times New Roman" w:cs="Times New Roman"/>
              </w:rPr>
            </w:pPr>
          </w:p>
        </w:tc>
        <w:tc>
          <w:tcPr>
            <w:tcW w:w="237" w:type="pct"/>
            <w:vAlign w:val="center"/>
          </w:tcPr>
          <w:p w14:paraId="025E9800"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01F9FBAA"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6E385D0F"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0356F10C" w14:textId="77777777" w:rsidR="00581DCF" w:rsidRPr="006417ED" w:rsidRDefault="00581DCF" w:rsidP="0069482E">
            <w:pPr>
              <w:snapToGrid w:val="0"/>
              <w:jc w:val="center"/>
              <w:rPr>
                <w:rFonts w:ascii="Times New Roman" w:hAnsi="Times New Roman" w:cs="Times New Roman"/>
              </w:rPr>
            </w:pPr>
          </w:p>
        </w:tc>
        <w:tc>
          <w:tcPr>
            <w:tcW w:w="530" w:type="pct"/>
            <w:vAlign w:val="center"/>
          </w:tcPr>
          <w:p w14:paraId="396A1B39" w14:textId="77777777" w:rsidR="00581DCF" w:rsidRPr="006417ED" w:rsidRDefault="00581DCF" w:rsidP="0069482E">
            <w:pPr>
              <w:snapToGrid w:val="0"/>
              <w:jc w:val="center"/>
              <w:rPr>
                <w:rFonts w:ascii="Times New Roman" w:hAnsi="Times New Roman" w:cs="Times New Roman"/>
              </w:rPr>
            </w:pPr>
          </w:p>
        </w:tc>
      </w:tr>
      <w:tr w:rsidR="00EC6FA0" w:rsidRPr="006417ED" w14:paraId="12E471CB" w14:textId="77777777" w:rsidTr="005F06BB">
        <w:trPr>
          <w:trHeight w:val="397"/>
        </w:trPr>
        <w:tc>
          <w:tcPr>
            <w:tcW w:w="319" w:type="pct"/>
            <w:vAlign w:val="center"/>
          </w:tcPr>
          <w:p w14:paraId="2C0C09E8" w14:textId="77777777" w:rsidR="00581DCF" w:rsidRPr="006417ED" w:rsidRDefault="00581DCF" w:rsidP="0069482E">
            <w:pPr>
              <w:snapToGrid w:val="0"/>
              <w:jc w:val="center"/>
              <w:rPr>
                <w:rFonts w:ascii="Times New Roman" w:hAnsi="Times New Roman" w:cs="Times New Roman"/>
              </w:rPr>
            </w:pPr>
            <w:r w:rsidRPr="006417ED">
              <w:rPr>
                <w:rFonts w:ascii="Times New Roman" w:hAnsi="Times New Roman" w:cs="Times New Roman"/>
              </w:rPr>
              <w:t>3</w:t>
            </w:r>
          </w:p>
        </w:tc>
        <w:tc>
          <w:tcPr>
            <w:tcW w:w="3095" w:type="pct"/>
            <w:vAlign w:val="center"/>
          </w:tcPr>
          <w:p w14:paraId="64E4D2B6" w14:textId="77777777" w:rsidR="00581DCF" w:rsidRPr="006417ED" w:rsidRDefault="00581DCF" w:rsidP="0069482E">
            <w:pPr>
              <w:snapToGrid w:val="0"/>
              <w:jc w:val="left"/>
              <w:rPr>
                <w:rFonts w:ascii="Times New Roman" w:hAnsi="Times New Roman" w:cs="Times New Roman"/>
              </w:rPr>
            </w:pPr>
            <w:r w:rsidRPr="006417ED">
              <w:rPr>
                <w:rFonts w:ascii="Times New Roman" w:hAnsi="Times New Roman" w:cs="Times New Roman"/>
              </w:rPr>
              <w:t>Water quality</w:t>
            </w:r>
          </w:p>
        </w:tc>
        <w:tc>
          <w:tcPr>
            <w:tcW w:w="237" w:type="pct"/>
            <w:vAlign w:val="center"/>
          </w:tcPr>
          <w:p w14:paraId="39746A42" w14:textId="77777777" w:rsidR="00581DCF" w:rsidRPr="006417ED" w:rsidRDefault="00581DCF" w:rsidP="0069482E">
            <w:pPr>
              <w:snapToGrid w:val="0"/>
              <w:jc w:val="center"/>
              <w:rPr>
                <w:rFonts w:ascii="Times New Roman" w:hAnsi="Times New Roman" w:cs="Times New Roman"/>
              </w:rPr>
            </w:pPr>
          </w:p>
        </w:tc>
        <w:tc>
          <w:tcPr>
            <w:tcW w:w="237" w:type="pct"/>
            <w:vAlign w:val="center"/>
          </w:tcPr>
          <w:p w14:paraId="421D2D29"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745A46CC"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465AF632"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2AA3C032" w14:textId="77777777" w:rsidR="00581DCF" w:rsidRPr="006417ED" w:rsidRDefault="00581DCF" w:rsidP="0069482E">
            <w:pPr>
              <w:snapToGrid w:val="0"/>
              <w:jc w:val="center"/>
              <w:rPr>
                <w:rFonts w:ascii="Times New Roman" w:hAnsi="Times New Roman" w:cs="Times New Roman"/>
              </w:rPr>
            </w:pPr>
          </w:p>
        </w:tc>
        <w:tc>
          <w:tcPr>
            <w:tcW w:w="530" w:type="pct"/>
            <w:vAlign w:val="center"/>
          </w:tcPr>
          <w:p w14:paraId="67110472" w14:textId="77777777" w:rsidR="00581DCF" w:rsidRPr="006417ED" w:rsidRDefault="00581DCF" w:rsidP="0069482E">
            <w:pPr>
              <w:snapToGrid w:val="0"/>
              <w:jc w:val="center"/>
              <w:rPr>
                <w:rFonts w:ascii="Times New Roman" w:hAnsi="Times New Roman" w:cs="Times New Roman"/>
              </w:rPr>
            </w:pPr>
          </w:p>
        </w:tc>
      </w:tr>
      <w:tr w:rsidR="00EC6FA0" w:rsidRPr="006417ED" w14:paraId="634E2F03" w14:textId="77777777" w:rsidTr="005F06BB">
        <w:trPr>
          <w:trHeight w:val="397"/>
        </w:trPr>
        <w:tc>
          <w:tcPr>
            <w:tcW w:w="319" w:type="pct"/>
            <w:vAlign w:val="center"/>
          </w:tcPr>
          <w:p w14:paraId="60EE2D32" w14:textId="77777777" w:rsidR="00581DCF" w:rsidRPr="006417ED" w:rsidRDefault="00581DCF" w:rsidP="0069482E">
            <w:pPr>
              <w:snapToGrid w:val="0"/>
              <w:jc w:val="center"/>
              <w:rPr>
                <w:rFonts w:ascii="Times New Roman" w:hAnsi="Times New Roman" w:cs="Times New Roman"/>
              </w:rPr>
            </w:pPr>
            <w:r w:rsidRPr="006417ED">
              <w:rPr>
                <w:rFonts w:ascii="Times New Roman" w:hAnsi="Times New Roman" w:cs="Times New Roman"/>
              </w:rPr>
              <w:t>4</w:t>
            </w:r>
          </w:p>
        </w:tc>
        <w:tc>
          <w:tcPr>
            <w:tcW w:w="3095" w:type="pct"/>
            <w:vAlign w:val="center"/>
          </w:tcPr>
          <w:p w14:paraId="2C48B6B3" w14:textId="77777777" w:rsidR="00581DCF" w:rsidRPr="006417ED" w:rsidRDefault="00581DCF" w:rsidP="0069482E">
            <w:pPr>
              <w:snapToGrid w:val="0"/>
              <w:jc w:val="left"/>
              <w:rPr>
                <w:rFonts w:ascii="Times New Roman" w:hAnsi="Times New Roman" w:cs="Times New Roman"/>
              </w:rPr>
            </w:pPr>
            <w:r w:rsidRPr="006417ED">
              <w:rPr>
                <w:rFonts w:ascii="Times New Roman" w:hAnsi="Times New Roman" w:cs="Times New Roman"/>
              </w:rPr>
              <w:t>Availability of clean drinking water</w:t>
            </w:r>
          </w:p>
        </w:tc>
        <w:tc>
          <w:tcPr>
            <w:tcW w:w="237" w:type="pct"/>
            <w:vAlign w:val="center"/>
          </w:tcPr>
          <w:p w14:paraId="7C95BB34" w14:textId="77777777" w:rsidR="00581DCF" w:rsidRPr="006417ED" w:rsidRDefault="00581DCF" w:rsidP="0069482E">
            <w:pPr>
              <w:snapToGrid w:val="0"/>
              <w:jc w:val="center"/>
              <w:rPr>
                <w:rFonts w:ascii="Times New Roman" w:hAnsi="Times New Roman" w:cs="Times New Roman"/>
              </w:rPr>
            </w:pPr>
          </w:p>
        </w:tc>
        <w:tc>
          <w:tcPr>
            <w:tcW w:w="237" w:type="pct"/>
            <w:vAlign w:val="center"/>
          </w:tcPr>
          <w:p w14:paraId="173BB35A"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685C481A"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3747076E"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3AF4D5B6" w14:textId="77777777" w:rsidR="00581DCF" w:rsidRPr="006417ED" w:rsidRDefault="00581DCF" w:rsidP="0069482E">
            <w:pPr>
              <w:snapToGrid w:val="0"/>
              <w:jc w:val="center"/>
              <w:rPr>
                <w:rFonts w:ascii="Times New Roman" w:hAnsi="Times New Roman" w:cs="Times New Roman"/>
              </w:rPr>
            </w:pPr>
          </w:p>
        </w:tc>
        <w:tc>
          <w:tcPr>
            <w:tcW w:w="530" w:type="pct"/>
            <w:vAlign w:val="center"/>
          </w:tcPr>
          <w:p w14:paraId="5DB77D49" w14:textId="77777777" w:rsidR="00581DCF" w:rsidRPr="006417ED" w:rsidRDefault="00581DCF" w:rsidP="0069482E">
            <w:pPr>
              <w:snapToGrid w:val="0"/>
              <w:jc w:val="center"/>
              <w:rPr>
                <w:rFonts w:ascii="Times New Roman" w:hAnsi="Times New Roman" w:cs="Times New Roman"/>
              </w:rPr>
            </w:pPr>
          </w:p>
        </w:tc>
      </w:tr>
      <w:tr w:rsidR="00EC6FA0" w:rsidRPr="006417ED" w14:paraId="2FF3B506" w14:textId="77777777" w:rsidTr="005F06BB">
        <w:trPr>
          <w:trHeight w:val="397"/>
        </w:trPr>
        <w:tc>
          <w:tcPr>
            <w:tcW w:w="319" w:type="pct"/>
            <w:vAlign w:val="center"/>
          </w:tcPr>
          <w:p w14:paraId="496E6998" w14:textId="77777777" w:rsidR="00581DCF" w:rsidRPr="006417ED" w:rsidRDefault="00581DCF" w:rsidP="0069482E">
            <w:pPr>
              <w:snapToGrid w:val="0"/>
              <w:jc w:val="center"/>
              <w:rPr>
                <w:rFonts w:ascii="Times New Roman" w:hAnsi="Times New Roman" w:cs="Times New Roman"/>
              </w:rPr>
            </w:pPr>
            <w:r w:rsidRPr="006417ED">
              <w:rPr>
                <w:rFonts w:ascii="Times New Roman" w:hAnsi="Times New Roman" w:cs="Times New Roman"/>
              </w:rPr>
              <w:t>5</w:t>
            </w:r>
          </w:p>
        </w:tc>
        <w:tc>
          <w:tcPr>
            <w:tcW w:w="3095" w:type="pct"/>
            <w:vAlign w:val="center"/>
          </w:tcPr>
          <w:p w14:paraId="2BD5CE74" w14:textId="77777777" w:rsidR="00581DCF" w:rsidRPr="006417ED" w:rsidRDefault="00581DCF" w:rsidP="0069482E">
            <w:pPr>
              <w:snapToGrid w:val="0"/>
              <w:jc w:val="left"/>
              <w:rPr>
                <w:rFonts w:ascii="Times New Roman" w:hAnsi="Times New Roman" w:cs="Times New Roman"/>
              </w:rPr>
            </w:pPr>
            <w:r w:rsidRPr="006417ED">
              <w:rPr>
                <w:rFonts w:ascii="Times New Roman" w:hAnsi="Times New Roman" w:cs="Times New Roman"/>
              </w:rPr>
              <w:t>Water resources consumption</w:t>
            </w:r>
          </w:p>
        </w:tc>
        <w:tc>
          <w:tcPr>
            <w:tcW w:w="237" w:type="pct"/>
            <w:vAlign w:val="center"/>
          </w:tcPr>
          <w:p w14:paraId="445DF0A3" w14:textId="77777777" w:rsidR="00581DCF" w:rsidRPr="006417ED" w:rsidRDefault="00581DCF" w:rsidP="0069482E">
            <w:pPr>
              <w:snapToGrid w:val="0"/>
              <w:jc w:val="center"/>
              <w:rPr>
                <w:rFonts w:ascii="Times New Roman" w:hAnsi="Times New Roman" w:cs="Times New Roman"/>
              </w:rPr>
            </w:pPr>
          </w:p>
        </w:tc>
        <w:tc>
          <w:tcPr>
            <w:tcW w:w="237" w:type="pct"/>
            <w:vAlign w:val="center"/>
          </w:tcPr>
          <w:p w14:paraId="62E57567"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17D5E89B"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04494347"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09A69A6B" w14:textId="77777777" w:rsidR="00581DCF" w:rsidRPr="006417ED" w:rsidRDefault="00581DCF" w:rsidP="0069482E">
            <w:pPr>
              <w:snapToGrid w:val="0"/>
              <w:jc w:val="center"/>
              <w:rPr>
                <w:rFonts w:ascii="Times New Roman" w:hAnsi="Times New Roman" w:cs="Times New Roman"/>
              </w:rPr>
            </w:pPr>
          </w:p>
        </w:tc>
        <w:tc>
          <w:tcPr>
            <w:tcW w:w="530" w:type="pct"/>
            <w:vAlign w:val="center"/>
          </w:tcPr>
          <w:p w14:paraId="577EA102" w14:textId="77777777" w:rsidR="00581DCF" w:rsidRPr="006417ED" w:rsidRDefault="00581DCF" w:rsidP="0069482E">
            <w:pPr>
              <w:snapToGrid w:val="0"/>
              <w:jc w:val="center"/>
              <w:rPr>
                <w:rFonts w:ascii="Times New Roman" w:hAnsi="Times New Roman" w:cs="Times New Roman"/>
              </w:rPr>
            </w:pPr>
          </w:p>
        </w:tc>
      </w:tr>
      <w:tr w:rsidR="00EC6FA0" w:rsidRPr="006417ED" w14:paraId="613B653F" w14:textId="77777777" w:rsidTr="005F06BB">
        <w:trPr>
          <w:trHeight w:val="397"/>
        </w:trPr>
        <w:tc>
          <w:tcPr>
            <w:tcW w:w="319" w:type="pct"/>
            <w:vAlign w:val="center"/>
          </w:tcPr>
          <w:p w14:paraId="33748537" w14:textId="77777777" w:rsidR="00581DCF" w:rsidRPr="006417ED" w:rsidRDefault="00581DCF" w:rsidP="0069482E">
            <w:pPr>
              <w:snapToGrid w:val="0"/>
              <w:jc w:val="center"/>
              <w:rPr>
                <w:rFonts w:ascii="Times New Roman" w:hAnsi="Times New Roman" w:cs="Times New Roman"/>
              </w:rPr>
            </w:pPr>
            <w:r w:rsidRPr="006417ED">
              <w:rPr>
                <w:rFonts w:ascii="Times New Roman" w:hAnsi="Times New Roman" w:cs="Times New Roman"/>
              </w:rPr>
              <w:t>6</w:t>
            </w:r>
          </w:p>
        </w:tc>
        <w:tc>
          <w:tcPr>
            <w:tcW w:w="3095" w:type="pct"/>
            <w:vAlign w:val="center"/>
          </w:tcPr>
          <w:p w14:paraId="18276740" w14:textId="77777777" w:rsidR="00581DCF" w:rsidRPr="006417ED" w:rsidRDefault="00581DCF" w:rsidP="0069482E">
            <w:pPr>
              <w:snapToGrid w:val="0"/>
              <w:jc w:val="left"/>
              <w:rPr>
                <w:rFonts w:ascii="Times New Roman" w:hAnsi="Times New Roman" w:cs="Times New Roman"/>
              </w:rPr>
            </w:pPr>
            <w:r w:rsidRPr="006417ED">
              <w:rPr>
                <w:rFonts w:ascii="Times New Roman" w:hAnsi="Times New Roman" w:cs="Times New Roman"/>
              </w:rPr>
              <w:t>Underground water depletion</w:t>
            </w:r>
          </w:p>
        </w:tc>
        <w:tc>
          <w:tcPr>
            <w:tcW w:w="237" w:type="pct"/>
            <w:vAlign w:val="center"/>
          </w:tcPr>
          <w:p w14:paraId="3AB0B4AD" w14:textId="77777777" w:rsidR="00581DCF" w:rsidRPr="006417ED" w:rsidRDefault="00581DCF" w:rsidP="0069482E">
            <w:pPr>
              <w:snapToGrid w:val="0"/>
              <w:jc w:val="center"/>
              <w:rPr>
                <w:rFonts w:ascii="Times New Roman" w:hAnsi="Times New Roman" w:cs="Times New Roman"/>
              </w:rPr>
            </w:pPr>
          </w:p>
        </w:tc>
        <w:tc>
          <w:tcPr>
            <w:tcW w:w="237" w:type="pct"/>
            <w:vAlign w:val="center"/>
          </w:tcPr>
          <w:p w14:paraId="2810340E"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10A9C372"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5BBBB565"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4B2ABA62" w14:textId="77777777" w:rsidR="00581DCF" w:rsidRPr="006417ED" w:rsidRDefault="00581DCF" w:rsidP="0069482E">
            <w:pPr>
              <w:snapToGrid w:val="0"/>
              <w:jc w:val="center"/>
              <w:rPr>
                <w:rFonts w:ascii="Times New Roman" w:hAnsi="Times New Roman" w:cs="Times New Roman"/>
              </w:rPr>
            </w:pPr>
          </w:p>
        </w:tc>
        <w:tc>
          <w:tcPr>
            <w:tcW w:w="530" w:type="pct"/>
            <w:vAlign w:val="center"/>
          </w:tcPr>
          <w:p w14:paraId="413D2183" w14:textId="77777777" w:rsidR="00581DCF" w:rsidRPr="006417ED" w:rsidRDefault="00581DCF" w:rsidP="0069482E">
            <w:pPr>
              <w:snapToGrid w:val="0"/>
              <w:jc w:val="center"/>
              <w:rPr>
                <w:rFonts w:ascii="Times New Roman" w:hAnsi="Times New Roman" w:cs="Times New Roman"/>
              </w:rPr>
            </w:pPr>
          </w:p>
        </w:tc>
      </w:tr>
      <w:tr w:rsidR="00EC6FA0" w:rsidRPr="006417ED" w14:paraId="075D6293" w14:textId="77777777" w:rsidTr="005F06BB">
        <w:trPr>
          <w:trHeight w:val="397"/>
        </w:trPr>
        <w:tc>
          <w:tcPr>
            <w:tcW w:w="319" w:type="pct"/>
            <w:vAlign w:val="center"/>
          </w:tcPr>
          <w:p w14:paraId="3EA806BE" w14:textId="77777777" w:rsidR="00581DCF" w:rsidRPr="006417ED" w:rsidRDefault="00581DCF" w:rsidP="0069482E">
            <w:pPr>
              <w:snapToGrid w:val="0"/>
              <w:jc w:val="center"/>
              <w:rPr>
                <w:rFonts w:ascii="Times New Roman" w:hAnsi="Times New Roman" w:cs="Times New Roman"/>
              </w:rPr>
            </w:pPr>
            <w:r w:rsidRPr="006417ED">
              <w:rPr>
                <w:rFonts w:ascii="Times New Roman" w:hAnsi="Times New Roman" w:cs="Times New Roman"/>
              </w:rPr>
              <w:t>7</w:t>
            </w:r>
          </w:p>
        </w:tc>
        <w:tc>
          <w:tcPr>
            <w:tcW w:w="3095" w:type="pct"/>
            <w:vAlign w:val="center"/>
          </w:tcPr>
          <w:p w14:paraId="4F176D3B" w14:textId="77777777" w:rsidR="00581DCF" w:rsidRPr="006417ED" w:rsidRDefault="00581DCF" w:rsidP="0069482E">
            <w:pPr>
              <w:snapToGrid w:val="0"/>
              <w:jc w:val="left"/>
              <w:rPr>
                <w:rFonts w:ascii="Times New Roman" w:hAnsi="Times New Roman" w:cs="Times New Roman"/>
              </w:rPr>
            </w:pPr>
            <w:r w:rsidRPr="006417ED">
              <w:rPr>
                <w:rFonts w:ascii="Times New Roman" w:hAnsi="Times New Roman" w:cs="Times New Roman"/>
              </w:rPr>
              <w:t>Deforestation</w:t>
            </w:r>
          </w:p>
        </w:tc>
        <w:tc>
          <w:tcPr>
            <w:tcW w:w="237" w:type="pct"/>
            <w:vAlign w:val="center"/>
          </w:tcPr>
          <w:p w14:paraId="50C651D7" w14:textId="77777777" w:rsidR="00581DCF" w:rsidRPr="006417ED" w:rsidRDefault="00581DCF" w:rsidP="0069482E">
            <w:pPr>
              <w:snapToGrid w:val="0"/>
              <w:jc w:val="center"/>
              <w:rPr>
                <w:rFonts w:ascii="Times New Roman" w:hAnsi="Times New Roman" w:cs="Times New Roman"/>
              </w:rPr>
            </w:pPr>
          </w:p>
        </w:tc>
        <w:tc>
          <w:tcPr>
            <w:tcW w:w="237" w:type="pct"/>
            <w:vAlign w:val="center"/>
          </w:tcPr>
          <w:p w14:paraId="633E840A"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705C52CA"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20E10373"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734E1430" w14:textId="77777777" w:rsidR="00581DCF" w:rsidRPr="006417ED" w:rsidRDefault="00581DCF" w:rsidP="0069482E">
            <w:pPr>
              <w:snapToGrid w:val="0"/>
              <w:jc w:val="center"/>
              <w:rPr>
                <w:rFonts w:ascii="Times New Roman" w:hAnsi="Times New Roman" w:cs="Times New Roman"/>
              </w:rPr>
            </w:pPr>
          </w:p>
        </w:tc>
        <w:tc>
          <w:tcPr>
            <w:tcW w:w="530" w:type="pct"/>
            <w:vAlign w:val="center"/>
          </w:tcPr>
          <w:p w14:paraId="1569653C" w14:textId="77777777" w:rsidR="00581DCF" w:rsidRPr="006417ED" w:rsidRDefault="00581DCF" w:rsidP="0069482E">
            <w:pPr>
              <w:snapToGrid w:val="0"/>
              <w:jc w:val="center"/>
              <w:rPr>
                <w:rFonts w:ascii="Times New Roman" w:hAnsi="Times New Roman" w:cs="Times New Roman"/>
              </w:rPr>
            </w:pPr>
          </w:p>
        </w:tc>
      </w:tr>
      <w:tr w:rsidR="00EC6FA0" w:rsidRPr="006417ED" w14:paraId="3A487CA6" w14:textId="77777777" w:rsidTr="005F06BB">
        <w:trPr>
          <w:trHeight w:val="397"/>
        </w:trPr>
        <w:tc>
          <w:tcPr>
            <w:tcW w:w="319" w:type="pct"/>
            <w:vAlign w:val="center"/>
          </w:tcPr>
          <w:p w14:paraId="249B6896" w14:textId="77777777" w:rsidR="00581DCF" w:rsidRPr="006417ED" w:rsidRDefault="00581DCF" w:rsidP="0069482E">
            <w:pPr>
              <w:snapToGrid w:val="0"/>
              <w:jc w:val="center"/>
              <w:rPr>
                <w:rFonts w:ascii="Times New Roman" w:hAnsi="Times New Roman" w:cs="Times New Roman"/>
              </w:rPr>
            </w:pPr>
            <w:r w:rsidRPr="006417ED">
              <w:rPr>
                <w:rFonts w:ascii="Times New Roman" w:hAnsi="Times New Roman" w:cs="Times New Roman"/>
              </w:rPr>
              <w:t>8</w:t>
            </w:r>
          </w:p>
        </w:tc>
        <w:tc>
          <w:tcPr>
            <w:tcW w:w="3095" w:type="pct"/>
            <w:vAlign w:val="center"/>
          </w:tcPr>
          <w:p w14:paraId="79080B65" w14:textId="77777777" w:rsidR="00581DCF" w:rsidRPr="006417ED" w:rsidRDefault="00581DCF" w:rsidP="0069482E">
            <w:pPr>
              <w:snapToGrid w:val="0"/>
              <w:jc w:val="left"/>
              <w:rPr>
                <w:rFonts w:ascii="Times New Roman" w:hAnsi="Times New Roman" w:cs="Times New Roman"/>
              </w:rPr>
            </w:pPr>
            <w:r w:rsidRPr="006417ED">
              <w:rPr>
                <w:rFonts w:ascii="Times New Roman" w:hAnsi="Times New Roman" w:cs="Times New Roman"/>
              </w:rPr>
              <w:t>Total number of threatened species</w:t>
            </w:r>
          </w:p>
        </w:tc>
        <w:tc>
          <w:tcPr>
            <w:tcW w:w="237" w:type="pct"/>
            <w:vAlign w:val="center"/>
          </w:tcPr>
          <w:p w14:paraId="44AA17C7" w14:textId="77777777" w:rsidR="00581DCF" w:rsidRPr="006417ED" w:rsidRDefault="00581DCF" w:rsidP="0069482E">
            <w:pPr>
              <w:snapToGrid w:val="0"/>
              <w:jc w:val="center"/>
              <w:rPr>
                <w:rFonts w:ascii="Times New Roman" w:hAnsi="Times New Roman" w:cs="Times New Roman"/>
              </w:rPr>
            </w:pPr>
          </w:p>
        </w:tc>
        <w:tc>
          <w:tcPr>
            <w:tcW w:w="237" w:type="pct"/>
            <w:vAlign w:val="center"/>
          </w:tcPr>
          <w:p w14:paraId="4C5F1152"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7628636F"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067B81B4"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4B2B8AEA" w14:textId="77777777" w:rsidR="00581DCF" w:rsidRPr="006417ED" w:rsidRDefault="00581DCF" w:rsidP="0069482E">
            <w:pPr>
              <w:snapToGrid w:val="0"/>
              <w:jc w:val="center"/>
              <w:rPr>
                <w:rFonts w:ascii="Times New Roman" w:hAnsi="Times New Roman" w:cs="Times New Roman"/>
              </w:rPr>
            </w:pPr>
          </w:p>
        </w:tc>
        <w:tc>
          <w:tcPr>
            <w:tcW w:w="530" w:type="pct"/>
            <w:vAlign w:val="center"/>
          </w:tcPr>
          <w:p w14:paraId="607D1982" w14:textId="77777777" w:rsidR="00581DCF" w:rsidRPr="006417ED" w:rsidRDefault="00581DCF" w:rsidP="0069482E">
            <w:pPr>
              <w:snapToGrid w:val="0"/>
              <w:jc w:val="center"/>
              <w:rPr>
                <w:rFonts w:ascii="Times New Roman" w:hAnsi="Times New Roman" w:cs="Times New Roman"/>
              </w:rPr>
            </w:pPr>
          </w:p>
        </w:tc>
      </w:tr>
      <w:tr w:rsidR="00EC6FA0" w:rsidRPr="006417ED" w14:paraId="4A7E243F" w14:textId="77777777" w:rsidTr="005F06BB">
        <w:trPr>
          <w:trHeight w:val="397"/>
        </w:trPr>
        <w:tc>
          <w:tcPr>
            <w:tcW w:w="319" w:type="pct"/>
            <w:vAlign w:val="center"/>
          </w:tcPr>
          <w:p w14:paraId="09E2BFC7" w14:textId="77777777" w:rsidR="00581DCF" w:rsidRPr="006417ED" w:rsidRDefault="00581DCF" w:rsidP="0069482E">
            <w:pPr>
              <w:snapToGrid w:val="0"/>
              <w:jc w:val="center"/>
              <w:rPr>
                <w:rFonts w:ascii="Times New Roman" w:hAnsi="Times New Roman" w:cs="Times New Roman"/>
              </w:rPr>
            </w:pPr>
            <w:r w:rsidRPr="006417ED">
              <w:rPr>
                <w:rFonts w:ascii="Times New Roman" w:hAnsi="Times New Roman" w:cs="Times New Roman"/>
              </w:rPr>
              <w:t>9</w:t>
            </w:r>
          </w:p>
        </w:tc>
        <w:tc>
          <w:tcPr>
            <w:tcW w:w="3095" w:type="pct"/>
            <w:vAlign w:val="center"/>
          </w:tcPr>
          <w:p w14:paraId="5AE3F61B" w14:textId="77777777" w:rsidR="00581DCF" w:rsidRPr="006417ED" w:rsidRDefault="00581DCF" w:rsidP="0069482E">
            <w:pPr>
              <w:snapToGrid w:val="0"/>
              <w:jc w:val="left"/>
              <w:rPr>
                <w:rFonts w:ascii="Times New Roman" w:hAnsi="Times New Roman" w:cs="Times New Roman"/>
              </w:rPr>
            </w:pPr>
            <w:r w:rsidRPr="006417ED">
              <w:rPr>
                <w:rFonts w:ascii="Times New Roman" w:hAnsi="Times New Roman" w:cs="Times New Roman"/>
              </w:rPr>
              <w:t>Energy use</w:t>
            </w:r>
          </w:p>
        </w:tc>
        <w:tc>
          <w:tcPr>
            <w:tcW w:w="237" w:type="pct"/>
            <w:vAlign w:val="center"/>
          </w:tcPr>
          <w:p w14:paraId="76654837" w14:textId="77777777" w:rsidR="00581DCF" w:rsidRPr="006417ED" w:rsidRDefault="00581DCF" w:rsidP="0069482E">
            <w:pPr>
              <w:snapToGrid w:val="0"/>
              <w:jc w:val="center"/>
              <w:rPr>
                <w:rFonts w:ascii="Times New Roman" w:hAnsi="Times New Roman" w:cs="Times New Roman"/>
              </w:rPr>
            </w:pPr>
          </w:p>
        </w:tc>
        <w:tc>
          <w:tcPr>
            <w:tcW w:w="237" w:type="pct"/>
            <w:vAlign w:val="center"/>
          </w:tcPr>
          <w:p w14:paraId="26906117"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0BE9739E"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16053A16"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61920E9E" w14:textId="77777777" w:rsidR="00581DCF" w:rsidRPr="006417ED" w:rsidRDefault="00581DCF" w:rsidP="0069482E">
            <w:pPr>
              <w:snapToGrid w:val="0"/>
              <w:jc w:val="center"/>
              <w:rPr>
                <w:rFonts w:ascii="Times New Roman" w:hAnsi="Times New Roman" w:cs="Times New Roman"/>
              </w:rPr>
            </w:pPr>
          </w:p>
        </w:tc>
        <w:tc>
          <w:tcPr>
            <w:tcW w:w="530" w:type="pct"/>
            <w:vAlign w:val="center"/>
          </w:tcPr>
          <w:p w14:paraId="3B47BF2E" w14:textId="77777777" w:rsidR="00581DCF" w:rsidRPr="006417ED" w:rsidRDefault="00581DCF" w:rsidP="0069482E">
            <w:pPr>
              <w:snapToGrid w:val="0"/>
              <w:jc w:val="center"/>
              <w:rPr>
                <w:rFonts w:ascii="Times New Roman" w:hAnsi="Times New Roman" w:cs="Times New Roman"/>
              </w:rPr>
            </w:pPr>
          </w:p>
        </w:tc>
      </w:tr>
      <w:tr w:rsidR="00EC6FA0" w:rsidRPr="006417ED" w14:paraId="7C582FA3" w14:textId="77777777" w:rsidTr="005F06BB">
        <w:trPr>
          <w:trHeight w:val="397"/>
        </w:trPr>
        <w:tc>
          <w:tcPr>
            <w:tcW w:w="319" w:type="pct"/>
            <w:vAlign w:val="center"/>
          </w:tcPr>
          <w:p w14:paraId="64416B3D" w14:textId="77777777" w:rsidR="00581DCF" w:rsidRPr="006417ED" w:rsidRDefault="00581DCF" w:rsidP="0069482E">
            <w:pPr>
              <w:snapToGrid w:val="0"/>
              <w:jc w:val="center"/>
              <w:rPr>
                <w:rFonts w:ascii="Times New Roman" w:hAnsi="Times New Roman" w:cs="Times New Roman"/>
              </w:rPr>
            </w:pPr>
            <w:r w:rsidRPr="006417ED">
              <w:rPr>
                <w:rFonts w:ascii="Times New Roman" w:hAnsi="Times New Roman" w:cs="Times New Roman"/>
              </w:rPr>
              <w:t>10</w:t>
            </w:r>
          </w:p>
        </w:tc>
        <w:tc>
          <w:tcPr>
            <w:tcW w:w="3095" w:type="pct"/>
            <w:vAlign w:val="center"/>
          </w:tcPr>
          <w:p w14:paraId="3CBBE1A5" w14:textId="77777777" w:rsidR="00581DCF" w:rsidRPr="006417ED" w:rsidRDefault="00581DCF" w:rsidP="0069482E">
            <w:pPr>
              <w:snapToGrid w:val="0"/>
              <w:jc w:val="left"/>
              <w:rPr>
                <w:rFonts w:ascii="Times New Roman" w:hAnsi="Times New Roman" w:cs="Times New Roman"/>
              </w:rPr>
            </w:pPr>
            <w:r w:rsidRPr="006417ED">
              <w:rPr>
                <w:rFonts w:ascii="Times New Roman" w:hAnsi="Times New Roman" w:cs="Times New Roman"/>
              </w:rPr>
              <w:t>Renewable energy use</w:t>
            </w:r>
          </w:p>
        </w:tc>
        <w:tc>
          <w:tcPr>
            <w:tcW w:w="237" w:type="pct"/>
            <w:vAlign w:val="center"/>
          </w:tcPr>
          <w:p w14:paraId="0ECC52A8" w14:textId="77777777" w:rsidR="00581DCF" w:rsidRPr="006417ED" w:rsidRDefault="00581DCF" w:rsidP="0069482E">
            <w:pPr>
              <w:snapToGrid w:val="0"/>
              <w:jc w:val="center"/>
              <w:rPr>
                <w:rFonts w:ascii="Times New Roman" w:hAnsi="Times New Roman" w:cs="Times New Roman"/>
              </w:rPr>
            </w:pPr>
          </w:p>
        </w:tc>
        <w:tc>
          <w:tcPr>
            <w:tcW w:w="237" w:type="pct"/>
            <w:vAlign w:val="center"/>
          </w:tcPr>
          <w:p w14:paraId="4F8BB718"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3DFBF92C"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0692E494"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4C57C234" w14:textId="77777777" w:rsidR="00581DCF" w:rsidRPr="006417ED" w:rsidRDefault="00581DCF" w:rsidP="0069482E">
            <w:pPr>
              <w:snapToGrid w:val="0"/>
              <w:jc w:val="center"/>
              <w:rPr>
                <w:rFonts w:ascii="Times New Roman" w:hAnsi="Times New Roman" w:cs="Times New Roman"/>
              </w:rPr>
            </w:pPr>
          </w:p>
        </w:tc>
        <w:tc>
          <w:tcPr>
            <w:tcW w:w="530" w:type="pct"/>
            <w:vAlign w:val="center"/>
          </w:tcPr>
          <w:p w14:paraId="5DC226D2" w14:textId="77777777" w:rsidR="00581DCF" w:rsidRPr="006417ED" w:rsidRDefault="00581DCF" w:rsidP="0069482E">
            <w:pPr>
              <w:snapToGrid w:val="0"/>
              <w:jc w:val="center"/>
              <w:rPr>
                <w:rFonts w:ascii="Times New Roman" w:hAnsi="Times New Roman" w:cs="Times New Roman"/>
              </w:rPr>
            </w:pPr>
          </w:p>
        </w:tc>
      </w:tr>
      <w:tr w:rsidR="00EC6FA0" w:rsidRPr="006417ED" w14:paraId="4377E9E2" w14:textId="77777777" w:rsidTr="005F06BB">
        <w:trPr>
          <w:trHeight w:val="397"/>
        </w:trPr>
        <w:tc>
          <w:tcPr>
            <w:tcW w:w="319" w:type="pct"/>
            <w:vAlign w:val="center"/>
          </w:tcPr>
          <w:p w14:paraId="5E2868E3" w14:textId="77777777" w:rsidR="00581DCF" w:rsidRPr="006417ED" w:rsidRDefault="00581DCF" w:rsidP="0069482E">
            <w:pPr>
              <w:snapToGrid w:val="0"/>
              <w:jc w:val="center"/>
              <w:rPr>
                <w:rFonts w:ascii="Times New Roman" w:hAnsi="Times New Roman" w:cs="Times New Roman"/>
              </w:rPr>
            </w:pPr>
            <w:r w:rsidRPr="006417ED">
              <w:rPr>
                <w:rFonts w:ascii="Times New Roman" w:hAnsi="Times New Roman" w:cs="Times New Roman"/>
              </w:rPr>
              <w:t>11</w:t>
            </w:r>
          </w:p>
        </w:tc>
        <w:tc>
          <w:tcPr>
            <w:tcW w:w="3095" w:type="pct"/>
            <w:vAlign w:val="center"/>
          </w:tcPr>
          <w:p w14:paraId="4F4CC33A" w14:textId="77777777" w:rsidR="00581DCF" w:rsidRPr="006417ED" w:rsidRDefault="00581DCF" w:rsidP="0069482E">
            <w:pPr>
              <w:snapToGrid w:val="0"/>
              <w:jc w:val="left"/>
              <w:rPr>
                <w:rFonts w:ascii="Times New Roman" w:hAnsi="Times New Roman" w:cs="Times New Roman"/>
              </w:rPr>
            </w:pPr>
            <w:r w:rsidRPr="006417ED">
              <w:rPr>
                <w:rFonts w:ascii="Times New Roman" w:hAnsi="Times New Roman" w:cs="Times New Roman"/>
              </w:rPr>
              <w:t>Energy demand management</w:t>
            </w:r>
          </w:p>
        </w:tc>
        <w:tc>
          <w:tcPr>
            <w:tcW w:w="237" w:type="pct"/>
            <w:vAlign w:val="center"/>
          </w:tcPr>
          <w:p w14:paraId="4EEA5E16" w14:textId="77777777" w:rsidR="00581DCF" w:rsidRPr="006417ED" w:rsidRDefault="00581DCF" w:rsidP="0069482E">
            <w:pPr>
              <w:snapToGrid w:val="0"/>
              <w:jc w:val="center"/>
              <w:rPr>
                <w:rFonts w:ascii="Times New Roman" w:hAnsi="Times New Roman" w:cs="Times New Roman"/>
              </w:rPr>
            </w:pPr>
          </w:p>
        </w:tc>
        <w:tc>
          <w:tcPr>
            <w:tcW w:w="237" w:type="pct"/>
            <w:vAlign w:val="center"/>
          </w:tcPr>
          <w:p w14:paraId="10285FEA"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77F45963"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741632CF"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12A8152E" w14:textId="77777777" w:rsidR="00581DCF" w:rsidRPr="006417ED" w:rsidRDefault="00581DCF" w:rsidP="0069482E">
            <w:pPr>
              <w:snapToGrid w:val="0"/>
              <w:jc w:val="center"/>
              <w:rPr>
                <w:rFonts w:ascii="Times New Roman" w:hAnsi="Times New Roman" w:cs="Times New Roman"/>
              </w:rPr>
            </w:pPr>
          </w:p>
        </w:tc>
        <w:tc>
          <w:tcPr>
            <w:tcW w:w="530" w:type="pct"/>
            <w:vAlign w:val="center"/>
          </w:tcPr>
          <w:p w14:paraId="5541416E" w14:textId="77777777" w:rsidR="00581DCF" w:rsidRPr="006417ED" w:rsidRDefault="00581DCF" w:rsidP="0069482E">
            <w:pPr>
              <w:snapToGrid w:val="0"/>
              <w:jc w:val="center"/>
              <w:rPr>
                <w:rFonts w:ascii="Times New Roman" w:hAnsi="Times New Roman" w:cs="Times New Roman"/>
              </w:rPr>
            </w:pPr>
          </w:p>
        </w:tc>
      </w:tr>
      <w:tr w:rsidR="00EC6FA0" w:rsidRPr="006417ED" w14:paraId="5A3CA534" w14:textId="77777777" w:rsidTr="005F06BB">
        <w:trPr>
          <w:trHeight w:val="397"/>
        </w:trPr>
        <w:tc>
          <w:tcPr>
            <w:tcW w:w="319" w:type="pct"/>
            <w:vAlign w:val="center"/>
          </w:tcPr>
          <w:p w14:paraId="6A546388" w14:textId="77777777" w:rsidR="00581DCF" w:rsidRPr="006417ED" w:rsidRDefault="00581DCF" w:rsidP="0069482E">
            <w:pPr>
              <w:snapToGrid w:val="0"/>
              <w:jc w:val="center"/>
              <w:rPr>
                <w:rFonts w:ascii="Times New Roman" w:hAnsi="Times New Roman" w:cs="Times New Roman"/>
              </w:rPr>
            </w:pPr>
            <w:r w:rsidRPr="006417ED">
              <w:rPr>
                <w:rFonts w:ascii="Times New Roman" w:hAnsi="Times New Roman" w:cs="Times New Roman"/>
              </w:rPr>
              <w:t>12</w:t>
            </w:r>
          </w:p>
        </w:tc>
        <w:tc>
          <w:tcPr>
            <w:tcW w:w="3095" w:type="pct"/>
            <w:vAlign w:val="center"/>
          </w:tcPr>
          <w:p w14:paraId="427B4FD8" w14:textId="77777777" w:rsidR="00581DCF" w:rsidRPr="006417ED" w:rsidRDefault="00581DCF" w:rsidP="0069482E">
            <w:pPr>
              <w:snapToGrid w:val="0"/>
              <w:jc w:val="left"/>
              <w:rPr>
                <w:rFonts w:ascii="Times New Roman" w:hAnsi="Times New Roman" w:cs="Times New Roman"/>
              </w:rPr>
            </w:pPr>
            <w:r w:rsidRPr="006417ED">
              <w:rPr>
                <w:rFonts w:ascii="Times New Roman" w:hAnsi="Times New Roman" w:cs="Times New Roman"/>
              </w:rPr>
              <w:t>Energy efficiency</w:t>
            </w:r>
          </w:p>
        </w:tc>
        <w:tc>
          <w:tcPr>
            <w:tcW w:w="237" w:type="pct"/>
            <w:vAlign w:val="center"/>
          </w:tcPr>
          <w:p w14:paraId="0FB2D97A" w14:textId="77777777" w:rsidR="00581DCF" w:rsidRPr="006417ED" w:rsidRDefault="00581DCF" w:rsidP="0069482E">
            <w:pPr>
              <w:snapToGrid w:val="0"/>
              <w:jc w:val="center"/>
              <w:rPr>
                <w:rFonts w:ascii="Times New Roman" w:hAnsi="Times New Roman" w:cs="Times New Roman"/>
              </w:rPr>
            </w:pPr>
          </w:p>
        </w:tc>
        <w:tc>
          <w:tcPr>
            <w:tcW w:w="237" w:type="pct"/>
            <w:vAlign w:val="center"/>
          </w:tcPr>
          <w:p w14:paraId="5B4DE626"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56832EEC"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01ABFBE4"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3DEAF960" w14:textId="77777777" w:rsidR="00581DCF" w:rsidRPr="006417ED" w:rsidRDefault="00581DCF" w:rsidP="0069482E">
            <w:pPr>
              <w:snapToGrid w:val="0"/>
              <w:jc w:val="center"/>
              <w:rPr>
                <w:rFonts w:ascii="Times New Roman" w:hAnsi="Times New Roman" w:cs="Times New Roman"/>
              </w:rPr>
            </w:pPr>
          </w:p>
        </w:tc>
        <w:tc>
          <w:tcPr>
            <w:tcW w:w="530" w:type="pct"/>
            <w:vAlign w:val="center"/>
          </w:tcPr>
          <w:p w14:paraId="7A6D9D68" w14:textId="77777777" w:rsidR="00581DCF" w:rsidRPr="006417ED" w:rsidRDefault="00581DCF" w:rsidP="0069482E">
            <w:pPr>
              <w:snapToGrid w:val="0"/>
              <w:jc w:val="center"/>
              <w:rPr>
                <w:rFonts w:ascii="Times New Roman" w:hAnsi="Times New Roman" w:cs="Times New Roman"/>
              </w:rPr>
            </w:pPr>
          </w:p>
        </w:tc>
      </w:tr>
      <w:tr w:rsidR="00EC6FA0" w:rsidRPr="006417ED" w14:paraId="177B8090" w14:textId="77777777" w:rsidTr="005F06BB">
        <w:trPr>
          <w:trHeight w:val="397"/>
        </w:trPr>
        <w:tc>
          <w:tcPr>
            <w:tcW w:w="319" w:type="pct"/>
            <w:vAlign w:val="center"/>
          </w:tcPr>
          <w:p w14:paraId="639A90A2" w14:textId="77777777" w:rsidR="00581DCF" w:rsidRPr="006417ED" w:rsidRDefault="00581DCF" w:rsidP="0069482E">
            <w:pPr>
              <w:snapToGrid w:val="0"/>
              <w:jc w:val="center"/>
              <w:rPr>
                <w:rFonts w:ascii="Times New Roman" w:hAnsi="Times New Roman" w:cs="Times New Roman"/>
              </w:rPr>
            </w:pPr>
            <w:r w:rsidRPr="006417ED">
              <w:rPr>
                <w:rFonts w:ascii="Times New Roman" w:hAnsi="Times New Roman" w:cs="Times New Roman"/>
              </w:rPr>
              <w:t>13</w:t>
            </w:r>
          </w:p>
        </w:tc>
        <w:tc>
          <w:tcPr>
            <w:tcW w:w="3095" w:type="pct"/>
            <w:vAlign w:val="center"/>
          </w:tcPr>
          <w:p w14:paraId="3BAB8166" w14:textId="77777777" w:rsidR="00581DCF" w:rsidRPr="006417ED" w:rsidRDefault="00581DCF" w:rsidP="0069482E">
            <w:pPr>
              <w:snapToGrid w:val="0"/>
              <w:jc w:val="left"/>
              <w:rPr>
                <w:rFonts w:ascii="Times New Roman" w:hAnsi="Times New Roman" w:cs="Times New Roman"/>
              </w:rPr>
            </w:pPr>
            <w:r w:rsidRPr="006417ED">
              <w:rPr>
                <w:rFonts w:ascii="Times New Roman" w:hAnsi="Times New Roman" w:cs="Times New Roman"/>
              </w:rPr>
              <w:t>Accessible to electricity</w:t>
            </w:r>
          </w:p>
        </w:tc>
        <w:tc>
          <w:tcPr>
            <w:tcW w:w="237" w:type="pct"/>
            <w:vAlign w:val="center"/>
          </w:tcPr>
          <w:p w14:paraId="3D900B22" w14:textId="77777777" w:rsidR="00581DCF" w:rsidRPr="006417ED" w:rsidRDefault="00581DCF" w:rsidP="0069482E">
            <w:pPr>
              <w:snapToGrid w:val="0"/>
              <w:jc w:val="center"/>
              <w:rPr>
                <w:rFonts w:ascii="Times New Roman" w:hAnsi="Times New Roman" w:cs="Times New Roman"/>
              </w:rPr>
            </w:pPr>
          </w:p>
        </w:tc>
        <w:tc>
          <w:tcPr>
            <w:tcW w:w="237" w:type="pct"/>
            <w:vAlign w:val="center"/>
          </w:tcPr>
          <w:p w14:paraId="5A07F277"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7DED9445"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1E5E217D"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1C378D28" w14:textId="77777777" w:rsidR="00581DCF" w:rsidRPr="006417ED" w:rsidRDefault="00581DCF" w:rsidP="0069482E">
            <w:pPr>
              <w:snapToGrid w:val="0"/>
              <w:jc w:val="center"/>
              <w:rPr>
                <w:rFonts w:ascii="Times New Roman" w:hAnsi="Times New Roman" w:cs="Times New Roman"/>
              </w:rPr>
            </w:pPr>
          </w:p>
        </w:tc>
        <w:tc>
          <w:tcPr>
            <w:tcW w:w="530" w:type="pct"/>
            <w:vAlign w:val="center"/>
          </w:tcPr>
          <w:p w14:paraId="1A2EFBB8" w14:textId="77777777" w:rsidR="00581DCF" w:rsidRPr="006417ED" w:rsidRDefault="00581DCF" w:rsidP="0069482E">
            <w:pPr>
              <w:snapToGrid w:val="0"/>
              <w:jc w:val="center"/>
              <w:rPr>
                <w:rFonts w:ascii="Times New Roman" w:hAnsi="Times New Roman" w:cs="Times New Roman"/>
              </w:rPr>
            </w:pPr>
          </w:p>
        </w:tc>
      </w:tr>
      <w:tr w:rsidR="00EC6FA0" w:rsidRPr="006417ED" w14:paraId="3AF3DD2E" w14:textId="77777777" w:rsidTr="005F06BB">
        <w:trPr>
          <w:trHeight w:val="397"/>
        </w:trPr>
        <w:tc>
          <w:tcPr>
            <w:tcW w:w="319" w:type="pct"/>
            <w:vAlign w:val="center"/>
          </w:tcPr>
          <w:p w14:paraId="77FFC90F" w14:textId="77777777" w:rsidR="00581DCF" w:rsidRPr="006417ED" w:rsidRDefault="00581DCF" w:rsidP="0069482E">
            <w:pPr>
              <w:snapToGrid w:val="0"/>
              <w:jc w:val="center"/>
              <w:rPr>
                <w:rFonts w:ascii="Times New Roman" w:hAnsi="Times New Roman" w:cs="Times New Roman"/>
              </w:rPr>
            </w:pPr>
            <w:r w:rsidRPr="006417ED">
              <w:rPr>
                <w:rFonts w:ascii="Times New Roman" w:hAnsi="Times New Roman" w:cs="Times New Roman"/>
              </w:rPr>
              <w:t>14</w:t>
            </w:r>
          </w:p>
        </w:tc>
        <w:tc>
          <w:tcPr>
            <w:tcW w:w="3095" w:type="pct"/>
            <w:vAlign w:val="center"/>
          </w:tcPr>
          <w:p w14:paraId="2AD13FDC" w14:textId="77777777" w:rsidR="00581DCF" w:rsidRPr="006417ED" w:rsidRDefault="00581DCF" w:rsidP="0069482E">
            <w:pPr>
              <w:snapToGrid w:val="0"/>
              <w:jc w:val="left"/>
              <w:rPr>
                <w:rFonts w:ascii="Times New Roman" w:hAnsi="Times New Roman" w:cs="Times New Roman"/>
              </w:rPr>
            </w:pPr>
            <w:r w:rsidRPr="006417ED">
              <w:rPr>
                <w:rFonts w:ascii="Times New Roman" w:hAnsi="Times New Roman" w:cs="Times New Roman"/>
              </w:rPr>
              <w:t>Area of agriculture land</w:t>
            </w:r>
          </w:p>
        </w:tc>
        <w:tc>
          <w:tcPr>
            <w:tcW w:w="237" w:type="pct"/>
            <w:vAlign w:val="center"/>
          </w:tcPr>
          <w:p w14:paraId="388B94B1" w14:textId="77777777" w:rsidR="00581DCF" w:rsidRPr="006417ED" w:rsidRDefault="00581DCF" w:rsidP="0069482E">
            <w:pPr>
              <w:snapToGrid w:val="0"/>
              <w:jc w:val="center"/>
              <w:rPr>
                <w:rFonts w:ascii="Times New Roman" w:hAnsi="Times New Roman" w:cs="Times New Roman"/>
              </w:rPr>
            </w:pPr>
          </w:p>
        </w:tc>
        <w:tc>
          <w:tcPr>
            <w:tcW w:w="237" w:type="pct"/>
            <w:vAlign w:val="center"/>
          </w:tcPr>
          <w:p w14:paraId="5DD425DD"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2EBD67C7"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334304A0"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2D1544F8" w14:textId="77777777" w:rsidR="00581DCF" w:rsidRPr="006417ED" w:rsidRDefault="00581DCF" w:rsidP="0069482E">
            <w:pPr>
              <w:snapToGrid w:val="0"/>
              <w:jc w:val="center"/>
              <w:rPr>
                <w:rFonts w:ascii="Times New Roman" w:hAnsi="Times New Roman" w:cs="Times New Roman"/>
              </w:rPr>
            </w:pPr>
          </w:p>
        </w:tc>
        <w:tc>
          <w:tcPr>
            <w:tcW w:w="530" w:type="pct"/>
            <w:vAlign w:val="center"/>
          </w:tcPr>
          <w:p w14:paraId="2403A594" w14:textId="77777777" w:rsidR="00581DCF" w:rsidRPr="006417ED" w:rsidRDefault="00581DCF" w:rsidP="0069482E">
            <w:pPr>
              <w:snapToGrid w:val="0"/>
              <w:jc w:val="center"/>
              <w:rPr>
                <w:rFonts w:ascii="Times New Roman" w:hAnsi="Times New Roman" w:cs="Times New Roman"/>
              </w:rPr>
            </w:pPr>
          </w:p>
        </w:tc>
      </w:tr>
      <w:tr w:rsidR="00EC6FA0" w:rsidRPr="006417ED" w14:paraId="22CBD440" w14:textId="77777777" w:rsidTr="005F06BB">
        <w:trPr>
          <w:trHeight w:val="397"/>
        </w:trPr>
        <w:tc>
          <w:tcPr>
            <w:tcW w:w="319" w:type="pct"/>
            <w:vAlign w:val="center"/>
          </w:tcPr>
          <w:p w14:paraId="38791351" w14:textId="77777777" w:rsidR="00581DCF" w:rsidRPr="006417ED" w:rsidRDefault="00581DCF" w:rsidP="0069482E">
            <w:pPr>
              <w:snapToGrid w:val="0"/>
              <w:jc w:val="center"/>
              <w:rPr>
                <w:rFonts w:ascii="Times New Roman" w:hAnsi="Times New Roman" w:cs="Times New Roman"/>
              </w:rPr>
            </w:pPr>
            <w:r w:rsidRPr="006417ED">
              <w:rPr>
                <w:rFonts w:ascii="Times New Roman" w:hAnsi="Times New Roman" w:cs="Times New Roman"/>
              </w:rPr>
              <w:t>15</w:t>
            </w:r>
          </w:p>
        </w:tc>
        <w:tc>
          <w:tcPr>
            <w:tcW w:w="3095" w:type="pct"/>
            <w:vAlign w:val="center"/>
          </w:tcPr>
          <w:p w14:paraId="17E6C998" w14:textId="77777777" w:rsidR="00581DCF" w:rsidRPr="006417ED" w:rsidRDefault="00581DCF" w:rsidP="0069482E">
            <w:pPr>
              <w:snapToGrid w:val="0"/>
              <w:jc w:val="left"/>
              <w:rPr>
                <w:rFonts w:ascii="Times New Roman" w:hAnsi="Times New Roman" w:cs="Times New Roman"/>
              </w:rPr>
            </w:pPr>
            <w:r w:rsidRPr="006417ED">
              <w:rPr>
                <w:rFonts w:ascii="Times New Roman" w:hAnsi="Times New Roman" w:cs="Times New Roman"/>
              </w:rPr>
              <w:t>Area of green spaces for public use</w:t>
            </w:r>
          </w:p>
        </w:tc>
        <w:tc>
          <w:tcPr>
            <w:tcW w:w="237" w:type="pct"/>
            <w:vAlign w:val="center"/>
          </w:tcPr>
          <w:p w14:paraId="0BD0846B" w14:textId="77777777" w:rsidR="00581DCF" w:rsidRPr="006417ED" w:rsidRDefault="00581DCF" w:rsidP="0069482E">
            <w:pPr>
              <w:snapToGrid w:val="0"/>
              <w:jc w:val="center"/>
              <w:rPr>
                <w:rFonts w:ascii="Times New Roman" w:hAnsi="Times New Roman" w:cs="Times New Roman"/>
              </w:rPr>
            </w:pPr>
          </w:p>
        </w:tc>
        <w:tc>
          <w:tcPr>
            <w:tcW w:w="237" w:type="pct"/>
            <w:vAlign w:val="center"/>
          </w:tcPr>
          <w:p w14:paraId="5974B930"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6DF148BE"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5C8086D9"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49C22D57" w14:textId="77777777" w:rsidR="00581DCF" w:rsidRPr="006417ED" w:rsidRDefault="00581DCF" w:rsidP="0069482E">
            <w:pPr>
              <w:snapToGrid w:val="0"/>
              <w:jc w:val="center"/>
              <w:rPr>
                <w:rFonts w:ascii="Times New Roman" w:hAnsi="Times New Roman" w:cs="Times New Roman"/>
              </w:rPr>
            </w:pPr>
          </w:p>
        </w:tc>
        <w:tc>
          <w:tcPr>
            <w:tcW w:w="530" w:type="pct"/>
            <w:vAlign w:val="center"/>
          </w:tcPr>
          <w:p w14:paraId="39523BC5" w14:textId="77777777" w:rsidR="00581DCF" w:rsidRPr="006417ED" w:rsidRDefault="00581DCF" w:rsidP="0069482E">
            <w:pPr>
              <w:snapToGrid w:val="0"/>
              <w:jc w:val="center"/>
              <w:rPr>
                <w:rFonts w:ascii="Times New Roman" w:hAnsi="Times New Roman" w:cs="Times New Roman"/>
              </w:rPr>
            </w:pPr>
          </w:p>
        </w:tc>
      </w:tr>
      <w:tr w:rsidR="00EC6FA0" w:rsidRPr="006417ED" w14:paraId="38309F86" w14:textId="77777777" w:rsidTr="005F06BB">
        <w:trPr>
          <w:trHeight w:val="397"/>
        </w:trPr>
        <w:tc>
          <w:tcPr>
            <w:tcW w:w="319" w:type="pct"/>
            <w:vAlign w:val="center"/>
          </w:tcPr>
          <w:p w14:paraId="009A735F" w14:textId="77777777" w:rsidR="00581DCF" w:rsidRPr="006417ED" w:rsidRDefault="00581DCF" w:rsidP="0069482E">
            <w:pPr>
              <w:snapToGrid w:val="0"/>
              <w:jc w:val="center"/>
              <w:rPr>
                <w:rFonts w:ascii="Times New Roman" w:hAnsi="Times New Roman" w:cs="Times New Roman"/>
              </w:rPr>
            </w:pPr>
            <w:r w:rsidRPr="006417ED">
              <w:rPr>
                <w:rFonts w:ascii="Times New Roman" w:hAnsi="Times New Roman" w:cs="Times New Roman"/>
              </w:rPr>
              <w:t>16</w:t>
            </w:r>
          </w:p>
        </w:tc>
        <w:tc>
          <w:tcPr>
            <w:tcW w:w="3095" w:type="pct"/>
            <w:vAlign w:val="center"/>
          </w:tcPr>
          <w:p w14:paraId="4048A801" w14:textId="77777777" w:rsidR="00581DCF" w:rsidRPr="006417ED" w:rsidRDefault="00581DCF" w:rsidP="0069482E">
            <w:pPr>
              <w:snapToGrid w:val="0"/>
              <w:jc w:val="left"/>
              <w:rPr>
                <w:rFonts w:ascii="Times New Roman" w:hAnsi="Times New Roman" w:cs="Times New Roman"/>
              </w:rPr>
            </w:pPr>
            <w:r w:rsidRPr="006417ED">
              <w:rPr>
                <w:rFonts w:ascii="Times New Roman" w:hAnsi="Times New Roman" w:cs="Times New Roman"/>
              </w:rPr>
              <w:t>Urbanization</w:t>
            </w:r>
          </w:p>
        </w:tc>
        <w:tc>
          <w:tcPr>
            <w:tcW w:w="237" w:type="pct"/>
            <w:vAlign w:val="center"/>
          </w:tcPr>
          <w:p w14:paraId="3E61F373" w14:textId="77777777" w:rsidR="00581DCF" w:rsidRPr="006417ED" w:rsidRDefault="00581DCF" w:rsidP="0069482E">
            <w:pPr>
              <w:snapToGrid w:val="0"/>
              <w:jc w:val="center"/>
              <w:rPr>
                <w:rFonts w:ascii="Times New Roman" w:hAnsi="Times New Roman" w:cs="Times New Roman"/>
              </w:rPr>
            </w:pPr>
          </w:p>
        </w:tc>
        <w:tc>
          <w:tcPr>
            <w:tcW w:w="237" w:type="pct"/>
            <w:vAlign w:val="center"/>
          </w:tcPr>
          <w:p w14:paraId="4EC553D9"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032E9A35"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2DDE85B9"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4CBCD2F7" w14:textId="77777777" w:rsidR="00581DCF" w:rsidRPr="006417ED" w:rsidRDefault="00581DCF" w:rsidP="0069482E">
            <w:pPr>
              <w:snapToGrid w:val="0"/>
              <w:jc w:val="center"/>
              <w:rPr>
                <w:rFonts w:ascii="Times New Roman" w:hAnsi="Times New Roman" w:cs="Times New Roman"/>
              </w:rPr>
            </w:pPr>
          </w:p>
        </w:tc>
        <w:tc>
          <w:tcPr>
            <w:tcW w:w="530" w:type="pct"/>
            <w:vAlign w:val="center"/>
          </w:tcPr>
          <w:p w14:paraId="02F62686" w14:textId="77777777" w:rsidR="00581DCF" w:rsidRPr="006417ED" w:rsidRDefault="00581DCF" w:rsidP="0069482E">
            <w:pPr>
              <w:snapToGrid w:val="0"/>
              <w:jc w:val="center"/>
              <w:rPr>
                <w:rFonts w:ascii="Times New Roman" w:hAnsi="Times New Roman" w:cs="Times New Roman"/>
              </w:rPr>
            </w:pPr>
          </w:p>
        </w:tc>
      </w:tr>
      <w:tr w:rsidR="00EC6FA0" w:rsidRPr="006417ED" w14:paraId="76D69D06" w14:textId="77777777" w:rsidTr="005F06BB">
        <w:trPr>
          <w:trHeight w:val="397"/>
        </w:trPr>
        <w:tc>
          <w:tcPr>
            <w:tcW w:w="319" w:type="pct"/>
            <w:vAlign w:val="center"/>
          </w:tcPr>
          <w:p w14:paraId="3C649E0A" w14:textId="77777777" w:rsidR="00581DCF" w:rsidRPr="006417ED" w:rsidRDefault="00581DCF" w:rsidP="0069482E">
            <w:pPr>
              <w:snapToGrid w:val="0"/>
              <w:jc w:val="center"/>
              <w:rPr>
                <w:rFonts w:ascii="Times New Roman" w:hAnsi="Times New Roman" w:cs="Times New Roman"/>
              </w:rPr>
            </w:pPr>
            <w:r w:rsidRPr="006417ED">
              <w:rPr>
                <w:rFonts w:ascii="Times New Roman" w:hAnsi="Times New Roman" w:cs="Times New Roman"/>
              </w:rPr>
              <w:t>17</w:t>
            </w:r>
          </w:p>
        </w:tc>
        <w:tc>
          <w:tcPr>
            <w:tcW w:w="3095" w:type="pct"/>
            <w:vAlign w:val="center"/>
          </w:tcPr>
          <w:p w14:paraId="7B0FC59D" w14:textId="77777777" w:rsidR="00581DCF" w:rsidRPr="006417ED" w:rsidRDefault="00581DCF" w:rsidP="0069482E">
            <w:pPr>
              <w:snapToGrid w:val="0"/>
              <w:jc w:val="left"/>
              <w:rPr>
                <w:rFonts w:ascii="Times New Roman" w:hAnsi="Times New Roman" w:cs="Times New Roman"/>
              </w:rPr>
            </w:pPr>
            <w:r w:rsidRPr="006417ED">
              <w:rPr>
                <w:rFonts w:ascii="Times New Roman" w:hAnsi="Times New Roman" w:cs="Times New Roman"/>
              </w:rPr>
              <w:t>Employment rate</w:t>
            </w:r>
          </w:p>
        </w:tc>
        <w:tc>
          <w:tcPr>
            <w:tcW w:w="237" w:type="pct"/>
            <w:vAlign w:val="center"/>
          </w:tcPr>
          <w:p w14:paraId="271D0C07" w14:textId="77777777" w:rsidR="00581DCF" w:rsidRPr="006417ED" w:rsidRDefault="00581DCF" w:rsidP="0069482E">
            <w:pPr>
              <w:snapToGrid w:val="0"/>
              <w:jc w:val="center"/>
              <w:rPr>
                <w:rFonts w:ascii="Times New Roman" w:hAnsi="Times New Roman" w:cs="Times New Roman"/>
              </w:rPr>
            </w:pPr>
          </w:p>
        </w:tc>
        <w:tc>
          <w:tcPr>
            <w:tcW w:w="237" w:type="pct"/>
            <w:vAlign w:val="center"/>
          </w:tcPr>
          <w:p w14:paraId="206322EA"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163F3198"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115E4BBE"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698C825A" w14:textId="77777777" w:rsidR="00581DCF" w:rsidRPr="006417ED" w:rsidRDefault="00581DCF" w:rsidP="0069482E">
            <w:pPr>
              <w:snapToGrid w:val="0"/>
              <w:jc w:val="center"/>
              <w:rPr>
                <w:rFonts w:ascii="Times New Roman" w:hAnsi="Times New Roman" w:cs="Times New Roman"/>
              </w:rPr>
            </w:pPr>
          </w:p>
        </w:tc>
        <w:tc>
          <w:tcPr>
            <w:tcW w:w="530" w:type="pct"/>
            <w:vAlign w:val="center"/>
          </w:tcPr>
          <w:p w14:paraId="4E7197BA" w14:textId="77777777" w:rsidR="00581DCF" w:rsidRPr="006417ED" w:rsidRDefault="00581DCF" w:rsidP="0069482E">
            <w:pPr>
              <w:snapToGrid w:val="0"/>
              <w:jc w:val="center"/>
              <w:rPr>
                <w:rFonts w:ascii="Times New Roman" w:hAnsi="Times New Roman" w:cs="Times New Roman"/>
              </w:rPr>
            </w:pPr>
          </w:p>
        </w:tc>
      </w:tr>
      <w:tr w:rsidR="00EC6FA0" w:rsidRPr="006417ED" w14:paraId="1AAB4BF3" w14:textId="77777777" w:rsidTr="005F06BB">
        <w:trPr>
          <w:trHeight w:val="397"/>
        </w:trPr>
        <w:tc>
          <w:tcPr>
            <w:tcW w:w="319" w:type="pct"/>
            <w:vAlign w:val="center"/>
          </w:tcPr>
          <w:p w14:paraId="2252E2F2" w14:textId="77777777" w:rsidR="00581DCF" w:rsidRPr="006417ED" w:rsidRDefault="00581DCF" w:rsidP="0069482E">
            <w:pPr>
              <w:snapToGrid w:val="0"/>
              <w:jc w:val="center"/>
              <w:rPr>
                <w:rFonts w:ascii="Times New Roman" w:hAnsi="Times New Roman" w:cs="Times New Roman"/>
              </w:rPr>
            </w:pPr>
            <w:r w:rsidRPr="006417ED">
              <w:rPr>
                <w:rFonts w:ascii="Times New Roman" w:hAnsi="Times New Roman" w:cs="Times New Roman"/>
              </w:rPr>
              <w:t>18</w:t>
            </w:r>
          </w:p>
        </w:tc>
        <w:tc>
          <w:tcPr>
            <w:tcW w:w="3095" w:type="pct"/>
            <w:vAlign w:val="center"/>
          </w:tcPr>
          <w:p w14:paraId="60D929D1" w14:textId="77777777" w:rsidR="00581DCF" w:rsidRPr="006417ED" w:rsidRDefault="00581DCF" w:rsidP="0069482E">
            <w:pPr>
              <w:snapToGrid w:val="0"/>
              <w:jc w:val="left"/>
              <w:rPr>
                <w:rFonts w:ascii="Times New Roman" w:hAnsi="Times New Roman" w:cs="Times New Roman"/>
              </w:rPr>
            </w:pPr>
            <w:r w:rsidRPr="006417ED">
              <w:rPr>
                <w:rFonts w:ascii="Times New Roman" w:hAnsi="Times New Roman" w:cs="Times New Roman"/>
              </w:rPr>
              <w:t>Transportation convenience</w:t>
            </w:r>
          </w:p>
        </w:tc>
        <w:tc>
          <w:tcPr>
            <w:tcW w:w="237" w:type="pct"/>
            <w:vAlign w:val="center"/>
          </w:tcPr>
          <w:p w14:paraId="062610D8" w14:textId="77777777" w:rsidR="00581DCF" w:rsidRPr="006417ED" w:rsidRDefault="00581DCF" w:rsidP="0069482E">
            <w:pPr>
              <w:snapToGrid w:val="0"/>
              <w:jc w:val="center"/>
              <w:rPr>
                <w:rFonts w:ascii="Times New Roman" w:hAnsi="Times New Roman" w:cs="Times New Roman"/>
              </w:rPr>
            </w:pPr>
          </w:p>
        </w:tc>
        <w:tc>
          <w:tcPr>
            <w:tcW w:w="237" w:type="pct"/>
            <w:vAlign w:val="center"/>
          </w:tcPr>
          <w:p w14:paraId="7D60E0BE"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089AD4A9"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36DCFFC8" w14:textId="77777777" w:rsidR="00581DCF" w:rsidRPr="006417ED" w:rsidRDefault="00581DCF" w:rsidP="0069482E">
            <w:pPr>
              <w:snapToGrid w:val="0"/>
              <w:jc w:val="center"/>
              <w:rPr>
                <w:rFonts w:ascii="Times New Roman" w:hAnsi="Times New Roman" w:cs="Times New Roman"/>
              </w:rPr>
            </w:pPr>
          </w:p>
        </w:tc>
        <w:tc>
          <w:tcPr>
            <w:tcW w:w="194" w:type="pct"/>
            <w:vAlign w:val="center"/>
          </w:tcPr>
          <w:p w14:paraId="574D71D3" w14:textId="77777777" w:rsidR="00581DCF" w:rsidRPr="006417ED" w:rsidRDefault="00581DCF" w:rsidP="0069482E">
            <w:pPr>
              <w:snapToGrid w:val="0"/>
              <w:jc w:val="center"/>
              <w:rPr>
                <w:rFonts w:ascii="Times New Roman" w:hAnsi="Times New Roman" w:cs="Times New Roman"/>
              </w:rPr>
            </w:pPr>
          </w:p>
        </w:tc>
        <w:tc>
          <w:tcPr>
            <w:tcW w:w="530" w:type="pct"/>
            <w:vAlign w:val="center"/>
          </w:tcPr>
          <w:p w14:paraId="51148125" w14:textId="77777777" w:rsidR="00581DCF" w:rsidRPr="006417ED" w:rsidRDefault="00581DCF" w:rsidP="0069482E">
            <w:pPr>
              <w:snapToGrid w:val="0"/>
              <w:jc w:val="center"/>
              <w:rPr>
                <w:rFonts w:ascii="Times New Roman" w:hAnsi="Times New Roman" w:cs="Times New Roman"/>
              </w:rPr>
            </w:pPr>
          </w:p>
        </w:tc>
      </w:tr>
    </w:tbl>
    <w:p w14:paraId="388D6525" w14:textId="77777777" w:rsidR="00581DCF" w:rsidRPr="006417ED" w:rsidRDefault="00851791" w:rsidP="0069482E">
      <w:pPr>
        <w:snapToGrid w:val="0"/>
        <w:ind w:left="425"/>
        <w:rPr>
          <w:rFonts w:ascii="Times New Roman" w:hAnsi="Times New Roman" w:cs="Times New Roman"/>
          <w:sz w:val="24"/>
          <w:szCs w:val="24"/>
        </w:rPr>
      </w:pPr>
      <w:r w:rsidRPr="006417ED">
        <w:rPr>
          <w:rFonts w:ascii="Times New Roman" w:hAnsi="Times New Roman" w:cs="Times New Roman"/>
          <w:sz w:val="24"/>
          <w:szCs w:val="24"/>
        </w:rPr>
        <w:t>Comments: a</w:t>
      </w:r>
      <w:r w:rsidR="005F06BB" w:rsidRPr="006417ED">
        <w:rPr>
          <w:rFonts w:ascii="Times New Roman" w:hAnsi="Times New Roman" w:cs="Times New Roman"/>
          <w:sz w:val="24"/>
          <w:szCs w:val="24"/>
        </w:rPr>
        <w:t>part from the list above, what are the potential benefits and potential threats on environment and society brought by Chinese FDI in Pakistan?</w:t>
      </w:r>
    </w:p>
    <w:p w14:paraId="19F7406C" w14:textId="77777777" w:rsidR="0069482E" w:rsidRDefault="0069482E" w:rsidP="0069482E">
      <w:pPr>
        <w:snapToGrid w:val="0"/>
        <w:ind w:left="426" w:hanging="426"/>
        <w:rPr>
          <w:rFonts w:ascii="Times New Roman" w:hAnsi="Times New Roman" w:cs="Times New Roman"/>
          <w:sz w:val="24"/>
          <w:szCs w:val="24"/>
        </w:rPr>
      </w:pPr>
    </w:p>
    <w:p w14:paraId="3D6F2615" w14:textId="77777777" w:rsidR="0069482E" w:rsidRDefault="0069482E" w:rsidP="0069482E">
      <w:pPr>
        <w:snapToGrid w:val="0"/>
        <w:ind w:left="426" w:hanging="426"/>
        <w:rPr>
          <w:rFonts w:ascii="Times New Roman" w:hAnsi="Times New Roman" w:cs="Times New Roman"/>
          <w:sz w:val="24"/>
          <w:szCs w:val="24"/>
        </w:rPr>
      </w:pPr>
    </w:p>
    <w:p w14:paraId="236E1B4D" w14:textId="77777777" w:rsidR="00166BC6" w:rsidRPr="006417ED" w:rsidRDefault="00166BC6" w:rsidP="0069482E">
      <w:pPr>
        <w:snapToGrid w:val="0"/>
        <w:ind w:left="426" w:hanging="426"/>
        <w:rPr>
          <w:rFonts w:ascii="Times New Roman" w:hAnsi="Times New Roman" w:cs="Times New Roman"/>
          <w:sz w:val="24"/>
          <w:szCs w:val="24"/>
        </w:rPr>
      </w:pPr>
      <w:r w:rsidRPr="006417ED">
        <w:rPr>
          <w:rFonts w:ascii="Times New Roman" w:hAnsi="Times New Roman" w:cs="Times New Roman"/>
          <w:sz w:val="24"/>
          <w:szCs w:val="24"/>
        </w:rPr>
        <w:lastRenderedPageBreak/>
        <w:t>12. Please rate your concern over the following social and environmental issues in Pakistan.</w:t>
      </w:r>
      <w:r w:rsidR="005F06BB" w:rsidRPr="006417ED">
        <w:rPr>
          <w:rFonts w:ascii="Times New Roman" w:hAnsi="Times New Roman" w:cs="Times New Roman"/>
          <w:sz w:val="24"/>
          <w:szCs w:val="24"/>
        </w:rPr>
        <w:t xml:space="preserve"> (5=extremely concerned; 4=very concerned; 3=moderately concerned; 2=slightly concerned; 1=not at all concerned)</w:t>
      </w:r>
    </w:p>
    <w:tbl>
      <w:tblPr>
        <w:tblStyle w:val="TableGrid"/>
        <w:tblW w:w="5000" w:type="pct"/>
        <w:tblLook w:val="04A0" w:firstRow="1" w:lastRow="0" w:firstColumn="1" w:lastColumn="0" w:noHBand="0" w:noVBand="1"/>
      </w:tblPr>
      <w:tblGrid>
        <w:gridCol w:w="603"/>
        <w:gridCol w:w="5854"/>
        <w:gridCol w:w="368"/>
        <w:gridCol w:w="368"/>
        <w:gridCol w:w="368"/>
        <w:gridCol w:w="368"/>
        <w:gridCol w:w="367"/>
      </w:tblGrid>
      <w:tr w:rsidR="00EC6FA0" w:rsidRPr="006417ED" w14:paraId="706BAC28" w14:textId="77777777" w:rsidTr="005F06BB">
        <w:trPr>
          <w:trHeight w:val="397"/>
        </w:trPr>
        <w:tc>
          <w:tcPr>
            <w:tcW w:w="363" w:type="pct"/>
            <w:vAlign w:val="center"/>
          </w:tcPr>
          <w:p w14:paraId="521A312A" w14:textId="77777777" w:rsidR="005F06BB" w:rsidRPr="006417ED" w:rsidRDefault="005F06BB" w:rsidP="0069482E">
            <w:pPr>
              <w:snapToGrid w:val="0"/>
              <w:jc w:val="center"/>
              <w:rPr>
                <w:rFonts w:ascii="Times New Roman" w:hAnsi="Times New Roman" w:cs="Times New Roman"/>
              </w:rPr>
            </w:pPr>
            <w:r w:rsidRPr="006417ED">
              <w:rPr>
                <w:rFonts w:ascii="Times New Roman" w:hAnsi="Times New Roman" w:cs="Times New Roman"/>
              </w:rPr>
              <w:t>No.</w:t>
            </w:r>
          </w:p>
        </w:tc>
        <w:tc>
          <w:tcPr>
            <w:tcW w:w="3528" w:type="pct"/>
            <w:vAlign w:val="center"/>
          </w:tcPr>
          <w:p w14:paraId="51DCEA14"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230CE898" w14:textId="77777777" w:rsidR="005F06BB" w:rsidRPr="006417ED" w:rsidRDefault="005F06BB" w:rsidP="0069482E">
            <w:pPr>
              <w:snapToGrid w:val="0"/>
              <w:jc w:val="center"/>
              <w:rPr>
                <w:rFonts w:ascii="Times New Roman" w:hAnsi="Times New Roman" w:cs="Times New Roman"/>
              </w:rPr>
            </w:pPr>
            <w:r w:rsidRPr="006417ED">
              <w:rPr>
                <w:rFonts w:ascii="Times New Roman" w:hAnsi="Times New Roman" w:cs="Times New Roman"/>
              </w:rPr>
              <w:t>1</w:t>
            </w:r>
          </w:p>
        </w:tc>
        <w:tc>
          <w:tcPr>
            <w:tcW w:w="222" w:type="pct"/>
            <w:vAlign w:val="center"/>
          </w:tcPr>
          <w:p w14:paraId="4143D534" w14:textId="77777777" w:rsidR="005F06BB" w:rsidRPr="006417ED" w:rsidRDefault="005F06BB" w:rsidP="0069482E">
            <w:pPr>
              <w:snapToGrid w:val="0"/>
              <w:jc w:val="center"/>
              <w:rPr>
                <w:rFonts w:ascii="Times New Roman" w:hAnsi="Times New Roman" w:cs="Times New Roman"/>
              </w:rPr>
            </w:pPr>
            <w:r w:rsidRPr="006417ED">
              <w:rPr>
                <w:rFonts w:ascii="Times New Roman" w:hAnsi="Times New Roman" w:cs="Times New Roman"/>
              </w:rPr>
              <w:t>2</w:t>
            </w:r>
          </w:p>
        </w:tc>
        <w:tc>
          <w:tcPr>
            <w:tcW w:w="222" w:type="pct"/>
            <w:vAlign w:val="center"/>
          </w:tcPr>
          <w:p w14:paraId="6256F864" w14:textId="77777777" w:rsidR="005F06BB" w:rsidRPr="006417ED" w:rsidRDefault="005F06BB" w:rsidP="0069482E">
            <w:pPr>
              <w:snapToGrid w:val="0"/>
              <w:jc w:val="center"/>
              <w:rPr>
                <w:rFonts w:ascii="Times New Roman" w:hAnsi="Times New Roman" w:cs="Times New Roman"/>
              </w:rPr>
            </w:pPr>
            <w:r w:rsidRPr="006417ED">
              <w:rPr>
                <w:rFonts w:ascii="Times New Roman" w:hAnsi="Times New Roman" w:cs="Times New Roman"/>
              </w:rPr>
              <w:t>3</w:t>
            </w:r>
          </w:p>
        </w:tc>
        <w:tc>
          <w:tcPr>
            <w:tcW w:w="222" w:type="pct"/>
            <w:vAlign w:val="center"/>
          </w:tcPr>
          <w:p w14:paraId="3D83FFA0" w14:textId="77777777" w:rsidR="005F06BB" w:rsidRPr="006417ED" w:rsidRDefault="005F06BB" w:rsidP="0069482E">
            <w:pPr>
              <w:snapToGrid w:val="0"/>
              <w:jc w:val="center"/>
              <w:rPr>
                <w:rFonts w:ascii="Times New Roman" w:hAnsi="Times New Roman" w:cs="Times New Roman"/>
              </w:rPr>
            </w:pPr>
            <w:r w:rsidRPr="006417ED">
              <w:rPr>
                <w:rFonts w:ascii="Times New Roman" w:hAnsi="Times New Roman" w:cs="Times New Roman"/>
              </w:rPr>
              <w:t>4</w:t>
            </w:r>
          </w:p>
        </w:tc>
        <w:tc>
          <w:tcPr>
            <w:tcW w:w="221" w:type="pct"/>
            <w:vAlign w:val="center"/>
          </w:tcPr>
          <w:p w14:paraId="0BF27B2A" w14:textId="77777777" w:rsidR="005F06BB" w:rsidRPr="006417ED" w:rsidRDefault="005F06BB" w:rsidP="0069482E">
            <w:pPr>
              <w:snapToGrid w:val="0"/>
              <w:jc w:val="center"/>
              <w:rPr>
                <w:rFonts w:ascii="Times New Roman" w:hAnsi="Times New Roman" w:cs="Times New Roman"/>
              </w:rPr>
            </w:pPr>
            <w:r w:rsidRPr="006417ED">
              <w:rPr>
                <w:rFonts w:ascii="Times New Roman" w:hAnsi="Times New Roman" w:cs="Times New Roman"/>
              </w:rPr>
              <w:t>5</w:t>
            </w:r>
          </w:p>
        </w:tc>
      </w:tr>
      <w:tr w:rsidR="00EC6FA0" w:rsidRPr="006417ED" w14:paraId="6A91D0F6" w14:textId="77777777" w:rsidTr="005F06BB">
        <w:trPr>
          <w:trHeight w:val="397"/>
        </w:trPr>
        <w:tc>
          <w:tcPr>
            <w:tcW w:w="363" w:type="pct"/>
            <w:vAlign w:val="center"/>
          </w:tcPr>
          <w:p w14:paraId="6DB879AF" w14:textId="77777777" w:rsidR="005F06BB" w:rsidRPr="006417ED" w:rsidRDefault="005F06BB" w:rsidP="0069482E">
            <w:pPr>
              <w:snapToGrid w:val="0"/>
              <w:jc w:val="center"/>
              <w:rPr>
                <w:rFonts w:ascii="Times New Roman" w:hAnsi="Times New Roman" w:cs="Times New Roman"/>
              </w:rPr>
            </w:pPr>
            <w:r w:rsidRPr="006417ED">
              <w:rPr>
                <w:rFonts w:ascii="Times New Roman" w:hAnsi="Times New Roman" w:cs="Times New Roman"/>
              </w:rPr>
              <w:t>1</w:t>
            </w:r>
          </w:p>
        </w:tc>
        <w:tc>
          <w:tcPr>
            <w:tcW w:w="3528" w:type="pct"/>
            <w:vAlign w:val="center"/>
          </w:tcPr>
          <w:p w14:paraId="592111DA" w14:textId="77777777" w:rsidR="005F06BB" w:rsidRPr="006417ED" w:rsidRDefault="005F06BB" w:rsidP="0069482E">
            <w:pPr>
              <w:snapToGrid w:val="0"/>
              <w:jc w:val="left"/>
              <w:rPr>
                <w:rFonts w:ascii="Times New Roman" w:hAnsi="Times New Roman" w:cs="Times New Roman"/>
              </w:rPr>
            </w:pPr>
            <w:r w:rsidRPr="006417ED">
              <w:rPr>
                <w:rFonts w:ascii="Times New Roman" w:hAnsi="Times New Roman" w:cs="Times New Roman"/>
              </w:rPr>
              <w:t>Air pollution</w:t>
            </w:r>
          </w:p>
        </w:tc>
        <w:tc>
          <w:tcPr>
            <w:tcW w:w="222" w:type="pct"/>
            <w:vAlign w:val="center"/>
          </w:tcPr>
          <w:p w14:paraId="64B6CBF5"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53BB6832"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5799191C"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276523EF" w14:textId="77777777" w:rsidR="005F06BB" w:rsidRPr="006417ED" w:rsidRDefault="005F06BB" w:rsidP="0069482E">
            <w:pPr>
              <w:snapToGrid w:val="0"/>
              <w:jc w:val="center"/>
              <w:rPr>
                <w:rFonts w:ascii="Times New Roman" w:hAnsi="Times New Roman" w:cs="Times New Roman"/>
              </w:rPr>
            </w:pPr>
          </w:p>
        </w:tc>
        <w:tc>
          <w:tcPr>
            <w:tcW w:w="221" w:type="pct"/>
            <w:vAlign w:val="center"/>
          </w:tcPr>
          <w:p w14:paraId="6E205CB7" w14:textId="77777777" w:rsidR="005F06BB" w:rsidRPr="006417ED" w:rsidRDefault="005F06BB" w:rsidP="0069482E">
            <w:pPr>
              <w:snapToGrid w:val="0"/>
              <w:jc w:val="center"/>
              <w:rPr>
                <w:rFonts w:ascii="Times New Roman" w:hAnsi="Times New Roman" w:cs="Times New Roman"/>
              </w:rPr>
            </w:pPr>
          </w:p>
        </w:tc>
      </w:tr>
      <w:tr w:rsidR="00EC6FA0" w:rsidRPr="006417ED" w14:paraId="3A212D03" w14:textId="77777777" w:rsidTr="005F06BB">
        <w:trPr>
          <w:trHeight w:val="397"/>
        </w:trPr>
        <w:tc>
          <w:tcPr>
            <w:tcW w:w="363" w:type="pct"/>
            <w:vAlign w:val="center"/>
          </w:tcPr>
          <w:p w14:paraId="770A7090" w14:textId="77777777" w:rsidR="005F06BB" w:rsidRPr="006417ED" w:rsidRDefault="005F06BB" w:rsidP="0069482E">
            <w:pPr>
              <w:snapToGrid w:val="0"/>
              <w:jc w:val="center"/>
              <w:rPr>
                <w:rFonts w:ascii="Times New Roman" w:hAnsi="Times New Roman" w:cs="Times New Roman"/>
              </w:rPr>
            </w:pPr>
            <w:r w:rsidRPr="006417ED">
              <w:rPr>
                <w:rFonts w:ascii="Times New Roman" w:hAnsi="Times New Roman" w:cs="Times New Roman"/>
              </w:rPr>
              <w:t>2</w:t>
            </w:r>
          </w:p>
        </w:tc>
        <w:tc>
          <w:tcPr>
            <w:tcW w:w="3528" w:type="pct"/>
            <w:vAlign w:val="center"/>
          </w:tcPr>
          <w:p w14:paraId="668D4689" w14:textId="77777777" w:rsidR="005F06BB" w:rsidRPr="006417ED" w:rsidRDefault="005F06BB" w:rsidP="0069482E">
            <w:pPr>
              <w:snapToGrid w:val="0"/>
              <w:jc w:val="left"/>
              <w:rPr>
                <w:rFonts w:ascii="Times New Roman" w:hAnsi="Times New Roman" w:cs="Times New Roman"/>
              </w:rPr>
            </w:pPr>
            <w:r w:rsidRPr="006417ED">
              <w:rPr>
                <w:rFonts w:ascii="Times New Roman" w:hAnsi="Times New Roman" w:cs="Times New Roman"/>
              </w:rPr>
              <w:t>Climate change (change in mean rainfall, risk of flooding)</w:t>
            </w:r>
          </w:p>
        </w:tc>
        <w:tc>
          <w:tcPr>
            <w:tcW w:w="222" w:type="pct"/>
            <w:vAlign w:val="center"/>
          </w:tcPr>
          <w:p w14:paraId="54D7EA48"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7A43B74D"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12DBFB70"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1C49B1E9" w14:textId="77777777" w:rsidR="005F06BB" w:rsidRPr="006417ED" w:rsidRDefault="005F06BB" w:rsidP="0069482E">
            <w:pPr>
              <w:snapToGrid w:val="0"/>
              <w:jc w:val="center"/>
              <w:rPr>
                <w:rFonts w:ascii="Times New Roman" w:hAnsi="Times New Roman" w:cs="Times New Roman"/>
              </w:rPr>
            </w:pPr>
          </w:p>
        </w:tc>
        <w:tc>
          <w:tcPr>
            <w:tcW w:w="221" w:type="pct"/>
            <w:vAlign w:val="center"/>
          </w:tcPr>
          <w:p w14:paraId="523AF04A" w14:textId="77777777" w:rsidR="005F06BB" w:rsidRPr="006417ED" w:rsidRDefault="005F06BB" w:rsidP="0069482E">
            <w:pPr>
              <w:snapToGrid w:val="0"/>
              <w:jc w:val="center"/>
              <w:rPr>
                <w:rFonts w:ascii="Times New Roman" w:hAnsi="Times New Roman" w:cs="Times New Roman"/>
              </w:rPr>
            </w:pPr>
          </w:p>
        </w:tc>
      </w:tr>
      <w:tr w:rsidR="00EC6FA0" w:rsidRPr="006417ED" w14:paraId="2FDD7B66" w14:textId="77777777" w:rsidTr="005F06BB">
        <w:trPr>
          <w:trHeight w:val="397"/>
        </w:trPr>
        <w:tc>
          <w:tcPr>
            <w:tcW w:w="363" w:type="pct"/>
            <w:vAlign w:val="center"/>
          </w:tcPr>
          <w:p w14:paraId="25C895AC" w14:textId="77777777" w:rsidR="005F06BB" w:rsidRPr="006417ED" w:rsidRDefault="005F06BB" w:rsidP="0069482E">
            <w:pPr>
              <w:snapToGrid w:val="0"/>
              <w:jc w:val="center"/>
              <w:rPr>
                <w:rFonts w:ascii="Times New Roman" w:hAnsi="Times New Roman" w:cs="Times New Roman"/>
              </w:rPr>
            </w:pPr>
            <w:r w:rsidRPr="006417ED">
              <w:rPr>
                <w:rFonts w:ascii="Times New Roman" w:hAnsi="Times New Roman" w:cs="Times New Roman"/>
              </w:rPr>
              <w:t>3</w:t>
            </w:r>
          </w:p>
        </w:tc>
        <w:tc>
          <w:tcPr>
            <w:tcW w:w="3528" w:type="pct"/>
            <w:vAlign w:val="center"/>
          </w:tcPr>
          <w:p w14:paraId="1B22A933" w14:textId="77777777" w:rsidR="005F06BB" w:rsidRPr="006417ED" w:rsidRDefault="005F06BB" w:rsidP="0069482E">
            <w:pPr>
              <w:snapToGrid w:val="0"/>
              <w:jc w:val="left"/>
              <w:rPr>
                <w:rFonts w:ascii="Times New Roman" w:hAnsi="Times New Roman" w:cs="Times New Roman"/>
              </w:rPr>
            </w:pPr>
            <w:r w:rsidRPr="006417ED">
              <w:rPr>
                <w:rFonts w:ascii="Times New Roman" w:hAnsi="Times New Roman" w:cs="Times New Roman"/>
              </w:rPr>
              <w:t>Water contamination</w:t>
            </w:r>
          </w:p>
        </w:tc>
        <w:tc>
          <w:tcPr>
            <w:tcW w:w="222" w:type="pct"/>
            <w:vAlign w:val="center"/>
          </w:tcPr>
          <w:p w14:paraId="1BC1C878"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74346D3F"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1A4FF8EF"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090DA3CC" w14:textId="77777777" w:rsidR="005F06BB" w:rsidRPr="006417ED" w:rsidRDefault="005F06BB" w:rsidP="0069482E">
            <w:pPr>
              <w:snapToGrid w:val="0"/>
              <w:jc w:val="center"/>
              <w:rPr>
                <w:rFonts w:ascii="Times New Roman" w:hAnsi="Times New Roman" w:cs="Times New Roman"/>
              </w:rPr>
            </w:pPr>
          </w:p>
        </w:tc>
        <w:tc>
          <w:tcPr>
            <w:tcW w:w="221" w:type="pct"/>
            <w:vAlign w:val="center"/>
          </w:tcPr>
          <w:p w14:paraId="6B517AB6" w14:textId="77777777" w:rsidR="005F06BB" w:rsidRPr="006417ED" w:rsidRDefault="005F06BB" w:rsidP="0069482E">
            <w:pPr>
              <w:snapToGrid w:val="0"/>
              <w:jc w:val="center"/>
              <w:rPr>
                <w:rFonts w:ascii="Times New Roman" w:hAnsi="Times New Roman" w:cs="Times New Roman"/>
              </w:rPr>
            </w:pPr>
          </w:p>
        </w:tc>
      </w:tr>
      <w:tr w:rsidR="00EC6FA0" w:rsidRPr="006417ED" w14:paraId="790CC653" w14:textId="77777777" w:rsidTr="005F06BB">
        <w:trPr>
          <w:trHeight w:val="397"/>
        </w:trPr>
        <w:tc>
          <w:tcPr>
            <w:tcW w:w="363" w:type="pct"/>
            <w:vAlign w:val="center"/>
          </w:tcPr>
          <w:p w14:paraId="5ED3C574" w14:textId="77777777" w:rsidR="005F06BB" w:rsidRPr="006417ED" w:rsidRDefault="005F06BB" w:rsidP="0069482E">
            <w:pPr>
              <w:snapToGrid w:val="0"/>
              <w:jc w:val="center"/>
              <w:rPr>
                <w:rFonts w:ascii="Times New Roman" w:hAnsi="Times New Roman" w:cs="Times New Roman"/>
              </w:rPr>
            </w:pPr>
            <w:r w:rsidRPr="006417ED">
              <w:rPr>
                <w:rFonts w:ascii="Times New Roman" w:hAnsi="Times New Roman" w:cs="Times New Roman"/>
              </w:rPr>
              <w:t>4</w:t>
            </w:r>
          </w:p>
        </w:tc>
        <w:tc>
          <w:tcPr>
            <w:tcW w:w="3528" w:type="pct"/>
            <w:vAlign w:val="center"/>
          </w:tcPr>
          <w:p w14:paraId="7D4AE554" w14:textId="77777777" w:rsidR="005F06BB" w:rsidRPr="006417ED" w:rsidRDefault="005F06BB" w:rsidP="0069482E">
            <w:pPr>
              <w:snapToGrid w:val="0"/>
              <w:jc w:val="left"/>
              <w:rPr>
                <w:rFonts w:ascii="Times New Roman" w:hAnsi="Times New Roman" w:cs="Times New Roman"/>
              </w:rPr>
            </w:pPr>
            <w:r w:rsidRPr="006417ED">
              <w:rPr>
                <w:rFonts w:ascii="Times New Roman" w:hAnsi="Times New Roman" w:cs="Times New Roman"/>
              </w:rPr>
              <w:t>Drinking water safety</w:t>
            </w:r>
          </w:p>
        </w:tc>
        <w:tc>
          <w:tcPr>
            <w:tcW w:w="222" w:type="pct"/>
            <w:vAlign w:val="center"/>
          </w:tcPr>
          <w:p w14:paraId="3D4CC0D3"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448E3B7D"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1F8D0646"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0036796F" w14:textId="77777777" w:rsidR="005F06BB" w:rsidRPr="006417ED" w:rsidRDefault="005F06BB" w:rsidP="0069482E">
            <w:pPr>
              <w:snapToGrid w:val="0"/>
              <w:jc w:val="center"/>
              <w:rPr>
                <w:rFonts w:ascii="Times New Roman" w:hAnsi="Times New Roman" w:cs="Times New Roman"/>
              </w:rPr>
            </w:pPr>
          </w:p>
        </w:tc>
        <w:tc>
          <w:tcPr>
            <w:tcW w:w="221" w:type="pct"/>
            <w:vAlign w:val="center"/>
          </w:tcPr>
          <w:p w14:paraId="44DD4E2C" w14:textId="77777777" w:rsidR="005F06BB" w:rsidRPr="006417ED" w:rsidRDefault="005F06BB" w:rsidP="0069482E">
            <w:pPr>
              <w:snapToGrid w:val="0"/>
              <w:jc w:val="center"/>
              <w:rPr>
                <w:rFonts w:ascii="Times New Roman" w:hAnsi="Times New Roman" w:cs="Times New Roman"/>
              </w:rPr>
            </w:pPr>
          </w:p>
        </w:tc>
      </w:tr>
      <w:tr w:rsidR="00EC6FA0" w:rsidRPr="006417ED" w14:paraId="0018F89F" w14:textId="77777777" w:rsidTr="005F06BB">
        <w:trPr>
          <w:trHeight w:val="397"/>
        </w:trPr>
        <w:tc>
          <w:tcPr>
            <w:tcW w:w="363" w:type="pct"/>
            <w:vAlign w:val="center"/>
          </w:tcPr>
          <w:p w14:paraId="7A214C4B" w14:textId="77777777" w:rsidR="005F06BB" w:rsidRPr="006417ED" w:rsidRDefault="005F06BB" w:rsidP="0069482E">
            <w:pPr>
              <w:snapToGrid w:val="0"/>
              <w:jc w:val="center"/>
              <w:rPr>
                <w:rFonts w:ascii="Times New Roman" w:hAnsi="Times New Roman" w:cs="Times New Roman"/>
              </w:rPr>
            </w:pPr>
            <w:r w:rsidRPr="006417ED">
              <w:rPr>
                <w:rFonts w:ascii="Times New Roman" w:hAnsi="Times New Roman" w:cs="Times New Roman"/>
              </w:rPr>
              <w:t>5</w:t>
            </w:r>
          </w:p>
        </w:tc>
        <w:tc>
          <w:tcPr>
            <w:tcW w:w="3528" w:type="pct"/>
            <w:vAlign w:val="center"/>
          </w:tcPr>
          <w:p w14:paraId="6A78DA0C" w14:textId="77777777" w:rsidR="005F06BB" w:rsidRPr="006417ED" w:rsidRDefault="005F06BB" w:rsidP="0069482E">
            <w:pPr>
              <w:snapToGrid w:val="0"/>
              <w:jc w:val="left"/>
              <w:rPr>
                <w:rFonts w:ascii="Times New Roman" w:hAnsi="Times New Roman" w:cs="Times New Roman"/>
              </w:rPr>
            </w:pPr>
            <w:r w:rsidRPr="006417ED">
              <w:rPr>
                <w:rFonts w:ascii="Times New Roman" w:hAnsi="Times New Roman" w:cs="Times New Roman"/>
              </w:rPr>
              <w:t>Water resources shortage</w:t>
            </w:r>
            <w:r w:rsidRPr="006417ED">
              <w:rPr>
                <w:rFonts w:ascii="Times New Roman" w:hAnsi="Times New Roman" w:cs="Times New Roman"/>
              </w:rPr>
              <w:tab/>
            </w:r>
          </w:p>
        </w:tc>
        <w:tc>
          <w:tcPr>
            <w:tcW w:w="222" w:type="pct"/>
            <w:vAlign w:val="center"/>
          </w:tcPr>
          <w:p w14:paraId="3951E17E"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15445E2A"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7ADD3E5B"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14AE25BE" w14:textId="77777777" w:rsidR="005F06BB" w:rsidRPr="006417ED" w:rsidRDefault="005F06BB" w:rsidP="0069482E">
            <w:pPr>
              <w:snapToGrid w:val="0"/>
              <w:jc w:val="center"/>
              <w:rPr>
                <w:rFonts w:ascii="Times New Roman" w:hAnsi="Times New Roman" w:cs="Times New Roman"/>
              </w:rPr>
            </w:pPr>
          </w:p>
        </w:tc>
        <w:tc>
          <w:tcPr>
            <w:tcW w:w="221" w:type="pct"/>
            <w:vAlign w:val="center"/>
          </w:tcPr>
          <w:p w14:paraId="77EAA716" w14:textId="77777777" w:rsidR="005F06BB" w:rsidRPr="006417ED" w:rsidRDefault="005F06BB" w:rsidP="0069482E">
            <w:pPr>
              <w:snapToGrid w:val="0"/>
              <w:jc w:val="center"/>
              <w:rPr>
                <w:rFonts w:ascii="Times New Roman" w:hAnsi="Times New Roman" w:cs="Times New Roman"/>
              </w:rPr>
            </w:pPr>
          </w:p>
        </w:tc>
      </w:tr>
      <w:tr w:rsidR="00EC6FA0" w:rsidRPr="006417ED" w14:paraId="4D980EFF" w14:textId="77777777" w:rsidTr="005F06BB">
        <w:trPr>
          <w:trHeight w:val="397"/>
        </w:trPr>
        <w:tc>
          <w:tcPr>
            <w:tcW w:w="363" w:type="pct"/>
            <w:vAlign w:val="center"/>
          </w:tcPr>
          <w:p w14:paraId="5906A887" w14:textId="77777777" w:rsidR="005F06BB" w:rsidRPr="006417ED" w:rsidRDefault="005F06BB" w:rsidP="0069482E">
            <w:pPr>
              <w:snapToGrid w:val="0"/>
              <w:jc w:val="center"/>
              <w:rPr>
                <w:rFonts w:ascii="Times New Roman" w:hAnsi="Times New Roman" w:cs="Times New Roman"/>
              </w:rPr>
            </w:pPr>
            <w:r w:rsidRPr="006417ED">
              <w:rPr>
                <w:rFonts w:ascii="Times New Roman" w:hAnsi="Times New Roman" w:cs="Times New Roman"/>
              </w:rPr>
              <w:t>6</w:t>
            </w:r>
          </w:p>
        </w:tc>
        <w:tc>
          <w:tcPr>
            <w:tcW w:w="3528" w:type="pct"/>
            <w:vAlign w:val="center"/>
          </w:tcPr>
          <w:p w14:paraId="6F7C28CB" w14:textId="77777777" w:rsidR="005F06BB" w:rsidRPr="006417ED" w:rsidRDefault="005F06BB" w:rsidP="0069482E">
            <w:pPr>
              <w:snapToGrid w:val="0"/>
              <w:jc w:val="left"/>
              <w:rPr>
                <w:rFonts w:ascii="Times New Roman" w:hAnsi="Times New Roman" w:cs="Times New Roman"/>
              </w:rPr>
            </w:pPr>
            <w:r w:rsidRPr="006417ED">
              <w:rPr>
                <w:rFonts w:ascii="Times New Roman" w:hAnsi="Times New Roman" w:cs="Times New Roman"/>
              </w:rPr>
              <w:t>Underground water depletion</w:t>
            </w:r>
          </w:p>
        </w:tc>
        <w:tc>
          <w:tcPr>
            <w:tcW w:w="222" w:type="pct"/>
            <w:vAlign w:val="center"/>
          </w:tcPr>
          <w:p w14:paraId="0935F4DA"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75FF0178"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52E8543A"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35F403D2" w14:textId="77777777" w:rsidR="005F06BB" w:rsidRPr="006417ED" w:rsidRDefault="005F06BB" w:rsidP="0069482E">
            <w:pPr>
              <w:snapToGrid w:val="0"/>
              <w:jc w:val="center"/>
              <w:rPr>
                <w:rFonts w:ascii="Times New Roman" w:hAnsi="Times New Roman" w:cs="Times New Roman"/>
              </w:rPr>
            </w:pPr>
          </w:p>
        </w:tc>
        <w:tc>
          <w:tcPr>
            <w:tcW w:w="221" w:type="pct"/>
            <w:vAlign w:val="center"/>
          </w:tcPr>
          <w:p w14:paraId="6D436574" w14:textId="77777777" w:rsidR="005F06BB" w:rsidRPr="006417ED" w:rsidRDefault="005F06BB" w:rsidP="0069482E">
            <w:pPr>
              <w:snapToGrid w:val="0"/>
              <w:jc w:val="center"/>
              <w:rPr>
                <w:rFonts w:ascii="Times New Roman" w:hAnsi="Times New Roman" w:cs="Times New Roman"/>
              </w:rPr>
            </w:pPr>
          </w:p>
        </w:tc>
      </w:tr>
      <w:tr w:rsidR="00EC6FA0" w:rsidRPr="006417ED" w14:paraId="36122396" w14:textId="77777777" w:rsidTr="005F06BB">
        <w:trPr>
          <w:trHeight w:val="397"/>
        </w:trPr>
        <w:tc>
          <w:tcPr>
            <w:tcW w:w="363" w:type="pct"/>
            <w:vAlign w:val="center"/>
          </w:tcPr>
          <w:p w14:paraId="5D843037" w14:textId="77777777" w:rsidR="005F06BB" w:rsidRPr="006417ED" w:rsidRDefault="005F06BB" w:rsidP="0069482E">
            <w:pPr>
              <w:snapToGrid w:val="0"/>
              <w:jc w:val="center"/>
              <w:rPr>
                <w:rFonts w:ascii="Times New Roman" w:hAnsi="Times New Roman" w:cs="Times New Roman"/>
              </w:rPr>
            </w:pPr>
            <w:r w:rsidRPr="006417ED">
              <w:rPr>
                <w:rFonts w:ascii="Times New Roman" w:hAnsi="Times New Roman" w:cs="Times New Roman"/>
              </w:rPr>
              <w:t>7</w:t>
            </w:r>
          </w:p>
        </w:tc>
        <w:tc>
          <w:tcPr>
            <w:tcW w:w="3528" w:type="pct"/>
            <w:vAlign w:val="center"/>
          </w:tcPr>
          <w:p w14:paraId="333A972E" w14:textId="77777777" w:rsidR="005F06BB" w:rsidRPr="006417ED" w:rsidRDefault="005F06BB" w:rsidP="0069482E">
            <w:pPr>
              <w:snapToGrid w:val="0"/>
              <w:jc w:val="left"/>
              <w:rPr>
                <w:rFonts w:ascii="Times New Roman" w:hAnsi="Times New Roman" w:cs="Times New Roman"/>
              </w:rPr>
            </w:pPr>
            <w:r w:rsidRPr="006417ED">
              <w:rPr>
                <w:rFonts w:ascii="Times New Roman" w:hAnsi="Times New Roman" w:cs="Times New Roman"/>
              </w:rPr>
              <w:t>Deforestation</w:t>
            </w:r>
          </w:p>
        </w:tc>
        <w:tc>
          <w:tcPr>
            <w:tcW w:w="222" w:type="pct"/>
            <w:vAlign w:val="center"/>
          </w:tcPr>
          <w:p w14:paraId="69C69A72"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03200659"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7EA02C44"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61CF25CA" w14:textId="77777777" w:rsidR="005F06BB" w:rsidRPr="006417ED" w:rsidRDefault="005F06BB" w:rsidP="0069482E">
            <w:pPr>
              <w:snapToGrid w:val="0"/>
              <w:jc w:val="center"/>
              <w:rPr>
                <w:rFonts w:ascii="Times New Roman" w:hAnsi="Times New Roman" w:cs="Times New Roman"/>
              </w:rPr>
            </w:pPr>
          </w:p>
        </w:tc>
        <w:tc>
          <w:tcPr>
            <w:tcW w:w="221" w:type="pct"/>
            <w:vAlign w:val="center"/>
          </w:tcPr>
          <w:p w14:paraId="62E99551" w14:textId="77777777" w:rsidR="005F06BB" w:rsidRPr="006417ED" w:rsidRDefault="005F06BB" w:rsidP="0069482E">
            <w:pPr>
              <w:snapToGrid w:val="0"/>
              <w:jc w:val="center"/>
              <w:rPr>
                <w:rFonts w:ascii="Times New Roman" w:hAnsi="Times New Roman" w:cs="Times New Roman"/>
              </w:rPr>
            </w:pPr>
          </w:p>
        </w:tc>
      </w:tr>
      <w:tr w:rsidR="00EC6FA0" w:rsidRPr="006417ED" w14:paraId="3C60E8D6" w14:textId="77777777" w:rsidTr="005F06BB">
        <w:trPr>
          <w:trHeight w:val="397"/>
        </w:trPr>
        <w:tc>
          <w:tcPr>
            <w:tcW w:w="363" w:type="pct"/>
            <w:vAlign w:val="center"/>
          </w:tcPr>
          <w:p w14:paraId="70EBFF31" w14:textId="77777777" w:rsidR="005F06BB" w:rsidRPr="006417ED" w:rsidRDefault="005F06BB" w:rsidP="0069482E">
            <w:pPr>
              <w:snapToGrid w:val="0"/>
              <w:jc w:val="center"/>
              <w:rPr>
                <w:rFonts w:ascii="Times New Roman" w:hAnsi="Times New Roman" w:cs="Times New Roman"/>
              </w:rPr>
            </w:pPr>
            <w:r w:rsidRPr="006417ED">
              <w:rPr>
                <w:rFonts w:ascii="Times New Roman" w:hAnsi="Times New Roman" w:cs="Times New Roman"/>
              </w:rPr>
              <w:t>8</w:t>
            </w:r>
          </w:p>
        </w:tc>
        <w:tc>
          <w:tcPr>
            <w:tcW w:w="3528" w:type="pct"/>
            <w:vAlign w:val="center"/>
          </w:tcPr>
          <w:p w14:paraId="28A9E281" w14:textId="77777777" w:rsidR="005F06BB" w:rsidRPr="006417ED" w:rsidRDefault="005F06BB" w:rsidP="0069482E">
            <w:pPr>
              <w:snapToGrid w:val="0"/>
              <w:jc w:val="left"/>
              <w:rPr>
                <w:rFonts w:ascii="Times New Roman" w:hAnsi="Times New Roman" w:cs="Times New Roman"/>
              </w:rPr>
            </w:pPr>
            <w:r w:rsidRPr="006417ED">
              <w:rPr>
                <w:rFonts w:ascii="Times New Roman" w:hAnsi="Times New Roman" w:cs="Times New Roman"/>
              </w:rPr>
              <w:t>Total number of threatened species</w:t>
            </w:r>
          </w:p>
        </w:tc>
        <w:tc>
          <w:tcPr>
            <w:tcW w:w="222" w:type="pct"/>
            <w:vAlign w:val="center"/>
          </w:tcPr>
          <w:p w14:paraId="18633154"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30681B6A"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24F07851"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384487DA" w14:textId="77777777" w:rsidR="005F06BB" w:rsidRPr="006417ED" w:rsidRDefault="005F06BB" w:rsidP="0069482E">
            <w:pPr>
              <w:snapToGrid w:val="0"/>
              <w:jc w:val="center"/>
              <w:rPr>
                <w:rFonts w:ascii="Times New Roman" w:hAnsi="Times New Roman" w:cs="Times New Roman"/>
              </w:rPr>
            </w:pPr>
          </w:p>
        </w:tc>
        <w:tc>
          <w:tcPr>
            <w:tcW w:w="221" w:type="pct"/>
            <w:vAlign w:val="center"/>
          </w:tcPr>
          <w:p w14:paraId="381C9A86" w14:textId="77777777" w:rsidR="005F06BB" w:rsidRPr="006417ED" w:rsidRDefault="005F06BB" w:rsidP="0069482E">
            <w:pPr>
              <w:snapToGrid w:val="0"/>
              <w:jc w:val="center"/>
              <w:rPr>
                <w:rFonts w:ascii="Times New Roman" w:hAnsi="Times New Roman" w:cs="Times New Roman"/>
              </w:rPr>
            </w:pPr>
          </w:p>
        </w:tc>
      </w:tr>
      <w:tr w:rsidR="00EC6FA0" w:rsidRPr="006417ED" w14:paraId="64857408" w14:textId="77777777" w:rsidTr="005F06BB">
        <w:trPr>
          <w:trHeight w:val="397"/>
        </w:trPr>
        <w:tc>
          <w:tcPr>
            <w:tcW w:w="363" w:type="pct"/>
            <w:vAlign w:val="center"/>
          </w:tcPr>
          <w:p w14:paraId="6CD131A1" w14:textId="77777777" w:rsidR="005F06BB" w:rsidRPr="006417ED" w:rsidRDefault="005F06BB" w:rsidP="0069482E">
            <w:pPr>
              <w:snapToGrid w:val="0"/>
              <w:jc w:val="center"/>
              <w:rPr>
                <w:rFonts w:ascii="Times New Roman" w:hAnsi="Times New Roman" w:cs="Times New Roman"/>
              </w:rPr>
            </w:pPr>
            <w:r w:rsidRPr="006417ED">
              <w:rPr>
                <w:rFonts w:ascii="Times New Roman" w:hAnsi="Times New Roman" w:cs="Times New Roman"/>
              </w:rPr>
              <w:t>9</w:t>
            </w:r>
          </w:p>
        </w:tc>
        <w:tc>
          <w:tcPr>
            <w:tcW w:w="3528" w:type="pct"/>
            <w:vAlign w:val="center"/>
          </w:tcPr>
          <w:p w14:paraId="3069F02A" w14:textId="77777777" w:rsidR="005F06BB" w:rsidRPr="006417ED" w:rsidRDefault="005F06BB" w:rsidP="0069482E">
            <w:pPr>
              <w:snapToGrid w:val="0"/>
              <w:jc w:val="left"/>
              <w:rPr>
                <w:rFonts w:ascii="Times New Roman" w:hAnsi="Times New Roman" w:cs="Times New Roman"/>
              </w:rPr>
            </w:pPr>
            <w:r w:rsidRPr="006417ED">
              <w:rPr>
                <w:rFonts w:ascii="Times New Roman" w:hAnsi="Times New Roman" w:cs="Times New Roman"/>
              </w:rPr>
              <w:t>Energy shortage</w:t>
            </w:r>
          </w:p>
        </w:tc>
        <w:tc>
          <w:tcPr>
            <w:tcW w:w="222" w:type="pct"/>
            <w:vAlign w:val="center"/>
          </w:tcPr>
          <w:p w14:paraId="6B2F4CB4"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109E803E"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2BAA7EE6"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46D3161F" w14:textId="77777777" w:rsidR="005F06BB" w:rsidRPr="006417ED" w:rsidRDefault="005F06BB" w:rsidP="0069482E">
            <w:pPr>
              <w:snapToGrid w:val="0"/>
              <w:jc w:val="center"/>
              <w:rPr>
                <w:rFonts w:ascii="Times New Roman" w:hAnsi="Times New Roman" w:cs="Times New Roman"/>
              </w:rPr>
            </w:pPr>
          </w:p>
        </w:tc>
        <w:tc>
          <w:tcPr>
            <w:tcW w:w="221" w:type="pct"/>
            <w:vAlign w:val="center"/>
          </w:tcPr>
          <w:p w14:paraId="2B047190" w14:textId="77777777" w:rsidR="005F06BB" w:rsidRPr="006417ED" w:rsidRDefault="005F06BB" w:rsidP="0069482E">
            <w:pPr>
              <w:snapToGrid w:val="0"/>
              <w:jc w:val="center"/>
              <w:rPr>
                <w:rFonts w:ascii="Times New Roman" w:hAnsi="Times New Roman" w:cs="Times New Roman"/>
              </w:rPr>
            </w:pPr>
          </w:p>
        </w:tc>
      </w:tr>
      <w:tr w:rsidR="00EC6FA0" w:rsidRPr="006417ED" w14:paraId="55C85EF8" w14:textId="77777777" w:rsidTr="005F06BB">
        <w:trPr>
          <w:trHeight w:val="397"/>
        </w:trPr>
        <w:tc>
          <w:tcPr>
            <w:tcW w:w="363" w:type="pct"/>
            <w:vAlign w:val="center"/>
          </w:tcPr>
          <w:p w14:paraId="6EC14520" w14:textId="77777777" w:rsidR="005F06BB" w:rsidRPr="006417ED" w:rsidRDefault="005F06BB" w:rsidP="0069482E">
            <w:pPr>
              <w:snapToGrid w:val="0"/>
              <w:jc w:val="center"/>
              <w:rPr>
                <w:rFonts w:ascii="Times New Roman" w:hAnsi="Times New Roman" w:cs="Times New Roman"/>
              </w:rPr>
            </w:pPr>
            <w:r w:rsidRPr="006417ED">
              <w:rPr>
                <w:rFonts w:ascii="Times New Roman" w:hAnsi="Times New Roman" w:cs="Times New Roman"/>
              </w:rPr>
              <w:t>10</w:t>
            </w:r>
          </w:p>
        </w:tc>
        <w:tc>
          <w:tcPr>
            <w:tcW w:w="3528" w:type="pct"/>
            <w:vAlign w:val="center"/>
          </w:tcPr>
          <w:p w14:paraId="0785BDE3" w14:textId="77777777" w:rsidR="005F06BB" w:rsidRPr="006417ED" w:rsidRDefault="005F06BB" w:rsidP="0069482E">
            <w:pPr>
              <w:snapToGrid w:val="0"/>
              <w:jc w:val="left"/>
              <w:rPr>
                <w:rFonts w:ascii="Times New Roman" w:hAnsi="Times New Roman" w:cs="Times New Roman"/>
              </w:rPr>
            </w:pPr>
            <w:r w:rsidRPr="006417ED">
              <w:rPr>
                <w:rFonts w:ascii="Times New Roman" w:hAnsi="Times New Roman" w:cs="Times New Roman"/>
              </w:rPr>
              <w:t>Renewable energy use</w:t>
            </w:r>
          </w:p>
        </w:tc>
        <w:tc>
          <w:tcPr>
            <w:tcW w:w="222" w:type="pct"/>
            <w:vAlign w:val="center"/>
          </w:tcPr>
          <w:p w14:paraId="30D25840"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10905E3A"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0D7B9BC8"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5A1410C9" w14:textId="77777777" w:rsidR="005F06BB" w:rsidRPr="006417ED" w:rsidRDefault="005F06BB" w:rsidP="0069482E">
            <w:pPr>
              <w:snapToGrid w:val="0"/>
              <w:jc w:val="center"/>
              <w:rPr>
                <w:rFonts w:ascii="Times New Roman" w:hAnsi="Times New Roman" w:cs="Times New Roman"/>
              </w:rPr>
            </w:pPr>
          </w:p>
        </w:tc>
        <w:tc>
          <w:tcPr>
            <w:tcW w:w="221" w:type="pct"/>
            <w:vAlign w:val="center"/>
          </w:tcPr>
          <w:p w14:paraId="4ED4D3A6" w14:textId="77777777" w:rsidR="005F06BB" w:rsidRPr="006417ED" w:rsidRDefault="005F06BB" w:rsidP="0069482E">
            <w:pPr>
              <w:snapToGrid w:val="0"/>
              <w:jc w:val="center"/>
              <w:rPr>
                <w:rFonts w:ascii="Times New Roman" w:hAnsi="Times New Roman" w:cs="Times New Roman"/>
              </w:rPr>
            </w:pPr>
          </w:p>
        </w:tc>
      </w:tr>
      <w:tr w:rsidR="00EC6FA0" w:rsidRPr="006417ED" w14:paraId="678CA30A" w14:textId="77777777" w:rsidTr="005F06BB">
        <w:trPr>
          <w:trHeight w:val="397"/>
        </w:trPr>
        <w:tc>
          <w:tcPr>
            <w:tcW w:w="363" w:type="pct"/>
            <w:vAlign w:val="center"/>
          </w:tcPr>
          <w:p w14:paraId="02F03DDE" w14:textId="77777777" w:rsidR="005F06BB" w:rsidRPr="006417ED" w:rsidRDefault="005F06BB" w:rsidP="0069482E">
            <w:pPr>
              <w:snapToGrid w:val="0"/>
              <w:jc w:val="center"/>
              <w:rPr>
                <w:rFonts w:ascii="Times New Roman" w:hAnsi="Times New Roman" w:cs="Times New Roman"/>
              </w:rPr>
            </w:pPr>
            <w:r w:rsidRPr="006417ED">
              <w:rPr>
                <w:rFonts w:ascii="Times New Roman" w:hAnsi="Times New Roman" w:cs="Times New Roman"/>
              </w:rPr>
              <w:t>11</w:t>
            </w:r>
          </w:p>
        </w:tc>
        <w:tc>
          <w:tcPr>
            <w:tcW w:w="3528" w:type="pct"/>
            <w:vAlign w:val="center"/>
          </w:tcPr>
          <w:p w14:paraId="55822518" w14:textId="77777777" w:rsidR="005F06BB" w:rsidRPr="006417ED" w:rsidRDefault="005F06BB" w:rsidP="0069482E">
            <w:pPr>
              <w:snapToGrid w:val="0"/>
              <w:jc w:val="left"/>
              <w:rPr>
                <w:rFonts w:ascii="Times New Roman" w:hAnsi="Times New Roman" w:cs="Times New Roman"/>
              </w:rPr>
            </w:pPr>
            <w:r w:rsidRPr="006417ED">
              <w:rPr>
                <w:rFonts w:ascii="Times New Roman" w:hAnsi="Times New Roman" w:cs="Times New Roman"/>
              </w:rPr>
              <w:t>Energy demand management</w:t>
            </w:r>
          </w:p>
        </w:tc>
        <w:tc>
          <w:tcPr>
            <w:tcW w:w="222" w:type="pct"/>
            <w:vAlign w:val="center"/>
          </w:tcPr>
          <w:p w14:paraId="7CD5F371"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36E93235"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2B37F458"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1CA5ACB0" w14:textId="77777777" w:rsidR="005F06BB" w:rsidRPr="006417ED" w:rsidRDefault="005F06BB" w:rsidP="0069482E">
            <w:pPr>
              <w:snapToGrid w:val="0"/>
              <w:jc w:val="center"/>
              <w:rPr>
                <w:rFonts w:ascii="Times New Roman" w:hAnsi="Times New Roman" w:cs="Times New Roman"/>
              </w:rPr>
            </w:pPr>
          </w:p>
        </w:tc>
        <w:tc>
          <w:tcPr>
            <w:tcW w:w="221" w:type="pct"/>
            <w:vAlign w:val="center"/>
          </w:tcPr>
          <w:p w14:paraId="1ADE91D0" w14:textId="77777777" w:rsidR="005F06BB" w:rsidRPr="006417ED" w:rsidRDefault="005F06BB" w:rsidP="0069482E">
            <w:pPr>
              <w:snapToGrid w:val="0"/>
              <w:jc w:val="center"/>
              <w:rPr>
                <w:rFonts w:ascii="Times New Roman" w:hAnsi="Times New Roman" w:cs="Times New Roman"/>
              </w:rPr>
            </w:pPr>
          </w:p>
        </w:tc>
      </w:tr>
      <w:tr w:rsidR="00EC6FA0" w:rsidRPr="006417ED" w14:paraId="7EECB6F3" w14:textId="77777777" w:rsidTr="005F06BB">
        <w:trPr>
          <w:trHeight w:val="397"/>
        </w:trPr>
        <w:tc>
          <w:tcPr>
            <w:tcW w:w="363" w:type="pct"/>
            <w:vAlign w:val="center"/>
          </w:tcPr>
          <w:p w14:paraId="1957A59B" w14:textId="77777777" w:rsidR="005F06BB" w:rsidRPr="006417ED" w:rsidRDefault="005F06BB" w:rsidP="0069482E">
            <w:pPr>
              <w:snapToGrid w:val="0"/>
              <w:jc w:val="center"/>
              <w:rPr>
                <w:rFonts w:ascii="Times New Roman" w:hAnsi="Times New Roman" w:cs="Times New Roman"/>
              </w:rPr>
            </w:pPr>
            <w:r w:rsidRPr="006417ED">
              <w:rPr>
                <w:rFonts w:ascii="Times New Roman" w:hAnsi="Times New Roman" w:cs="Times New Roman"/>
              </w:rPr>
              <w:t>12</w:t>
            </w:r>
          </w:p>
        </w:tc>
        <w:tc>
          <w:tcPr>
            <w:tcW w:w="3528" w:type="pct"/>
            <w:vAlign w:val="center"/>
          </w:tcPr>
          <w:p w14:paraId="5278DF28" w14:textId="77777777" w:rsidR="005F06BB" w:rsidRPr="006417ED" w:rsidRDefault="005F06BB" w:rsidP="0069482E">
            <w:pPr>
              <w:snapToGrid w:val="0"/>
              <w:jc w:val="left"/>
              <w:rPr>
                <w:rFonts w:ascii="Times New Roman" w:hAnsi="Times New Roman" w:cs="Times New Roman"/>
              </w:rPr>
            </w:pPr>
            <w:r w:rsidRPr="006417ED">
              <w:rPr>
                <w:rFonts w:ascii="Times New Roman" w:hAnsi="Times New Roman" w:cs="Times New Roman"/>
              </w:rPr>
              <w:t>Energy inefficiency</w:t>
            </w:r>
          </w:p>
        </w:tc>
        <w:tc>
          <w:tcPr>
            <w:tcW w:w="222" w:type="pct"/>
            <w:vAlign w:val="center"/>
          </w:tcPr>
          <w:p w14:paraId="0215F60D"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1F8CEF25"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7CBF2E8A"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4D695BA5" w14:textId="77777777" w:rsidR="005F06BB" w:rsidRPr="006417ED" w:rsidRDefault="005F06BB" w:rsidP="0069482E">
            <w:pPr>
              <w:snapToGrid w:val="0"/>
              <w:jc w:val="center"/>
              <w:rPr>
                <w:rFonts w:ascii="Times New Roman" w:hAnsi="Times New Roman" w:cs="Times New Roman"/>
              </w:rPr>
            </w:pPr>
          </w:p>
        </w:tc>
        <w:tc>
          <w:tcPr>
            <w:tcW w:w="221" w:type="pct"/>
            <w:vAlign w:val="center"/>
          </w:tcPr>
          <w:p w14:paraId="5DED97FD" w14:textId="77777777" w:rsidR="005F06BB" w:rsidRPr="006417ED" w:rsidRDefault="005F06BB" w:rsidP="0069482E">
            <w:pPr>
              <w:snapToGrid w:val="0"/>
              <w:jc w:val="center"/>
              <w:rPr>
                <w:rFonts w:ascii="Times New Roman" w:hAnsi="Times New Roman" w:cs="Times New Roman"/>
              </w:rPr>
            </w:pPr>
          </w:p>
        </w:tc>
      </w:tr>
      <w:tr w:rsidR="00EC6FA0" w:rsidRPr="006417ED" w14:paraId="72A1E42A" w14:textId="77777777" w:rsidTr="005F06BB">
        <w:trPr>
          <w:trHeight w:val="397"/>
        </w:trPr>
        <w:tc>
          <w:tcPr>
            <w:tcW w:w="363" w:type="pct"/>
            <w:vAlign w:val="center"/>
          </w:tcPr>
          <w:p w14:paraId="5A3373A6" w14:textId="77777777" w:rsidR="005F06BB" w:rsidRPr="006417ED" w:rsidRDefault="005F06BB" w:rsidP="0069482E">
            <w:pPr>
              <w:snapToGrid w:val="0"/>
              <w:jc w:val="center"/>
              <w:rPr>
                <w:rFonts w:ascii="Times New Roman" w:hAnsi="Times New Roman" w:cs="Times New Roman"/>
              </w:rPr>
            </w:pPr>
            <w:r w:rsidRPr="006417ED">
              <w:rPr>
                <w:rFonts w:ascii="Times New Roman" w:hAnsi="Times New Roman" w:cs="Times New Roman"/>
              </w:rPr>
              <w:t>13</w:t>
            </w:r>
          </w:p>
        </w:tc>
        <w:tc>
          <w:tcPr>
            <w:tcW w:w="3528" w:type="pct"/>
            <w:vAlign w:val="center"/>
          </w:tcPr>
          <w:p w14:paraId="02E88C63" w14:textId="77777777" w:rsidR="005F06BB" w:rsidRPr="006417ED" w:rsidRDefault="005F06BB" w:rsidP="0069482E">
            <w:pPr>
              <w:snapToGrid w:val="0"/>
              <w:jc w:val="left"/>
              <w:rPr>
                <w:rFonts w:ascii="Times New Roman" w:hAnsi="Times New Roman" w:cs="Times New Roman"/>
              </w:rPr>
            </w:pPr>
            <w:r w:rsidRPr="006417ED">
              <w:rPr>
                <w:rFonts w:ascii="Times New Roman" w:hAnsi="Times New Roman" w:cs="Times New Roman"/>
              </w:rPr>
              <w:t>Accessible to electricity</w:t>
            </w:r>
          </w:p>
        </w:tc>
        <w:tc>
          <w:tcPr>
            <w:tcW w:w="222" w:type="pct"/>
            <w:vAlign w:val="center"/>
          </w:tcPr>
          <w:p w14:paraId="2E5E66B7"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76974F86"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25D2BEBE"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20EC4AA1" w14:textId="77777777" w:rsidR="005F06BB" w:rsidRPr="006417ED" w:rsidRDefault="005F06BB" w:rsidP="0069482E">
            <w:pPr>
              <w:snapToGrid w:val="0"/>
              <w:jc w:val="center"/>
              <w:rPr>
                <w:rFonts w:ascii="Times New Roman" w:hAnsi="Times New Roman" w:cs="Times New Roman"/>
              </w:rPr>
            </w:pPr>
          </w:p>
        </w:tc>
        <w:tc>
          <w:tcPr>
            <w:tcW w:w="221" w:type="pct"/>
            <w:vAlign w:val="center"/>
          </w:tcPr>
          <w:p w14:paraId="23F7C088" w14:textId="77777777" w:rsidR="005F06BB" w:rsidRPr="006417ED" w:rsidRDefault="005F06BB" w:rsidP="0069482E">
            <w:pPr>
              <w:snapToGrid w:val="0"/>
              <w:jc w:val="center"/>
              <w:rPr>
                <w:rFonts w:ascii="Times New Roman" w:hAnsi="Times New Roman" w:cs="Times New Roman"/>
              </w:rPr>
            </w:pPr>
          </w:p>
        </w:tc>
      </w:tr>
      <w:tr w:rsidR="00EC6FA0" w:rsidRPr="006417ED" w14:paraId="5F74A45C" w14:textId="77777777" w:rsidTr="005F06BB">
        <w:trPr>
          <w:trHeight w:val="397"/>
        </w:trPr>
        <w:tc>
          <w:tcPr>
            <w:tcW w:w="363" w:type="pct"/>
            <w:vAlign w:val="center"/>
          </w:tcPr>
          <w:p w14:paraId="47BB1964" w14:textId="77777777" w:rsidR="005F06BB" w:rsidRPr="006417ED" w:rsidRDefault="005F06BB" w:rsidP="0069482E">
            <w:pPr>
              <w:snapToGrid w:val="0"/>
              <w:jc w:val="center"/>
              <w:rPr>
                <w:rFonts w:ascii="Times New Roman" w:hAnsi="Times New Roman" w:cs="Times New Roman"/>
              </w:rPr>
            </w:pPr>
            <w:r w:rsidRPr="006417ED">
              <w:rPr>
                <w:rFonts w:ascii="Times New Roman" w:hAnsi="Times New Roman" w:cs="Times New Roman"/>
              </w:rPr>
              <w:t>14</w:t>
            </w:r>
          </w:p>
        </w:tc>
        <w:tc>
          <w:tcPr>
            <w:tcW w:w="3528" w:type="pct"/>
            <w:vAlign w:val="center"/>
          </w:tcPr>
          <w:p w14:paraId="6FC9EE29" w14:textId="77777777" w:rsidR="005F06BB" w:rsidRPr="006417ED" w:rsidRDefault="005F06BB" w:rsidP="0069482E">
            <w:pPr>
              <w:snapToGrid w:val="0"/>
              <w:jc w:val="left"/>
              <w:rPr>
                <w:rFonts w:ascii="Times New Roman" w:hAnsi="Times New Roman" w:cs="Times New Roman"/>
              </w:rPr>
            </w:pPr>
            <w:r w:rsidRPr="006417ED">
              <w:rPr>
                <w:rFonts w:ascii="Times New Roman" w:hAnsi="Times New Roman" w:cs="Times New Roman"/>
              </w:rPr>
              <w:t>Loss of agriculture land</w:t>
            </w:r>
            <w:r w:rsidRPr="006417ED">
              <w:rPr>
                <w:rFonts w:ascii="Times New Roman" w:hAnsi="Times New Roman" w:cs="Times New Roman"/>
              </w:rPr>
              <w:tab/>
            </w:r>
          </w:p>
        </w:tc>
        <w:tc>
          <w:tcPr>
            <w:tcW w:w="222" w:type="pct"/>
            <w:vAlign w:val="center"/>
          </w:tcPr>
          <w:p w14:paraId="30C29D1F"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35127C6A"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213BB34B"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0A5A1459" w14:textId="77777777" w:rsidR="005F06BB" w:rsidRPr="006417ED" w:rsidRDefault="005F06BB" w:rsidP="0069482E">
            <w:pPr>
              <w:snapToGrid w:val="0"/>
              <w:jc w:val="center"/>
              <w:rPr>
                <w:rFonts w:ascii="Times New Roman" w:hAnsi="Times New Roman" w:cs="Times New Roman"/>
              </w:rPr>
            </w:pPr>
          </w:p>
        </w:tc>
        <w:tc>
          <w:tcPr>
            <w:tcW w:w="221" w:type="pct"/>
            <w:vAlign w:val="center"/>
          </w:tcPr>
          <w:p w14:paraId="3CCB547A" w14:textId="77777777" w:rsidR="005F06BB" w:rsidRPr="006417ED" w:rsidRDefault="005F06BB" w:rsidP="0069482E">
            <w:pPr>
              <w:snapToGrid w:val="0"/>
              <w:jc w:val="center"/>
              <w:rPr>
                <w:rFonts w:ascii="Times New Roman" w:hAnsi="Times New Roman" w:cs="Times New Roman"/>
              </w:rPr>
            </w:pPr>
          </w:p>
        </w:tc>
      </w:tr>
      <w:tr w:rsidR="00EC6FA0" w:rsidRPr="006417ED" w14:paraId="552830EE" w14:textId="77777777" w:rsidTr="005F06BB">
        <w:trPr>
          <w:trHeight w:val="397"/>
        </w:trPr>
        <w:tc>
          <w:tcPr>
            <w:tcW w:w="363" w:type="pct"/>
            <w:vAlign w:val="center"/>
          </w:tcPr>
          <w:p w14:paraId="18D247AC" w14:textId="77777777" w:rsidR="005F06BB" w:rsidRPr="006417ED" w:rsidRDefault="005F06BB" w:rsidP="0069482E">
            <w:pPr>
              <w:snapToGrid w:val="0"/>
              <w:jc w:val="center"/>
              <w:rPr>
                <w:rFonts w:ascii="Times New Roman" w:hAnsi="Times New Roman" w:cs="Times New Roman"/>
              </w:rPr>
            </w:pPr>
            <w:r w:rsidRPr="006417ED">
              <w:rPr>
                <w:rFonts w:ascii="Times New Roman" w:hAnsi="Times New Roman" w:cs="Times New Roman"/>
              </w:rPr>
              <w:t>15</w:t>
            </w:r>
          </w:p>
        </w:tc>
        <w:tc>
          <w:tcPr>
            <w:tcW w:w="3528" w:type="pct"/>
            <w:vAlign w:val="center"/>
          </w:tcPr>
          <w:p w14:paraId="56145AB0" w14:textId="77777777" w:rsidR="005F06BB" w:rsidRPr="006417ED" w:rsidRDefault="005F06BB" w:rsidP="0069482E">
            <w:pPr>
              <w:snapToGrid w:val="0"/>
              <w:jc w:val="left"/>
              <w:rPr>
                <w:rFonts w:ascii="Times New Roman" w:hAnsi="Times New Roman" w:cs="Times New Roman"/>
              </w:rPr>
            </w:pPr>
            <w:r w:rsidRPr="006417ED">
              <w:rPr>
                <w:rFonts w:ascii="Times New Roman" w:hAnsi="Times New Roman" w:cs="Times New Roman"/>
              </w:rPr>
              <w:t>Reduction of green spaces for public use</w:t>
            </w:r>
          </w:p>
        </w:tc>
        <w:tc>
          <w:tcPr>
            <w:tcW w:w="222" w:type="pct"/>
            <w:vAlign w:val="center"/>
          </w:tcPr>
          <w:p w14:paraId="65E7FD88"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0FF64451"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75A79F34"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3A938E8B" w14:textId="77777777" w:rsidR="005F06BB" w:rsidRPr="006417ED" w:rsidRDefault="005F06BB" w:rsidP="0069482E">
            <w:pPr>
              <w:snapToGrid w:val="0"/>
              <w:jc w:val="center"/>
              <w:rPr>
                <w:rFonts w:ascii="Times New Roman" w:hAnsi="Times New Roman" w:cs="Times New Roman"/>
              </w:rPr>
            </w:pPr>
          </w:p>
        </w:tc>
        <w:tc>
          <w:tcPr>
            <w:tcW w:w="221" w:type="pct"/>
            <w:vAlign w:val="center"/>
          </w:tcPr>
          <w:p w14:paraId="49D03FB0" w14:textId="77777777" w:rsidR="005F06BB" w:rsidRPr="006417ED" w:rsidRDefault="005F06BB" w:rsidP="0069482E">
            <w:pPr>
              <w:snapToGrid w:val="0"/>
              <w:jc w:val="center"/>
              <w:rPr>
                <w:rFonts w:ascii="Times New Roman" w:hAnsi="Times New Roman" w:cs="Times New Roman"/>
              </w:rPr>
            </w:pPr>
          </w:p>
        </w:tc>
      </w:tr>
      <w:tr w:rsidR="00EC6FA0" w:rsidRPr="006417ED" w14:paraId="292ACA7B" w14:textId="77777777" w:rsidTr="005F06BB">
        <w:trPr>
          <w:trHeight w:val="397"/>
        </w:trPr>
        <w:tc>
          <w:tcPr>
            <w:tcW w:w="363" w:type="pct"/>
            <w:vAlign w:val="center"/>
          </w:tcPr>
          <w:p w14:paraId="01EA0D2E" w14:textId="77777777" w:rsidR="005F06BB" w:rsidRPr="006417ED" w:rsidRDefault="005F06BB" w:rsidP="0069482E">
            <w:pPr>
              <w:snapToGrid w:val="0"/>
              <w:jc w:val="center"/>
              <w:rPr>
                <w:rFonts w:ascii="Times New Roman" w:hAnsi="Times New Roman" w:cs="Times New Roman"/>
              </w:rPr>
            </w:pPr>
            <w:r w:rsidRPr="006417ED">
              <w:rPr>
                <w:rFonts w:ascii="Times New Roman" w:hAnsi="Times New Roman" w:cs="Times New Roman"/>
              </w:rPr>
              <w:t>16</w:t>
            </w:r>
          </w:p>
        </w:tc>
        <w:tc>
          <w:tcPr>
            <w:tcW w:w="3528" w:type="pct"/>
            <w:vAlign w:val="center"/>
          </w:tcPr>
          <w:p w14:paraId="0B0854B6" w14:textId="77777777" w:rsidR="005F06BB" w:rsidRPr="006417ED" w:rsidRDefault="005F06BB" w:rsidP="0069482E">
            <w:pPr>
              <w:snapToGrid w:val="0"/>
              <w:jc w:val="left"/>
              <w:rPr>
                <w:rFonts w:ascii="Times New Roman" w:hAnsi="Times New Roman" w:cs="Times New Roman"/>
              </w:rPr>
            </w:pPr>
            <w:r w:rsidRPr="006417ED">
              <w:rPr>
                <w:rFonts w:ascii="Times New Roman" w:hAnsi="Times New Roman" w:cs="Times New Roman"/>
              </w:rPr>
              <w:t>Urbanization</w:t>
            </w:r>
          </w:p>
        </w:tc>
        <w:tc>
          <w:tcPr>
            <w:tcW w:w="222" w:type="pct"/>
            <w:vAlign w:val="center"/>
          </w:tcPr>
          <w:p w14:paraId="59A68A08"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650A436A"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55C9275A"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20F78C7A" w14:textId="77777777" w:rsidR="005F06BB" w:rsidRPr="006417ED" w:rsidRDefault="005F06BB" w:rsidP="0069482E">
            <w:pPr>
              <w:snapToGrid w:val="0"/>
              <w:jc w:val="center"/>
              <w:rPr>
                <w:rFonts w:ascii="Times New Roman" w:hAnsi="Times New Roman" w:cs="Times New Roman"/>
              </w:rPr>
            </w:pPr>
          </w:p>
        </w:tc>
        <w:tc>
          <w:tcPr>
            <w:tcW w:w="221" w:type="pct"/>
            <w:vAlign w:val="center"/>
          </w:tcPr>
          <w:p w14:paraId="53D4E38F" w14:textId="77777777" w:rsidR="005F06BB" w:rsidRPr="006417ED" w:rsidRDefault="005F06BB" w:rsidP="0069482E">
            <w:pPr>
              <w:snapToGrid w:val="0"/>
              <w:jc w:val="center"/>
              <w:rPr>
                <w:rFonts w:ascii="Times New Roman" w:hAnsi="Times New Roman" w:cs="Times New Roman"/>
              </w:rPr>
            </w:pPr>
          </w:p>
        </w:tc>
      </w:tr>
      <w:tr w:rsidR="00EC6FA0" w:rsidRPr="006417ED" w14:paraId="05C019CD" w14:textId="77777777" w:rsidTr="005F06BB">
        <w:trPr>
          <w:trHeight w:val="397"/>
        </w:trPr>
        <w:tc>
          <w:tcPr>
            <w:tcW w:w="363" w:type="pct"/>
            <w:vAlign w:val="center"/>
          </w:tcPr>
          <w:p w14:paraId="69A688E1" w14:textId="77777777" w:rsidR="005F06BB" w:rsidRPr="006417ED" w:rsidRDefault="005F06BB" w:rsidP="0069482E">
            <w:pPr>
              <w:snapToGrid w:val="0"/>
              <w:jc w:val="center"/>
              <w:rPr>
                <w:rFonts w:ascii="Times New Roman" w:hAnsi="Times New Roman" w:cs="Times New Roman"/>
              </w:rPr>
            </w:pPr>
            <w:r w:rsidRPr="006417ED">
              <w:rPr>
                <w:rFonts w:ascii="Times New Roman" w:hAnsi="Times New Roman" w:cs="Times New Roman"/>
              </w:rPr>
              <w:t>17</w:t>
            </w:r>
          </w:p>
        </w:tc>
        <w:tc>
          <w:tcPr>
            <w:tcW w:w="3528" w:type="pct"/>
            <w:vAlign w:val="center"/>
          </w:tcPr>
          <w:p w14:paraId="34DE026B" w14:textId="77777777" w:rsidR="005F06BB" w:rsidRPr="006417ED" w:rsidRDefault="005F06BB" w:rsidP="0069482E">
            <w:pPr>
              <w:snapToGrid w:val="0"/>
              <w:jc w:val="left"/>
              <w:rPr>
                <w:rFonts w:ascii="Times New Roman" w:hAnsi="Times New Roman" w:cs="Times New Roman"/>
              </w:rPr>
            </w:pPr>
            <w:r w:rsidRPr="006417ED">
              <w:rPr>
                <w:rFonts w:ascii="Times New Roman" w:hAnsi="Times New Roman" w:cs="Times New Roman"/>
              </w:rPr>
              <w:t>Employment rate</w:t>
            </w:r>
          </w:p>
        </w:tc>
        <w:tc>
          <w:tcPr>
            <w:tcW w:w="222" w:type="pct"/>
            <w:vAlign w:val="center"/>
          </w:tcPr>
          <w:p w14:paraId="440FA52D"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2740952D"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73A7B36A"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039AE212" w14:textId="77777777" w:rsidR="005F06BB" w:rsidRPr="006417ED" w:rsidRDefault="005F06BB" w:rsidP="0069482E">
            <w:pPr>
              <w:snapToGrid w:val="0"/>
              <w:jc w:val="center"/>
              <w:rPr>
                <w:rFonts w:ascii="Times New Roman" w:hAnsi="Times New Roman" w:cs="Times New Roman"/>
              </w:rPr>
            </w:pPr>
          </w:p>
        </w:tc>
        <w:tc>
          <w:tcPr>
            <w:tcW w:w="221" w:type="pct"/>
            <w:vAlign w:val="center"/>
          </w:tcPr>
          <w:p w14:paraId="67DF8A0E" w14:textId="77777777" w:rsidR="005F06BB" w:rsidRPr="006417ED" w:rsidRDefault="005F06BB" w:rsidP="0069482E">
            <w:pPr>
              <w:snapToGrid w:val="0"/>
              <w:jc w:val="center"/>
              <w:rPr>
                <w:rFonts w:ascii="Times New Roman" w:hAnsi="Times New Roman" w:cs="Times New Roman"/>
              </w:rPr>
            </w:pPr>
          </w:p>
        </w:tc>
      </w:tr>
      <w:tr w:rsidR="00EC6FA0" w:rsidRPr="006417ED" w14:paraId="467B3E55" w14:textId="77777777" w:rsidTr="005F06BB">
        <w:trPr>
          <w:trHeight w:val="397"/>
        </w:trPr>
        <w:tc>
          <w:tcPr>
            <w:tcW w:w="363" w:type="pct"/>
            <w:vAlign w:val="center"/>
          </w:tcPr>
          <w:p w14:paraId="35AA715D" w14:textId="77777777" w:rsidR="005F06BB" w:rsidRPr="006417ED" w:rsidRDefault="005F06BB" w:rsidP="0069482E">
            <w:pPr>
              <w:snapToGrid w:val="0"/>
              <w:jc w:val="center"/>
              <w:rPr>
                <w:rFonts w:ascii="Times New Roman" w:hAnsi="Times New Roman" w:cs="Times New Roman"/>
              </w:rPr>
            </w:pPr>
            <w:r w:rsidRPr="006417ED">
              <w:rPr>
                <w:rFonts w:ascii="Times New Roman" w:hAnsi="Times New Roman" w:cs="Times New Roman"/>
              </w:rPr>
              <w:t>18</w:t>
            </w:r>
          </w:p>
        </w:tc>
        <w:tc>
          <w:tcPr>
            <w:tcW w:w="3528" w:type="pct"/>
            <w:vAlign w:val="center"/>
          </w:tcPr>
          <w:p w14:paraId="66CBD6D9" w14:textId="77777777" w:rsidR="005F06BB" w:rsidRPr="006417ED" w:rsidRDefault="005F06BB" w:rsidP="0069482E">
            <w:pPr>
              <w:snapToGrid w:val="0"/>
              <w:jc w:val="left"/>
              <w:rPr>
                <w:rFonts w:ascii="Times New Roman" w:hAnsi="Times New Roman" w:cs="Times New Roman"/>
              </w:rPr>
            </w:pPr>
            <w:r w:rsidRPr="006417ED">
              <w:rPr>
                <w:rFonts w:ascii="Times New Roman" w:hAnsi="Times New Roman" w:cs="Times New Roman"/>
              </w:rPr>
              <w:t>Transportation convenience</w:t>
            </w:r>
          </w:p>
        </w:tc>
        <w:tc>
          <w:tcPr>
            <w:tcW w:w="222" w:type="pct"/>
            <w:vAlign w:val="center"/>
          </w:tcPr>
          <w:p w14:paraId="34FE2969"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15876E2C"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079A5D56" w14:textId="77777777" w:rsidR="005F06BB" w:rsidRPr="006417ED" w:rsidRDefault="005F06BB" w:rsidP="0069482E">
            <w:pPr>
              <w:snapToGrid w:val="0"/>
              <w:jc w:val="center"/>
              <w:rPr>
                <w:rFonts w:ascii="Times New Roman" w:hAnsi="Times New Roman" w:cs="Times New Roman"/>
              </w:rPr>
            </w:pPr>
          </w:p>
        </w:tc>
        <w:tc>
          <w:tcPr>
            <w:tcW w:w="222" w:type="pct"/>
            <w:vAlign w:val="center"/>
          </w:tcPr>
          <w:p w14:paraId="47FB6D6E" w14:textId="77777777" w:rsidR="005F06BB" w:rsidRPr="006417ED" w:rsidRDefault="005F06BB" w:rsidP="0069482E">
            <w:pPr>
              <w:snapToGrid w:val="0"/>
              <w:jc w:val="center"/>
              <w:rPr>
                <w:rFonts w:ascii="Times New Roman" w:hAnsi="Times New Roman" w:cs="Times New Roman"/>
              </w:rPr>
            </w:pPr>
          </w:p>
        </w:tc>
        <w:tc>
          <w:tcPr>
            <w:tcW w:w="221" w:type="pct"/>
            <w:vAlign w:val="center"/>
          </w:tcPr>
          <w:p w14:paraId="13A1EFDA" w14:textId="77777777" w:rsidR="005F06BB" w:rsidRPr="006417ED" w:rsidRDefault="005F06BB" w:rsidP="0069482E">
            <w:pPr>
              <w:snapToGrid w:val="0"/>
              <w:jc w:val="center"/>
              <w:rPr>
                <w:rFonts w:ascii="Times New Roman" w:hAnsi="Times New Roman" w:cs="Times New Roman"/>
              </w:rPr>
            </w:pPr>
          </w:p>
        </w:tc>
      </w:tr>
    </w:tbl>
    <w:p w14:paraId="01132F4E" w14:textId="77777777" w:rsidR="005F06BB" w:rsidRPr="006417ED" w:rsidRDefault="00851791" w:rsidP="0069482E">
      <w:pPr>
        <w:snapToGrid w:val="0"/>
        <w:ind w:left="425"/>
        <w:rPr>
          <w:rFonts w:ascii="Times New Roman" w:hAnsi="Times New Roman" w:cs="Times New Roman"/>
          <w:sz w:val="24"/>
          <w:szCs w:val="24"/>
        </w:rPr>
      </w:pPr>
      <w:r w:rsidRPr="006417ED">
        <w:rPr>
          <w:rFonts w:ascii="Times New Roman" w:hAnsi="Times New Roman" w:cs="Times New Roman"/>
          <w:sz w:val="24"/>
          <w:szCs w:val="24"/>
        </w:rPr>
        <w:t>Comments: a</w:t>
      </w:r>
      <w:r w:rsidR="005F06BB" w:rsidRPr="006417ED">
        <w:rPr>
          <w:rFonts w:ascii="Times New Roman" w:hAnsi="Times New Roman" w:cs="Times New Roman"/>
          <w:sz w:val="24"/>
          <w:szCs w:val="24"/>
        </w:rPr>
        <w:t>re there any other environmental and social issues you think are important but that are not included in the list?</w:t>
      </w:r>
    </w:p>
    <w:p w14:paraId="580A7071" w14:textId="77777777" w:rsidR="005F06BB" w:rsidRPr="006417ED" w:rsidRDefault="005F06BB" w:rsidP="0069482E">
      <w:pPr>
        <w:snapToGrid w:val="0"/>
        <w:ind w:left="426" w:hanging="426"/>
        <w:rPr>
          <w:rFonts w:ascii="Times New Roman" w:hAnsi="Times New Roman" w:cs="Times New Roman"/>
          <w:sz w:val="24"/>
          <w:szCs w:val="24"/>
        </w:rPr>
      </w:pPr>
      <w:r w:rsidRPr="006417ED">
        <w:rPr>
          <w:rFonts w:ascii="Times New Roman" w:hAnsi="Times New Roman" w:cs="Times New Roman"/>
          <w:sz w:val="24"/>
          <w:szCs w:val="24"/>
        </w:rPr>
        <w:t>12. Any suggestions for other contacts for completing the questionnaire?</w:t>
      </w:r>
    </w:p>
    <w:p w14:paraId="4FBBB9A5" w14:textId="77777777" w:rsidR="00261AB2" w:rsidRDefault="00261AB2" w:rsidP="0069482E">
      <w:pPr>
        <w:pStyle w:val="Heading1"/>
        <w:keepLines w:val="0"/>
        <w:widowControl/>
        <w:spacing w:before="0" w:after="0" w:line="240" w:lineRule="auto"/>
        <w:ind w:right="567"/>
        <w:contextualSpacing/>
        <w:jc w:val="left"/>
        <w:rPr>
          <w:rFonts w:ascii="Times New Roman" w:eastAsia="Times New Roman" w:hAnsi="Times New Roman" w:cs="Arial"/>
          <w:color w:val="FF0000"/>
          <w:kern w:val="32"/>
          <w:sz w:val="24"/>
          <w:szCs w:val="32"/>
          <w:lang w:val="en-GB" w:eastAsia="en-GB"/>
        </w:rPr>
        <w:sectPr w:rsidR="00261AB2" w:rsidSect="004D3C46">
          <w:pgSz w:w="11906" w:h="16838"/>
          <w:pgMar w:top="1440" w:right="1800" w:bottom="1440" w:left="1800" w:header="851" w:footer="992" w:gutter="0"/>
          <w:cols w:space="425"/>
          <w:docGrid w:type="lines" w:linePitch="312"/>
        </w:sectPr>
      </w:pPr>
    </w:p>
    <w:p w14:paraId="43D1E092" w14:textId="1E737E29" w:rsidR="0055592C" w:rsidRPr="006417ED" w:rsidRDefault="0055592C" w:rsidP="0069482E">
      <w:pPr>
        <w:pStyle w:val="Heading1"/>
        <w:keepLines w:val="0"/>
        <w:widowControl/>
        <w:spacing w:before="0" w:after="0" w:line="240" w:lineRule="auto"/>
        <w:ind w:right="567"/>
        <w:contextualSpacing/>
        <w:jc w:val="left"/>
        <w:rPr>
          <w:rFonts w:ascii="Times New Roman" w:hAnsi="Times New Roman" w:cs="Arial"/>
          <w:color w:val="FF0000"/>
          <w:kern w:val="32"/>
          <w:sz w:val="24"/>
          <w:szCs w:val="32"/>
          <w:lang w:val="en-GB"/>
        </w:rPr>
      </w:pPr>
      <w:r w:rsidRPr="006417ED">
        <w:rPr>
          <w:rFonts w:ascii="Times New Roman" w:eastAsia="Times New Roman" w:hAnsi="Times New Roman" w:cs="Arial"/>
          <w:color w:val="FF0000"/>
          <w:kern w:val="32"/>
          <w:sz w:val="24"/>
          <w:szCs w:val="32"/>
          <w:lang w:val="en-GB" w:eastAsia="en-GB"/>
        </w:rPr>
        <w:lastRenderedPageBreak/>
        <w:t xml:space="preserve">Appendix </w:t>
      </w:r>
      <w:r w:rsidRPr="006417ED">
        <w:rPr>
          <w:rFonts w:ascii="Times New Roman" w:hAnsi="Times New Roman" w:cs="Arial" w:hint="eastAsia"/>
          <w:color w:val="FF0000"/>
          <w:kern w:val="32"/>
          <w:sz w:val="24"/>
          <w:szCs w:val="32"/>
          <w:lang w:val="en-GB"/>
        </w:rPr>
        <w:t>2</w:t>
      </w:r>
      <w:r w:rsidRPr="006417ED">
        <w:rPr>
          <w:rFonts w:ascii="Times New Roman" w:eastAsia="Times New Roman" w:hAnsi="Times New Roman" w:cs="Arial"/>
          <w:color w:val="FF0000"/>
          <w:kern w:val="32"/>
          <w:sz w:val="24"/>
          <w:szCs w:val="32"/>
          <w:lang w:val="en-GB" w:eastAsia="en-GB"/>
        </w:rPr>
        <w:t xml:space="preserve">. </w:t>
      </w:r>
      <w:bookmarkStart w:id="8" w:name="OLE_LINK6"/>
      <w:bookmarkStart w:id="9" w:name="OLE_LINK7"/>
      <w:r w:rsidRPr="006417ED">
        <w:rPr>
          <w:rFonts w:ascii="Times New Roman" w:hAnsi="Times New Roman" w:cs="Arial" w:hint="eastAsia"/>
          <w:color w:val="FF0000"/>
          <w:kern w:val="32"/>
          <w:sz w:val="24"/>
          <w:szCs w:val="32"/>
          <w:lang w:val="en-GB"/>
        </w:rPr>
        <w:t>Time Scale</w:t>
      </w:r>
      <w:bookmarkEnd w:id="8"/>
      <w:bookmarkEnd w:id="9"/>
    </w:p>
    <w:tbl>
      <w:tblPr>
        <w:tblStyle w:val="TableGrid"/>
        <w:tblW w:w="5000" w:type="pct"/>
        <w:tblLook w:val="04A0" w:firstRow="1" w:lastRow="0" w:firstColumn="1" w:lastColumn="0" w:noHBand="0" w:noVBand="1"/>
      </w:tblPr>
      <w:tblGrid>
        <w:gridCol w:w="5404"/>
        <w:gridCol w:w="686"/>
        <w:gridCol w:w="767"/>
        <w:gridCol w:w="734"/>
        <w:gridCol w:w="653"/>
        <w:gridCol w:w="700"/>
        <w:gridCol w:w="750"/>
        <w:gridCol w:w="717"/>
        <w:gridCol w:w="798"/>
        <w:gridCol w:w="670"/>
        <w:gridCol w:w="605"/>
        <w:gridCol w:w="767"/>
        <w:gridCol w:w="697"/>
      </w:tblGrid>
      <w:tr w:rsidR="00261AB2" w:rsidRPr="006417ED" w14:paraId="0A0B76E2" w14:textId="6C67C6E7" w:rsidTr="00261AB2">
        <w:trPr>
          <w:trHeight w:val="567"/>
        </w:trPr>
        <w:tc>
          <w:tcPr>
            <w:tcW w:w="1937" w:type="pct"/>
            <w:vAlign w:val="center"/>
          </w:tcPr>
          <w:p w14:paraId="729496B7" w14:textId="77777777" w:rsidR="00261AB2" w:rsidRPr="006417ED" w:rsidRDefault="00261AB2" w:rsidP="0069482E">
            <w:pPr>
              <w:pStyle w:val="References"/>
              <w:snapToGrid w:val="0"/>
              <w:spacing w:before="0" w:line="240" w:lineRule="auto"/>
              <w:ind w:left="0" w:firstLine="0"/>
              <w:contextualSpacing w:val="0"/>
              <w:jc w:val="center"/>
              <w:rPr>
                <w:rFonts w:eastAsiaTheme="minorEastAsia"/>
                <w:noProof/>
                <w:color w:val="FF0000"/>
                <w:lang w:val="en-US"/>
              </w:rPr>
            </w:pPr>
          </w:p>
        </w:tc>
        <w:tc>
          <w:tcPr>
            <w:tcW w:w="246" w:type="pct"/>
            <w:vAlign w:val="center"/>
          </w:tcPr>
          <w:p w14:paraId="0F973817"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r>
              <w:rPr>
                <w:rFonts w:eastAsiaTheme="minorEastAsia" w:hint="eastAsia"/>
                <w:noProof/>
                <w:color w:val="FF0000"/>
                <w:lang w:val="en-US" w:eastAsia="zh-CN"/>
              </w:rPr>
              <w:t>Oct</w:t>
            </w:r>
          </w:p>
          <w:p w14:paraId="42F17919" w14:textId="374F8D45" w:rsidR="00261AB2" w:rsidRPr="006417ED"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r>
              <w:rPr>
                <w:rFonts w:eastAsiaTheme="minorEastAsia" w:hint="eastAsia"/>
                <w:noProof/>
                <w:color w:val="FF0000"/>
                <w:lang w:val="en-US" w:eastAsia="zh-CN"/>
              </w:rPr>
              <w:t>15</w:t>
            </w:r>
          </w:p>
        </w:tc>
        <w:tc>
          <w:tcPr>
            <w:tcW w:w="275" w:type="pct"/>
            <w:vAlign w:val="center"/>
          </w:tcPr>
          <w:p w14:paraId="36B279FE"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r>
              <w:rPr>
                <w:rFonts w:eastAsiaTheme="minorEastAsia" w:hint="eastAsia"/>
                <w:noProof/>
                <w:color w:val="FF0000"/>
                <w:lang w:val="en-US" w:eastAsia="zh-CN"/>
              </w:rPr>
              <w:t>Nov</w:t>
            </w:r>
          </w:p>
          <w:p w14:paraId="421D9DA0" w14:textId="04B73042" w:rsidR="00261AB2" w:rsidRPr="006417ED"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r>
              <w:rPr>
                <w:rFonts w:eastAsiaTheme="minorEastAsia" w:hint="eastAsia"/>
                <w:noProof/>
                <w:color w:val="FF0000"/>
                <w:lang w:val="en-US" w:eastAsia="zh-CN"/>
              </w:rPr>
              <w:t>15</w:t>
            </w:r>
          </w:p>
        </w:tc>
        <w:tc>
          <w:tcPr>
            <w:tcW w:w="263" w:type="pct"/>
            <w:vAlign w:val="center"/>
          </w:tcPr>
          <w:p w14:paraId="01EB626B"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r>
              <w:rPr>
                <w:rFonts w:eastAsiaTheme="minorEastAsia" w:hint="eastAsia"/>
                <w:noProof/>
                <w:color w:val="FF0000"/>
                <w:lang w:val="en-US" w:eastAsia="zh-CN"/>
              </w:rPr>
              <w:t>Dec</w:t>
            </w:r>
          </w:p>
          <w:p w14:paraId="168C4250" w14:textId="1D719EF8" w:rsidR="00261AB2" w:rsidRPr="006417ED"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r>
              <w:rPr>
                <w:rFonts w:eastAsiaTheme="minorEastAsia" w:hint="eastAsia"/>
                <w:noProof/>
                <w:color w:val="FF0000"/>
                <w:lang w:val="en-US" w:eastAsia="zh-CN"/>
              </w:rPr>
              <w:t>15</w:t>
            </w:r>
          </w:p>
        </w:tc>
        <w:tc>
          <w:tcPr>
            <w:tcW w:w="234" w:type="pct"/>
            <w:vAlign w:val="center"/>
          </w:tcPr>
          <w:p w14:paraId="7FDB9FD1"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r>
              <w:rPr>
                <w:rFonts w:eastAsiaTheme="minorEastAsia" w:hint="eastAsia"/>
                <w:noProof/>
                <w:color w:val="FF0000"/>
                <w:lang w:val="en-US" w:eastAsia="zh-CN"/>
              </w:rPr>
              <w:t>Jan</w:t>
            </w:r>
          </w:p>
          <w:p w14:paraId="4598B2D9" w14:textId="36304FEA" w:rsidR="00261AB2" w:rsidRPr="006417ED"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r>
              <w:rPr>
                <w:rFonts w:eastAsiaTheme="minorEastAsia" w:hint="eastAsia"/>
                <w:noProof/>
                <w:color w:val="FF0000"/>
                <w:lang w:val="en-US" w:eastAsia="zh-CN"/>
              </w:rPr>
              <w:t>16</w:t>
            </w:r>
          </w:p>
        </w:tc>
        <w:tc>
          <w:tcPr>
            <w:tcW w:w="251" w:type="pct"/>
            <w:vAlign w:val="center"/>
          </w:tcPr>
          <w:p w14:paraId="7676844B"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r>
              <w:rPr>
                <w:rFonts w:eastAsiaTheme="minorEastAsia" w:hint="eastAsia"/>
                <w:noProof/>
                <w:color w:val="FF0000"/>
                <w:lang w:val="en-US" w:eastAsia="zh-CN"/>
              </w:rPr>
              <w:t>Feb</w:t>
            </w:r>
          </w:p>
          <w:p w14:paraId="3390D779" w14:textId="099BA49D" w:rsidR="00261AB2" w:rsidRPr="006417ED"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r>
              <w:rPr>
                <w:rFonts w:eastAsiaTheme="minorEastAsia" w:hint="eastAsia"/>
                <w:noProof/>
                <w:color w:val="FF0000"/>
                <w:lang w:val="en-US" w:eastAsia="zh-CN"/>
              </w:rPr>
              <w:t>16</w:t>
            </w:r>
          </w:p>
        </w:tc>
        <w:tc>
          <w:tcPr>
            <w:tcW w:w="269" w:type="pct"/>
            <w:vAlign w:val="center"/>
          </w:tcPr>
          <w:p w14:paraId="3306E391"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r>
              <w:rPr>
                <w:rFonts w:eastAsiaTheme="minorEastAsia" w:hint="eastAsia"/>
                <w:noProof/>
                <w:color w:val="FF0000"/>
                <w:lang w:val="en-US" w:eastAsia="zh-CN"/>
              </w:rPr>
              <w:t>Mar</w:t>
            </w:r>
          </w:p>
          <w:p w14:paraId="2509B504" w14:textId="1AAAA402" w:rsidR="00261AB2" w:rsidRPr="006417ED"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r>
              <w:rPr>
                <w:rFonts w:eastAsiaTheme="minorEastAsia" w:hint="eastAsia"/>
                <w:noProof/>
                <w:color w:val="FF0000"/>
                <w:lang w:val="en-US" w:eastAsia="zh-CN"/>
              </w:rPr>
              <w:t>16</w:t>
            </w:r>
          </w:p>
        </w:tc>
        <w:tc>
          <w:tcPr>
            <w:tcW w:w="257" w:type="pct"/>
            <w:vAlign w:val="center"/>
          </w:tcPr>
          <w:p w14:paraId="26660356"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r>
              <w:rPr>
                <w:rFonts w:eastAsiaTheme="minorEastAsia" w:hint="eastAsia"/>
                <w:noProof/>
                <w:color w:val="FF0000"/>
                <w:lang w:val="en-US" w:eastAsia="zh-CN"/>
              </w:rPr>
              <w:t>Apr</w:t>
            </w:r>
          </w:p>
          <w:p w14:paraId="00721F64" w14:textId="771D8E70" w:rsidR="00261AB2" w:rsidRPr="006417ED"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r>
              <w:rPr>
                <w:rFonts w:eastAsiaTheme="minorEastAsia" w:hint="eastAsia"/>
                <w:noProof/>
                <w:color w:val="FF0000"/>
                <w:lang w:val="en-US" w:eastAsia="zh-CN"/>
              </w:rPr>
              <w:t>16</w:t>
            </w:r>
          </w:p>
        </w:tc>
        <w:tc>
          <w:tcPr>
            <w:tcW w:w="286" w:type="pct"/>
            <w:vAlign w:val="center"/>
          </w:tcPr>
          <w:p w14:paraId="43EE5A8B"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r>
              <w:rPr>
                <w:rFonts w:eastAsiaTheme="minorEastAsia" w:hint="eastAsia"/>
                <w:noProof/>
                <w:color w:val="FF0000"/>
                <w:lang w:val="en-US" w:eastAsia="zh-CN"/>
              </w:rPr>
              <w:t>May</w:t>
            </w:r>
          </w:p>
          <w:p w14:paraId="507280E5" w14:textId="6C364419" w:rsidR="00261AB2" w:rsidRPr="006417ED"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r>
              <w:rPr>
                <w:rFonts w:eastAsiaTheme="minorEastAsia" w:hint="eastAsia"/>
                <w:noProof/>
                <w:color w:val="FF0000"/>
                <w:lang w:val="en-US" w:eastAsia="zh-CN"/>
              </w:rPr>
              <w:t>16</w:t>
            </w:r>
          </w:p>
        </w:tc>
        <w:tc>
          <w:tcPr>
            <w:tcW w:w="240" w:type="pct"/>
            <w:vAlign w:val="center"/>
          </w:tcPr>
          <w:p w14:paraId="127191DE"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r>
              <w:rPr>
                <w:rFonts w:eastAsiaTheme="minorEastAsia" w:hint="eastAsia"/>
                <w:noProof/>
                <w:color w:val="FF0000"/>
                <w:lang w:val="en-US" w:eastAsia="zh-CN"/>
              </w:rPr>
              <w:t>Jun</w:t>
            </w:r>
          </w:p>
          <w:p w14:paraId="53C7B871" w14:textId="29F5A460" w:rsidR="00261AB2" w:rsidRPr="006417ED"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r>
              <w:rPr>
                <w:rFonts w:eastAsiaTheme="minorEastAsia" w:hint="eastAsia"/>
                <w:noProof/>
                <w:color w:val="FF0000"/>
                <w:lang w:val="en-US" w:eastAsia="zh-CN"/>
              </w:rPr>
              <w:t>16</w:t>
            </w:r>
          </w:p>
        </w:tc>
        <w:tc>
          <w:tcPr>
            <w:tcW w:w="217" w:type="pct"/>
            <w:vAlign w:val="center"/>
          </w:tcPr>
          <w:p w14:paraId="6E930836"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r>
              <w:rPr>
                <w:rFonts w:eastAsiaTheme="minorEastAsia" w:hint="eastAsia"/>
                <w:noProof/>
                <w:color w:val="FF0000"/>
                <w:lang w:val="en-US" w:eastAsia="zh-CN"/>
              </w:rPr>
              <w:t>Jul</w:t>
            </w:r>
          </w:p>
          <w:p w14:paraId="55CAA6D3" w14:textId="66E9EBDE"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r>
              <w:rPr>
                <w:rFonts w:eastAsiaTheme="minorEastAsia" w:hint="eastAsia"/>
                <w:noProof/>
                <w:color w:val="FF0000"/>
                <w:lang w:val="en-US" w:eastAsia="zh-CN"/>
              </w:rPr>
              <w:t>16</w:t>
            </w:r>
          </w:p>
        </w:tc>
        <w:tc>
          <w:tcPr>
            <w:tcW w:w="275" w:type="pct"/>
            <w:vAlign w:val="center"/>
          </w:tcPr>
          <w:p w14:paraId="2C4B6A3E"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r>
              <w:rPr>
                <w:rFonts w:eastAsiaTheme="minorEastAsia" w:hint="eastAsia"/>
                <w:noProof/>
                <w:color w:val="FF0000"/>
                <w:lang w:val="en-US" w:eastAsia="zh-CN"/>
              </w:rPr>
              <w:t>Aug</w:t>
            </w:r>
          </w:p>
          <w:p w14:paraId="3C6DE199" w14:textId="43808BC8"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r>
              <w:rPr>
                <w:rFonts w:eastAsiaTheme="minorEastAsia" w:hint="eastAsia"/>
                <w:noProof/>
                <w:color w:val="FF0000"/>
                <w:lang w:val="en-US" w:eastAsia="zh-CN"/>
              </w:rPr>
              <w:t>16</w:t>
            </w:r>
          </w:p>
        </w:tc>
        <w:tc>
          <w:tcPr>
            <w:tcW w:w="251" w:type="pct"/>
            <w:vAlign w:val="center"/>
          </w:tcPr>
          <w:p w14:paraId="25BBC2D7"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r>
              <w:rPr>
                <w:rFonts w:eastAsiaTheme="minorEastAsia" w:hint="eastAsia"/>
                <w:noProof/>
                <w:color w:val="FF0000"/>
                <w:lang w:val="en-US" w:eastAsia="zh-CN"/>
              </w:rPr>
              <w:t>Sep</w:t>
            </w:r>
          </w:p>
          <w:p w14:paraId="644688E5" w14:textId="2F2E753E"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r>
              <w:rPr>
                <w:rFonts w:eastAsiaTheme="minorEastAsia" w:hint="eastAsia"/>
                <w:noProof/>
                <w:color w:val="FF0000"/>
                <w:lang w:val="en-US" w:eastAsia="zh-CN"/>
              </w:rPr>
              <w:t>16</w:t>
            </w:r>
          </w:p>
        </w:tc>
      </w:tr>
      <w:tr w:rsidR="00261AB2" w:rsidRPr="006417ED" w14:paraId="25C929CC" w14:textId="00FEB880" w:rsidTr="00261AB2">
        <w:trPr>
          <w:trHeight w:val="567"/>
        </w:trPr>
        <w:tc>
          <w:tcPr>
            <w:tcW w:w="1937" w:type="pct"/>
            <w:vAlign w:val="center"/>
          </w:tcPr>
          <w:p w14:paraId="74DC780B" w14:textId="643795F4" w:rsidR="00261AB2" w:rsidRPr="006417ED"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r w:rsidRPr="006417ED">
              <w:rPr>
                <w:rFonts w:eastAsiaTheme="minorEastAsia" w:hint="eastAsia"/>
                <w:noProof/>
                <w:color w:val="FF0000"/>
                <w:lang w:val="en-US" w:eastAsia="zh-CN"/>
              </w:rPr>
              <w:t>Reading and research into chosen topic</w:t>
            </w:r>
          </w:p>
        </w:tc>
        <w:tc>
          <w:tcPr>
            <w:tcW w:w="246" w:type="pct"/>
            <w:shd w:val="clear" w:color="auto" w:fill="BFBFBF" w:themeFill="background1" w:themeFillShade="BF"/>
            <w:vAlign w:val="center"/>
          </w:tcPr>
          <w:p w14:paraId="04FEF98A"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75" w:type="pct"/>
            <w:shd w:val="clear" w:color="auto" w:fill="BFBFBF" w:themeFill="background1" w:themeFillShade="BF"/>
            <w:vAlign w:val="center"/>
          </w:tcPr>
          <w:p w14:paraId="5A8624F3"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63" w:type="pct"/>
            <w:vAlign w:val="center"/>
          </w:tcPr>
          <w:p w14:paraId="1CA01B78"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34" w:type="pct"/>
            <w:vAlign w:val="center"/>
          </w:tcPr>
          <w:p w14:paraId="650E9E37"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51" w:type="pct"/>
            <w:vAlign w:val="center"/>
          </w:tcPr>
          <w:p w14:paraId="60D51C4B"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69" w:type="pct"/>
            <w:vAlign w:val="center"/>
          </w:tcPr>
          <w:p w14:paraId="4C529344"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57" w:type="pct"/>
            <w:vAlign w:val="center"/>
          </w:tcPr>
          <w:p w14:paraId="16E87BFF"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86" w:type="pct"/>
            <w:vAlign w:val="center"/>
          </w:tcPr>
          <w:p w14:paraId="6512C895"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40" w:type="pct"/>
            <w:vAlign w:val="center"/>
          </w:tcPr>
          <w:p w14:paraId="1CA5E70E"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17" w:type="pct"/>
            <w:vAlign w:val="center"/>
          </w:tcPr>
          <w:p w14:paraId="6959A392"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75" w:type="pct"/>
            <w:vAlign w:val="center"/>
          </w:tcPr>
          <w:p w14:paraId="33E4191E"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51" w:type="pct"/>
            <w:vAlign w:val="center"/>
          </w:tcPr>
          <w:p w14:paraId="46F8AAEA"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r>
      <w:tr w:rsidR="00261AB2" w:rsidRPr="006417ED" w14:paraId="5267C9A6" w14:textId="4CC1B77D" w:rsidTr="00261AB2">
        <w:trPr>
          <w:trHeight w:val="567"/>
        </w:trPr>
        <w:tc>
          <w:tcPr>
            <w:tcW w:w="1937" w:type="pct"/>
            <w:vAlign w:val="center"/>
          </w:tcPr>
          <w:p w14:paraId="31555046" w14:textId="0504B05E" w:rsidR="00261AB2" w:rsidRPr="006417ED"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r w:rsidRPr="006417ED">
              <w:rPr>
                <w:rFonts w:eastAsiaTheme="minorEastAsia" w:hint="eastAsia"/>
                <w:noProof/>
                <w:color w:val="FF0000"/>
                <w:lang w:val="en-US" w:eastAsia="zh-CN"/>
              </w:rPr>
              <w:t>Draft introduction/methodology chapter</w:t>
            </w:r>
            <w:r>
              <w:rPr>
                <w:rFonts w:eastAsiaTheme="minorEastAsia" w:hint="eastAsia"/>
                <w:noProof/>
                <w:color w:val="FF0000"/>
                <w:lang w:val="en-US" w:eastAsia="zh-CN"/>
              </w:rPr>
              <w:t>s</w:t>
            </w:r>
          </w:p>
        </w:tc>
        <w:tc>
          <w:tcPr>
            <w:tcW w:w="246" w:type="pct"/>
            <w:vAlign w:val="center"/>
          </w:tcPr>
          <w:p w14:paraId="59976887"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75" w:type="pct"/>
            <w:vAlign w:val="center"/>
          </w:tcPr>
          <w:p w14:paraId="46007108"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63" w:type="pct"/>
            <w:shd w:val="clear" w:color="auto" w:fill="BFBFBF" w:themeFill="background1" w:themeFillShade="BF"/>
            <w:vAlign w:val="center"/>
          </w:tcPr>
          <w:p w14:paraId="59FDBA3B"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34" w:type="pct"/>
            <w:shd w:val="clear" w:color="auto" w:fill="BFBFBF" w:themeFill="background1" w:themeFillShade="BF"/>
            <w:vAlign w:val="center"/>
          </w:tcPr>
          <w:p w14:paraId="1A8A7A01"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51" w:type="pct"/>
            <w:vAlign w:val="center"/>
          </w:tcPr>
          <w:p w14:paraId="4747D404"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69" w:type="pct"/>
            <w:vAlign w:val="center"/>
          </w:tcPr>
          <w:p w14:paraId="733E75B1"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57" w:type="pct"/>
            <w:vAlign w:val="center"/>
          </w:tcPr>
          <w:p w14:paraId="3E35F49F"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86" w:type="pct"/>
            <w:vAlign w:val="center"/>
          </w:tcPr>
          <w:p w14:paraId="75BFF3A9"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40" w:type="pct"/>
            <w:vAlign w:val="center"/>
          </w:tcPr>
          <w:p w14:paraId="5FF397AC"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17" w:type="pct"/>
            <w:vAlign w:val="center"/>
          </w:tcPr>
          <w:p w14:paraId="211FEAE7"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75" w:type="pct"/>
            <w:vAlign w:val="center"/>
          </w:tcPr>
          <w:p w14:paraId="4F7478EF"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51" w:type="pct"/>
            <w:vAlign w:val="center"/>
          </w:tcPr>
          <w:p w14:paraId="3EA90B9B"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r>
      <w:tr w:rsidR="00261AB2" w:rsidRPr="006417ED" w14:paraId="5D5BFFCF" w14:textId="762F00F0" w:rsidTr="00261AB2">
        <w:trPr>
          <w:trHeight w:val="567"/>
        </w:trPr>
        <w:tc>
          <w:tcPr>
            <w:tcW w:w="1937" w:type="pct"/>
            <w:vAlign w:val="center"/>
          </w:tcPr>
          <w:p w14:paraId="72AFD685" w14:textId="5CE6D1D4" w:rsidR="00261AB2" w:rsidRPr="006417ED"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r w:rsidRPr="006417ED">
              <w:rPr>
                <w:rFonts w:eastAsiaTheme="minorEastAsia" w:hint="eastAsia"/>
                <w:noProof/>
                <w:color w:val="FF0000"/>
                <w:lang w:val="en-US" w:eastAsia="zh-CN"/>
              </w:rPr>
              <w:t>Questionnaire design</w:t>
            </w:r>
            <w:r>
              <w:rPr>
                <w:rFonts w:eastAsiaTheme="minorEastAsia" w:hint="eastAsia"/>
                <w:noProof/>
                <w:color w:val="FF0000"/>
                <w:lang w:val="en-US" w:eastAsia="zh-CN"/>
              </w:rPr>
              <w:t xml:space="preserve"> and test</w:t>
            </w:r>
          </w:p>
        </w:tc>
        <w:tc>
          <w:tcPr>
            <w:tcW w:w="246" w:type="pct"/>
            <w:vAlign w:val="center"/>
          </w:tcPr>
          <w:p w14:paraId="1743B6BC"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75" w:type="pct"/>
            <w:vAlign w:val="center"/>
          </w:tcPr>
          <w:p w14:paraId="20556918"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63" w:type="pct"/>
            <w:vAlign w:val="center"/>
          </w:tcPr>
          <w:p w14:paraId="6B8DFD2D"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34" w:type="pct"/>
            <w:vAlign w:val="center"/>
          </w:tcPr>
          <w:p w14:paraId="715517B4"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51" w:type="pct"/>
            <w:shd w:val="clear" w:color="auto" w:fill="BFBFBF" w:themeFill="background1" w:themeFillShade="BF"/>
            <w:vAlign w:val="center"/>
          </w:tcPr>
          <w:p w14:paraId="1B8E4C0C"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69" w:type="pct"/>
            <w:vAlign w:val="center"/>
          </w:tcPr>
          <w:p w14:paraId="22BC5196"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57" w:type="pct"/>
            <w:vAlign w:val="center"/>
          </w:tcPr>
          <w:p w14:paraId="2D929FEA"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86" w:type="pct"/>
            <w:vAlign w:val="center"/>
          </w:tcPr>
          <w:p w14:paraId="0DA8C245"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40" w:type="pct"/>
            <w:vAlign w:val="center"/>
          </w:tcPr>
          <w:p w14:paraId="1E3190AF"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17" w:type="pct"/>
            <w:vAlign w:val="center"/>
          </w:tcPr>
          <w:p w14:paraId="2B989F0B"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75" w:type="pct"/>
            <w:vAlign w:val="center"/>
          </w:tcPr>
          <w:p w14:paraId="1E08AF30"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51" w:type="pct"/>
            <w:vAlign w:val="center"/>
          </w:tcPr>
          <w:p w14:paraId="0443E9E8"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r>
      <w:tr w:rsidR="00261AB2" w:rsidRPr="006417ED" w14:paraId="2736A112" w14:textId="3C71205B" w:rsidTr="00261AB2">
        <w:trPr>
          <w:trHeight w:val="567"/>
        </w:trPr>
        <w:tc>
          <w:tcPr>
            <w:tcW w:w="1937" w:type="pct"/>
            <w:vAlign w:val="center"/>
          </w:tcPr>
          <w:p w14:paraId="2D719E96" w14:textId="43EDF0CC" w:rsidR="00261AB2" w:rsidRPr="006417ED" w:rsidRDefault="00261AB2" w:rsidP="0069482E">
            <w:pPr>
              <w:pStyle w:val="References"/>
              <w:snapToGrid w:val="0"/>
              <w:spacing w:before="0" w:line="240" w:lineRule="auto"/>
              <w:ind w:left="0" w:firstLine="0"/>
              <w:contextualSpacing w:val="0"/>
              <w:jc w:val="center"/>
              <w:rPr>
                <w:rFonts w:eastAsiaTheme="minorEastAsia"/>
                <w:noProof/>
                <w:color w:val="FF0000"/>
                <w:lang w:val="en-US"/>
              </w:rPr>
            </w:pPr>
            <w:r w:rsidRPr="006417ED">
              <w:rPr>
                <w:rFonts w:eastAsiaTheme="minorEastAsia"/>
                <w:noProof/>
                <w:color w:val="FF0000"/>
                <w:lang w:val="en-US"/>
              </w:rPr>
              <w:t>Issuing questionnaires</w:t>
            </w:r>
          </w:p>
        </w:tc>
        <w:tc>
          <w:tcPr>
            <w:tcW w:w="246" w:type="pct"/>
            <w:vAlign w:val="center"/>
          </w:tcPr>
          <w:p w14:paraId="147D53ED"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75" w:type="pct"/>
            <w:vAlign w:val="center"/>
          </w:tcPr>
          <w:p w14:paraId="236F21C1"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63" w:type="pct"/>
            <w:vAlign w:val="center"/>
          </w:tcPr>
          <w:p w14:paraId="6659B9E7"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34" w:type="pct"/>
            <w:vAlign w:val="center"/>
          </w:tcPr>
          <w:p w14:paraId="5D4F69A3"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51" w:type="pct"/>
            <w:shd w:val="clear" w:color="auto" w:fill="BFBFBF" w:themeFill="background1" w:themeFillShade="BF"/>
            <w:vAlign w:val="center"/>
          </w:tcPr>
          <w:p w14:paraId="7C2086E7"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69" w:type="pct"/>
            <w:shd w:val="clear" w:color="auto" w:fill="BFBFBF" w:themeFill="background1" w:themeFillShade="BF"/>
            <w:vAlign w:val="center"/>
          </w:tcPr>
          <w:p w14:paraId="3F889E60"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57" w:type="pct"/>
            <w:vAlign w:val="center"/>
          </w:tcPr>
          <w:p w14:paraId="7730AFE6"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86" w:type="pct"/>
            <w:vAlign w:val="center"/>
          </w:tcPr>
          <w:p w14:paraId="7CD43F4B"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40" w:type="pct"/>
            <w:vAlign w:val="center"/>
          </w:tcPr>
          <w:p w14:paraId="758D2B3C"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17" w:type="pct"/>
            <w:vAlign w:val="center"/>
          </w:tcPr>
          <w:p w14:paraId="1C6C60FB"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75" w:type="pct"/>
            <w:vAlign w:val="center"/>
          </w:tcPr>
          <w:p w14:paraId="77373BCB"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51" w:type="pct"/>
            <w:vAlign w:val="center"/>
          </w:tcPr>
          <w:p w14:paraId="5AF309F0"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r>
      <w:tr w:rsidR="00261AB2" w:rsidRPr="006417ED" w14:paraId="77EE439D" w14:textId="38D135F2" w:rsidTr="00261AB2">
        <w:trPr>
          <w:trHeight w:val="567"/>
        </w:trPr>
        <w:tc>
          <w:tcPr>
            <w:tcW w:w="1937" w:type="pct"/>
            <w:vAlign w:val="center"/>
          </w:tcPr>
          <w:p w14:paraId="75CDF30C" w14:textId="6E46FBA9" w:rsidR="00261AB2" w:rsidRPr="006417ED"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r w:rsidRPr="006417ED">
              <w:rPr>
                <w:rFonts w:eastAsiaTheme="minorEastAsia" w:hint="eastAsia"/>
                <w:noProof/>
                <w:color w:val="FF0000"/>
                <w:lang w:val="en-US" w:eastAsia="zh-CN"/>
              </w:rPr>
              <w:t>Colle</w:t>
            </w:r>
            <w:r>
              <w:rPr>
                <w:rFonts w:eastAsiaTheme="minorEastAsia" w:hint="eastAsia"/>
                <w:noProof/>
                <w:color w:val="FF0000"/>
                <w:lang w:val="en-US" w:eastAsia="zh-CN"/>
              </w:rPr>
              <w:t>c</w:t>
            </w:r>
            <w:r w:rsidRPr="006417ED">
              <w:rPr>
                <w:rFonts w:eastAsiaTheme="minorEastAsia" w:hint="eastAsia"/>
                <w:noProof/>
                <w:color w:val="FF0000"/>
                <w:lang w:val="en-US" w:eastAsia="zh-CN"/>
              </w:rPr>
              <w:t>ting questionnaire</w:t>
            </w:r>
            <w:r>
              <w:rPr>
                <w:rFonts w:eastAsiaTheme="minorEastAsia" w:hint="eastAsia"/>
                <w:noProof/>
                <w:color w:val="FF0000"/>
                <w:lang w:val="en-US" w:eastAsia="zh-CN"/>
              </w:rPr>
              <w:t>s</w:t>
            </w:r>
          </w:p>
        </w:tc>
        <w:tc>
          <w:tcPr>
            <w:tcW w:w="246" w:type="pct"/>
            <w:vAlign w:val="center"/>
          </w:tcPr>
          <w:p w14:paraId="2DCB9B95"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75" w:type="pct"/>
            <w:vAlign w:val="center"/>
          </w:tcPr>
          <w:p w14:paraId="23E199E0"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63" w:type="pct"/>
            <w:vAlign w:val="center"/>
          </w:tcPr>
          <w:p w14:paraId="2A3E6773"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34" w:type="pct"/>
            <w:vAlign w:val="center"/>
          </w:tcPr>
          <w:p w14:paraId="3F045897"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51" w:type="pct"/>
            <w:vAlign w:val="center"/>
          </w:tcPr>
          <w:p w14:paraId="7BFED8D3"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69" w:type="pct"/>
            <w:vAlign w:val="center"/>
          </w:tcPr>
          <w:p w14:paraId="1D173651"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57" w:type="pct"/>
            <w:shd w:val="clear" w:color="auto" w:fill="BFBFBF" w:themeFill="background1" w:themeFillShade="BF"/>
            <w:vAlign w:val="center"/>
          </w:tcPr>
          <w:p w14:paraId="1E8B84DD"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86" w:type="pct"/>
            <w:vAlign w:val="center"/>
          </w:tcPr>
          <w:p w14:paraId="4F035E5E"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40" w:type="pct"/>
            <w:vAlign w:val="center"/>
          </w:tcPr>
          <w:p w14:paraId="4F481CCE"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17" w:type="pct"/>
            <w:vAlign w:val="center"/>
          </w:tcPr>
          <w:p w14:paraId="6B4F9204"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75" w:type="pct"/>
            <w:vAlign w:val="center"/>
          </w:tcPr>
          <w:p w14:paraId="50DF785F"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51" w:type="pct"/>
            <w:vAlign w:val="center"/>
          </w:tcPr>
          <w:p w14:paraId="4D0F651F"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r>
      <w:tr w:rsidR="00261AB2" w:rsidRPr="006417ED" w14:paraId="642B4772" w14:textId="62A738CA" w:rsidTr="00261AB2">
        <w:trPr>
          <w:trHeight w:val="567"/>
        </w:trPr>
        <w:tc>
          <w:tcPr>
            <w:tcW w:w="1937" w:type="pct"/>
            <w:vAlign w:val="center"/>
          </w:tcPr>
          <w:p w14:paraId="0AA4D626" w14:textId="2969E969" w:rsidR="00261AB2" w:rsidRPr="006417ED"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r>
              <w:rPr>
                <w:rFonts w:eastAsiaTheme="minorEastAsia" w:hint="eastAsia"/>
                <w:noProof/>
                <w:color w:val="FF0000"/>
                <w:lang w:val="en-US" w:eastAsia="zh-CN"/>
              </w:rPr>
              <w:t>Sending remain email</w:t>
            </w:r>
          </w:p>
        </w:tc>
        <w:tc>
          <w:tcPr>
            <w:tcW w:w="246" w:type="pct"/>
            <w:vAlign w:val="center"/>
          </w:tcPr>
          <w:p w14:paraId="1B7461F3"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75" w:type="pct"/>
            <w:vAlign w:val="center"/>
          </w:tcPr>
          <w:p w14:paraId="3ADC89D9"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63" w:type="pct"/>
            <w:vAlign w:val="center"/>
          </w:tcPr>
          <w:p w14:paraId="7F2F021D"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34" w:type="pct"/>
            <w:vAlign w:val="center"/>
          </w:tcPr>
          <w:p w14:paraId="10742044"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51" w:type="pct"/>
            <w:vAlign w:val="center"/>
          </w:tcPr>
          <w:p w14:paraId="3F5024CC"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69" w:type="pct"/>
            <w:vAlign w:val="center"/>
          </w:tcPr>
          <w:p w14:paraId="4290FBF5"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57" w:type="pct"/>
            <w:shd w:val="clear" w:color="auto" w:fill="BFBFBF" w:themeFill="background1" w:themeFillShade="BF"/>
            <w:vAlign w:val="center"/>
          </w:tcPr>
          <w:p w14:paraId="4F1EB74D"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86" w:type="pct"/>
            <w:vAlign w:val="center"/>
          </w:tcPr>
          <w:p w14:paraId="59743D91"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40" w:type="pct"/>
            <w:vAlign w:val="center"/>
          </w:tcPr>
          <w:p w14:paraId="5B6AD3FE"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17" w:type="pct"/>
            <w:vAlign w:val="center"/>
          </w:tcPr>
          <w:p w14:paraId="615B1DD9"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75" w:type="pct"/>
            <w:vAlign w:val="center"/>
          </w:tcPr>
          <w:p w14:paraId="7AE6B403"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51" w:type="pct"/>
            <w:vAlign w:val="center"/>
          </w:tcPr>
          <w:p w14:paraId="443A981E"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r>
      <w:tr w:rsidR="00261AB2" w:rsidRPr="006417ED" w14:paraId="51251CF3" w14:textId="16EA7E9C" w:rsidTr="00261AB2">
        <w:trPr>
          <w:trHeight w:val="567"/>
        </w:trPr>
        <w:tc>
          <w:tcPr>
            <w:tcW w:w="1937" w:type="pct"/>
            <w:vAlign w:val="center"/>
          </w:tcPr>
          <w:p w14:paraId="6B60CEC8" w14:textId="62BE8C21" w:rsidR="00261AB2" w:rsidRPr="006417ED"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r>
              <w:rPr>
                <w:rFonts w:eastAsiaTheme="minorEastAsia" w:hint="eastAsia"/>
                <w:noProof/>
                <w:color w:val="FF0000"/>
                <w:lang w:val="en-US" w:eastAsia="zh-CN"/>
              </w:rPr>
              <w:t>Data analysis</w:t>
            </w:r>
          </w:p>
        </w:tc>
        <w:tc>
          <w:tcPr>
            <w:tcW w:w="246" w:type="pct"/>
            <w:vAlign w:val="center"/>
          </w:tcPr>
          <w:p w14:paraId="20326571"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75" w:type="pct"/>
            <w:vAlign w:val="center"/>
          </w:tcPr>
          <w:p w14:paraId="77C5396D"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63" w:type="pct"/>
            <w:vAlign w:val="center"/>
          </w:tcPr>
          <w:p w14:paraId="127B47BD"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34" w:type="pct"/>
            <w:vAlign w:val="center"/>
          </w:tcPr>
          <w:p w14:paraId="5E3D9390"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51" w:type="pct"/>
            <w:vAlign w:val="center"/>
          </w:tcPr>
          <w:p w14:paraId="25A77DFD"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69" w:type="pct"/>
            <w:vAlign w:val="center"/>
          </w:tcPr>
          <w:p w14:paraId="67687DEE"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57" w:type="pct"/>
            <w:vAlign w:val="center"/>
          </w:tcPr>
          <w:p w14:paraId="2EB403B4"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86" w:type="pct"/>
            <w:shd w:val="clear" w:color="auto" w:fill="BFBFBF" w:themeFill="background1" w:themeFillShade="BF"/>
            <w:vAlign w:val="center"/>
          </w:tcPr>
          <w:p w14:paraId="1E8DE4B7"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40" w:type="pct"/>
            <w:vAlign w:val="center"/>
          </w:tcPr>
          <w:p w14:paraId="448C0C02"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17" w:type="pct"/>
            <w:vAlign w:val="center"/>
          </w:tcPr>
          <w:p w14:paraId="12E0F11C"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75" w:type="pct"/>
            <w:vAlign w:val="center"/>
          </w:tcPr>
          <w:p w14:paraId="0C000AD4"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51" w:type="pct"/>
            <w:vAlign w:val="center"/>
          </w:tcPr>
          <w:p w14:paraId="3D07D3A1"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r>
      <w:tr w:rsidR="00261AB2" w:rsidRPr="006417ED" w14:paraId="027C3CAA" w14:textId="704EA0BA" w:rsidTr="00261AB2">
        <w:trPr>
          <w:trHeight w:val="567"/>
        </w:trPr>
        <w:tc>
          <w:tcPr>
            <w:tcW w:w="1937" w:type="pct"/>
            <w:vAlign w:val="center"/>
          </w:tcPr>
          <w:p w14:paraId="322B39D8" w14:textId="4194D03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r w:rsidRPr="006417ED">
              <w:rPr>
                <w:rFonts w:eastAsiaTheme="minorEastAsia" w:hint="eastAsia"/>
                <w:noProof/>
                <w:color w:val="FF0000"/>
                <w:lang w:val="en-US" w:eastAsia="zh-CN"/>
              </w:rPr>
              <w:t>Draft</w:t>
            </w:r>
            <w:r>
              <w:rPr>
                <w:rFonts w:eastAsiaTheme="minorEastAsia" w:hint="eastAsia"/>
                <w:noProof/>
                <w:color w:val="FF0000"/>
                <w:lang w:val="en-US" w:eastAsia="zh-CN"/>
              </w:rPr>
              <w:t xml:space="preserve"> results/discussion/conclusion chapters</w:t>
            </w:r>
          </w:p>
        </w:tc>
        <w:tc>
          <w:tcPr>
            <w:tcW w:w="246" w:type="pct"/>
            <w:vAlign w:val="center"/>
          </w:tcPr>
          <w:p w14:paraId="3457D998"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75" w:type="pct"/>
            <w:vAlign w:val="center"/>
          </w:tcPr>
          <w:p w14:paraId="7B09F019"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63" w:type="pct"/>
            <w:vAlign w:val="center"/>
          </w:tcPr>
          <w:p w14:paraId="12013BA3"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34" w:type="pct"/>
            <w:vAlign w:val="center"/>
          </w:tcPr>
          <w:p w14:paraId="3751821A"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51" w:type="pct"/>
            <w:vAlign w:val="center"/>
          </w:tcPr>
          <w:p w14:paraId="7F036E2E"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69" w:type="pct"/>
            <w:vAlign w:val="center"/>
          </w:tcPr>
          <w:p w14:paraId="30FC64A4"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57" w:type="pct"/>
            <w:vAlign w:val="center"/>
          </w:tcPr>
          <w:p w14:paraId="5DADB2BB"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86" w:type="pct"/>
            <w:shd w:val="clear" w:color="auto" w:fill="BFBFBF" w:themeFill="background1" w:themeFillShade="BF"/>
            <w:vAlign w:val="center"/>
          </w:tcPr>
          <w:p w14:paraId="0DE8C025"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40" w:type="pct"/>
            <w:vAlign w:val="center"/>
          </w:tcPr>
          <w:p w14:paraId="351FF879"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17" w:type="pct"/>
            <w:vAlign w:val="center"/>
          </w:tcPr>
          <w:p w14:paraId="2838404D"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75" w:type="pct"/>
            <w:vAlign w:val="center"/>
          </w:tcPr>
          <w:p w14:paraId="7C05B683"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51" w:type="pct"/>
            <w:vAlign w:val="center"/>
          </w:tcPr>
          <w:p w14:paraId="1378E63A"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r>
      <w:tr w:rsidR="00261AB2" w:rsidRPr="006417ED" w14:paraId="12956958" w14:textId="2024ECB4" w:rsidTr="00261AB2">
        <w:trPr>
          <w:trHeight w:val="567"/>
        </w:trPr>
        <w:tc>
          <w:tcPr>
            <w:tcW w:w="1937" w:type="pct"/>
            <w:vAlign w:val="center"/>
          </w:tcPr>
          <w:p w14:paraId="732FEBF8" w14:textId="0EB63A49"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r>
              <w:rPr>
                <w:rFonts w:eastAsiaTheme="minorEastAsia" w:hint="eastAsia"/>
                <w:noProof/>
                <w:color w:val="FF0000"/>
                <w:lang w:val="en-US" w:eastAsia="zh-CN"/>
              </w:rPr>
              <w:t>Check, final proof-read, and submit</w:t>
            </w:r>
          </w:p>
        </w:tc>
        <w:tc>
          <w:tcPr>
            <w:tcW w:w="246" w:type="pct"/>
            <w:vAlign w:val="center"/>
          </w:tcPr>
          <w:p w14:paraId="17FE9E33"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75" w:type="pct"/>
            <w:vAlign w:val="center"/>
          </w:tcPr>
          <w:p w14:paraId="6A069D69"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63" w:type="pct"/>
            <w:vAlign w:val="center"/>
          </w:tcPr>
          <w:p w14:paraId="0AA26E36"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34" w:type="pct"/>
            <w:vAlign w:val="center"/>
          </w:tcPr>
          <w:p w14:paraId="07606D1C"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51" w:type="pct"/>
            <w:vAlign w:val="center"/>
          </w:tcPr>
          <w:p w14:paraId="396CA19B"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69" w:type="pct"/>
            <w:vAlign w:val="center"/>
          </w:tcPr>
          <w:p w14:paraId="22F95651"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57" w:type="pct"/>
            <w:vAlign w:val="center"/>
          </w:tcPr>
          <w:p w14:paraId="52713306"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86" w:type="pct"/>
            <w:shd w:val="clear" w:color="auto" w:fill="BFBFBF" w:themeFill="background1" w:themeFillShade="BF"/>
            <w:vAlign w:val="center"/>
          </w:tcPr>
          <w:p w14:paraId="67D49FC9"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40" w:type="pct"/>
            <w:vAlign w:val="center"/>
          </w:tcPr>
          <w:p w14:paraId="6302DCC0"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17" w:type="pct"/>
            <w:vAlign w:val="center"/>
          </w:tcPr>
          <w:p w14:paraId="6D24343B"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75" w:type="pct"/>
            <w:vAlign w:val="center"/>
          </w:tcPr>
          <w:p w14:paraId="30BCD55F"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51" w:type="pct"/>
            <w:vAlign w:val="center"/>
          </w:tcPr>
          <w:p w14:paraId="4399809E"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r>
      <w:tr w:rsidR="00261AB2" w:rsidRPr="006417ED" w14:paraId="4C7BED01" w14:textId="72E81552" w:rsidTr="00261AB2">
        <w:trPr>
          <w:trHeight w:val="567"/>
        </w:trPr>
        <w:tc>
          <w:tcPr>
            <w:tcW w:w="1937" w:type="pct"/>
            <w:vAlign w:val="center"/>
          </w:tcPr>
          <w:p w14:paraId="385338D9" w14:textId="49400C9D"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r>
              <w:rPr>
                <w:rFonts w:eastAsiaTheme="minorEastAsia" w:hint="eastAsia"/>
                <w:noProof/>
                <w:color w:val="FF0000"/>
                <w:lang w:val="en-US" w:eastAsia="zh-CN"/>
              </w:rPr>
              <w:t>Revision</w:t>
            </w:r>
          </w:p>
        </w:tc>
        <w:tc>
          <w:tcPr>
            <w:tcW w:w="246" w:type="pct"/>
            <w:vAlign w:val="center"/>
          </w:tcPr>
          <w:p w14:paraId="27927E2D"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75" w:type="pct"/>
            <w:vAlign w:val="center"/>
          </w:tcPr>
          <w:p w14:paraId="39FF50B3"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63" w:type="pct"/>
            <w:vAlign w:val="center"/>
          </w:tcPr>
          <w:p w14:paraId="12C7C064"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34" w:type="pct"/>
            <w:vAlign w:val="center"/>
          </w:tcPr>
          <w:p w14:paraId="142C7C3F"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51" w:type="pct"/>
            <w:vAlign w:val="center"/>
          </w:tcPr>
          <w:p w14:paraId="09A72E0B"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69" w:type="pct"/>
            <w:vAlign w:val="center"/>
          </w:tcPr>
          <w:p w14:paraId="6D9E1577"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57" w:type="pct"/>
            <w:vAlign w:val="center"/>
          </w:tcPr>
          <w:p w14:paraId="64AA5C48"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86" w:type="pct"/>
            <w:shd w:val="clear" w:color="auto" w:fill="auto"/>
            <w:vAlign w:val="center"/>
          </w:tcPr>
          <w:p w14:paraId="76A31F21"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40" w:type="pct"/>
            <w:shd w:val="clear" w:color="auto" w:fill="BFBFBF" w:themeFill="background1" w:themeFillShade="BF"/>
            <w:vAlign w:val="center"/>
          </w:tcPr>
          <w:p w14:paraId="6AEE212F"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17" w:type="pct"/>
            <w:shd w:val="clear" w:color="auto" w:fill="BFBFBF" w:themeFill="background1" w:themeFillShade="BF"/>
            <w:vAlign w:val="center"/>
          </w:tcPr>
          <w:p w14:paraId="67BDEEBC"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75" w:type="pct"/>
            <w:shd w:val="clear" w:color="auto" w:fill="BFBFBF" w:themeFill="background1" w:themeFillShade="BF"/>
            <w:vAlign w:val="center"/>
          </w:tcPr>
          <w:p w14:paraId="115504E6"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c>
          <w:tcPr>
            <w:tcW w:w="251" w:type="pct"/>
            <w:shd w:val="clear" w:color="auto" w:fill="BFBFBF" w:themeFill="background1" w:themeFillShade="BF"/>
            <w:vAlign w:val="center"/>
          </w:tcPr>
          <w:p w14:paraId="4C86E885" w14:textId="77777777" w:rsidR="00261AB2" w:rsidRDefault="00261AB2" w:rsidP="0069482E">
            <w:pPr>
              <w:pStyle w:val="References"/>
              <w:snapToGrid w:val="0"/>
              <w:spacing w:before="0" w:line="240" w:lineRule="auto"/>
              <w:ind w:left="0" w:firstLine="0"/>
              <w:contextualSpacing w:val="0"/>
              <w:jc w:val="center"/>
              <w:rPr>
                <w:rFonts w:eastAsiaTheme="minorEastAsia"/>
                <w:noProof/>
                <w:color w:val="FF0000"/>
                <w:lang w:val="en-US" w:eastAsia="zh-CN"/>
              </w:rPr>
            </w:pPr>
          </w:p>
        </w:tc>
      </w:tr>
    </w:tbl>
    <w:p w14:paraId="479248F2" w14:textId="77777777" w:rsidR="00767E16" w:rsidRPr="006417ED" w:rsidRDefault="00767E16" w:rsidP="0069482E">
      <w:pPr>
        <w:pStyle w:val="References"/>
        <w:snapToGrid w:val="0"/>
        <w:spacing w:before="0" w:line="240" w:lineRule="auto"/>
        <w:contextualSpacing w:val="0"/>
        <w:rPr>
          <w:rFonts w:eastAsiaTheme="minorEastAsia"/>
          <w:noProof/>
          <w:lang w:val="en-US"/>
        </w:rPr>
      </w:pPr>
    </w:p>
    <w:p w14:paraId="25609557" w14:textId="77777777" w:rsidR="00261AB2" w:rsidRDefault="00261AB2" w:rsidP="0069482E">
      <w:pPr>
        <w:pStyle w:val="References"/>
        <w:spacing w:before="0" w:line="240" w:lineRule="auto"/>
        <w:rPr>
          <w:rFonts w:eastAsiaTheme="minorEastAsia"/>
          <w:noProof/>
        </w:rPr>
        <w:sectPr w:rsidR="00261AB2" w:rsidSect="00261AB2">
          <w:pgSz w:w="16838" w:h="11906" w:orient="landscape"/>
          <w:pgMar w:top="1800" w:right="1440" w:bottom="1800" w:left="1440" w:header="851" w:footer="992" w:gutter="0"/>
          <w:cols w:space="425"/>
          <w:docGrid w:type="lines" w:linePitch="312"/>
        </w:sectPr>
      </w:pPr>
    </w:p>
    <w:p w14:paraId="2D5AC56B" w14:textId="77777777" w:rsidR="008711D6" w:rsidRPr="006417ED" w:rsidRDefault="008711D6" w:rsidP="0069482E">
      <w:pPr>
        <w:pStyle w:val="Tabletitle"/>
        <w:spacing w:before="0" w:line="240" w:lineRule="auto"/>
      </w:pPr>
      <w:r w:rsidRPr="006417ED">
        <w:lastRenderedPageBreak/>
        <w:t>Table 1. The key environmental issues in Pakistan.</w:t>
      </w:r>
    </w:p>
    <w:tbl>
      <w:tblPr>
        <w:tblStyle w:val="GridTable6Colorful1"/>
        <w:tblW w:w="5000" w:type="pct"/>
        <w:tblLayout w:type="fixed"/>
        <w:tblLook w:val="04A0" w:firstRow="1" w:lastRow="0" w:firstColumn="1" w:lastColumn="0" w:noHBand="0" w:noVBand="1"/>
      </w:tblPr>
      <w:tblGrid>
        <w:gridCol w:w="1414"/>
        <w:gridCol w:w="4765"/>
        <w:gridCol w:w="904"/>
        <w:gridCol w:w="1213"/>
      </w:tblGrid>
      <w:tr w:rsidR="008711D6" w:rsidRPr="006417ED" w14:paraId="5D194D10" w14:textId="77777777" w:rsidTr="009368D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2" w:type="pct"/>
            <w:noWrap/>
            <w:hideMark/>
          </w:tcPr>
          <w:p w14:paraId="0E546B8C" w14:textId="77777777" w:rsidR="008711D6" w:rsidRPr="006417ED" w:rsidRDefault="008711D6" w:rsidP="0069482E">
            <w:pPr>
              <w:widowControl/>
              <w:jc w:val="center"/>
              <w:rPr>
                <w:rFonts w:ascii="Times New Roman" w:eastAsia="Times New Roman" w:hAnsi="Times New Roman" w:cs="Times New Roman"/>
                <w:color w:val="auto"/>
                <w:kern w:val="0"/>
                <w:sz w:val="24"/>
                <w:szCs w:val="24"/>
                <w:lang w:val="en-GB"/>
              </w:rPr>
            </w:pPr>
          </w:p>
        </w:tc>
        <w:tc>
          <w:tcPr>
            <w:tcW w:w="2872" w:type="pct"/>
            <w:noWrap/>
            <w:hideMark/>
          </w:tcPr>
          <w:p w14:paraId="57AE8CE2" w14:textId="77777777" w:rsidR="008711D6" w:rsidRPr="006417ED" w:rsidRDefault="008711D6" w:rsidP="0069482E">
            <w:pPr>
              <w:widowControl/>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Key Environmental Issues</w:t>
            </w:r>
          </w:p>
        </w:tc>
        <w:tc>
          <w:tcPr>
            <w:tcW w:w="545" w:type="pct"/>
            <w:noWrap/>
            <w:hideMark/>
          </w:tcPr>
          <w:p w14:paraId="5E5FAEB0" w14:textId="77777777" w:rsidR="008711D6" w:rsidRPr="006417ED" w:rsidRDefault="008711D6" w:rsidP="0069482E">
            <w:pPr>
              <w:widowControl/>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auto"/>
                <w:kern w:val="0"/>
                <w:sz w:val="22"/>
                <w:lang w:val="en-GB"/>
              </w:rPr>
            </w:pPr>
          </w:p>
        </w:tc>
        <w:tc>
          <w:tcPr>
            <w:tcW w:w="731" w:type="pct"/>
          </w:tcPr>
          <w:p w14:paraId="17BD880E" w14:textId="77777777" w:rsidR="008711D6" w:rsidRPr="006417ED" w:rsidRDefault="008711D6" w:rsidP="0069482E">
            <w:pPr>
              <w:widowControl/>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Criticality</w:t>
            </w:r>
          </w:p>
        </w:tc>
      </w:tr>
      <w:tr w:rsidR="008711D6" w:rsidRPr="006417ED" w14:paraId="729606B4" w14:textId="77777777" w:rsidTr="009368D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2" w:type="pct"/>
            <w:vMerge w:val="restart"/>
            <w:noWrap/>
            <w:hideMark/>
          </w:tcPr>
          <w:p w14:paraId="2EAE3FB2" w14:textId="77777777" w:rsidR="008711D6" w:rsidRPr="006417ED" w:rsidRDefault="008711D6" w:rsidP="0069482E">
            <w:pPr>
              <w:widowControl/>
              <w:jc w:val="center"/>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Air</w:t>
            </w:r>
          </w:p>
        </w:tc>
        <w:tc>
          <w:tcPr>
            <w:tcW w:w="2872" w:type="pct"/>
            <w:noWrap/>
            <w:hideMark/>
          </w:tcPr>
          <w:p w14:paraId="6DCE642E" w14:textId="77777777" w:rsidR="008711D6" w:rsidRPr="006417ED" w:rsidRDefault="008711D6" w:rsidP="0069482E">
            <w:pPr>
              <w:widowControl/>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PM2.5 air pollution, population exposed to levels exceeding WHO guideline value (% of total)</w:t>
            </w:r>
          </w:p>
        </w:tc>
        <w:tc>
          <w:tcPr>
            <w:tcW w:w="545" w:type="pct"/>
            <w:noWrap/>
            <w:hideMark/>
          </w:tcPr>
          <w:p w14:paraId="21E634B8" w14:textId="77777777" w:rsidR="008711D6" w:rsidRPr="006417ED" w:rsidRDefault="008711D6" w:rsidP="0069482E">
            <w:pPr>
              <w:widowControl/>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99.99%</w:t>
            </w:r>
          </w:p>
          <w:p w14:paraId="17814200" w14:textId="77777777" w:rsidR="008711D6" w:rsidRPr="006417ED" w:rsidRDefault="008711D6" w:rsidP="0069482E">
            <w:pPr>
              <w:widowControl/>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2013)</w:t>
            </w:r>
          </w:p>
        </w:tc>
        <w:tc>
          <w:tcPr>
            <w:tcW w:w="731" w:type="pct"/>
          </w:tcPr>
          <w:p w14:paraId="54CDB498" w14:textId="77777777" w:rsidR="008711D6" w:rsidRPr="006417ED" w:rsidRDefault="008711D6" w:rsidP="0069482E">
            <w:pPr>
              <w:widowControl/>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0.8</w:t>
            </w:r>
          </w:p>
        </w:tc>
      </w:tr>
      <w:tr w:rsidR="008711D6" w:rsidRPr="006417ED" w14:paraId="08660823" w14:textId="77777777" w:rsidTr="009368DF">
        <w:trPr>
          <w:trHeight w:val="300"/>
        </w:trPr>
        <w:tc>
          <w:tcPr>
            <w:cnfStyle w:val="001000000000" w:firstRow="0" w:lastRow="0" w:firstColumn="1" w:lastColumn="0" w:oddVBand="0" w:evenVBand="0" w:oddHBand="0" w:evenHBand="0" w:firstRowFirstColumn="0" w:firstRowLastColumn="0" w:lastRowFirstColumn="0" w:lastRowLastColumn="0"/>
            <w:tcW w:w="852" w:type="pct"/>
            <w:vMerge/>
            <w:noWrap/>
            <w:hideMark/>
          </w:tcPr>
          <w:p w14:paraId="008C1F48" w14:textId="77777777" w:rsidR="008711D6" w:rsidRPr="006417ED" w:rsidRDefault="008711D6" w:rsidP="0069482E">
            <w:pPr>
              <w:widowControl/>
              <w:jc w:val="center"/>
              <w:rPr>
                <w:rFonts w:ascii="Calibri" w:eastAsia="Times New Roman" w:hAnsi="Calibri" w:cs="Times New Roman"/>
                <w:color w:val="auto"/>
                <w:kern w:val="0"/>
                <w:sz w:val="22"/>
                <w:lang w:val="en-GB"/>
              </w:rPr>
            </w:pPr>
          </w:p>
        </w:tc>
        <w:tc>
          <w:tcPr>
            <w:tcW w:w="2872" w:type="pct"/>
            <w:noWrap/>
            <w:hideMark/>
          </w:tcPr>
          <w:p w14:paraId="1A98B240" w14:textId="77777777" w:rsidR="008711D6" w:rsidRPr="006417ED" w:rsidRDefault="008711D6" w:rsidP="0069482E">
            <w:pPr>
              <w:widowControl/>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CO2 emissions (kg per 2005 US$ of GDP)</w:t>
            </w:r>
          </w:p>
        </w:tc>
        <w:tc>
          <w:tcPr>
            <w:tcW w:w="545" w:type="pct"/>
            <w:noWrap/>
            <w:hideMark/>
          </w:tcPr>
          <w:p w14:paraId="6EFAF15A" w14:textId="77777777" w:rsidR="008711D6" w:rsidRPr="006417ED" w:rsidRDefault="008711D6" w:rsidP="0069482E">
            <w:pPr>
              <w:widowControl/>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1.23</w:t>
            </w:r>
          </w:p>
          <w:p w14:paraId="2C0A0691" w14:textId="77777777" w:rsidR="008711D6" w:rsidRPr="006417ED" w:rsidRDefault="008711D6" w:rsidP="0069482E">
            <w:pPr>
              <w:widowControl/>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2011)</w:t>
            </w:r>
          </w:p>
        </w:tc>
        <w:tc>
          <w:tcPr>
            <w:tcW w:w="731" w:type="pct"/>
          </w:tcPr>
          <w:p w14:paraId="17AAA419" w14:textId="77777777" w:rsidR="008711D6" w:rsidRPr="006417ED" w:rsidRDefault="008711D6" w:rsidP="0069482E">
            <w:pPr>
              <w:widowControl/>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0.83</w:t>
            </w:r>
          </w:p>
        </w:tc>
      </w:tr>
      <w:tr w:rsidR="008711D6" w:rsidRPr="006417ED" w14:paraId="46630958" w14:textId="77777777" w:rsidTr="009368D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2" w:type="pct"/>
            <w:vMerge w:val="restart"/>
            <w:noWrap/>
            <w:hideMark/>
          </w:tcPr>
          <w:p w14:paraId="4D52CAE8" w14:textId="77777777" w:rsidR="008711D6" w:rsidRPr="006417ED" w:rsidRDefault="008711D6" w:rsidP="0069482E">
            <w:pPr>
              <w:widowControl/>
              <w:jc w:val="center"/>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Water</w:t>
            </w:r>
          </w:p>
        </w:tc>
        <w:tc>
          <w:tcPr>
            <w:tcW w:w="2872" w:type="pct"/>
            <w:noWrap/>
            <w:hideMark/>
          </w:tcPr>
          <w:p w14:paraId="7C3EF5DA" w14:textId="77777777" w:rsidR="008711D6" w:rsidRPr="006417ED" w:rsidRDefault="008711D6" w:rsidP="0069482E">
            <w:pPr>
              <w:widowControl/>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Water productivity, total (constant 2005 US$ GDP per cubic meter of total freshwater withdrawal)</w:t>
            </w:r>
          </w:p>
        </w:tc>
        <w:tc>
          <w:tcPr>
            <w:tcW w:w="545" w:type="pct"/>
            <w:noWrap/>
            <w:hideMark/>
          </w:tcPr>
          <w:p w14:paraId="166AA8A7" w14:textId="77777777" w:rsidR="008711D6" w:rsidRPr="006417ED" w:rsidRDefault="008711D6" w:rsidP="0069482E">
            <w:pPr>
              <w:widowControl/>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0.78</w:t>
            </w:r>
          </w:p>
          <w:p w14:paraId="14D4DD45" w14:textId="77777777" w:rsidR="008711D6" w:rsidRPr="006417ED" w:rsidRDefault="008711D6" w:rsidP="0069482E">
            <w:pPr>
              <w:widowControl/>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2013)</w:t>
            </w:r>
          </w:p>
        </w:tc>
        <w:tc>
          <w:tcPr>
            <w:tcW w:w="731" w:type="pct"/>
          </w:tcPr>
          <w:p w14:paraId="4539684C" w14:textId="77777777" w:rsidR="008711D6" w:rsidRPr="006417ED" w:rsidRDefault="008711D6" w:rsidP="0069482E">
            <w:pPr>
              <w:widowControl/>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0.96</w:t>
            </w:r>
          </w:p>
        </w:tc>
      </w:tr>
      <w:tr w:rsidR="008711D6" w:rsidRPr="006417ED" w14:paraId="78E208A8" w14:textId="77777777" w:rsidTr="009368DF">
        <w:trPr>
          <w:trHeight w:val="300"/>
        </w:trPr>
        <w:tc>
          <w:tcPr>
            <w:cnfStyle w:val="001000000000" w:firstRow="0" w:lastRow="0" w:firstColumn="1" w:lastColumn="0" w:oddVBand="0" w:evenVBand="0" w:oddHBand="0" w:evenHBand="0" w:firstRowFirstColumn="0" w:firstRowLastColumn="0" w:lastRowFirstColumn="0" w:lastRowLastColumn="0"/>
            <w:tcW w:w="852" w:type="pct"/>
            <w:vMerge/>
            <w:noWrap/>
            <w:hideMark/>
          </w:tcPr>
          <w:p w14:paraId="606A57B9" w14:textId="77777777" w:rsidR="008711D6" w:rsidRPr="006417ED" w:rsidRDefault="008711D6" w:rsidP="0069482E">
            <w:pPr>
              <w:widowControl/>
              <w:jc w:val="center"/>
              <w:rPr>
                <w:rFonts w:ascii="Calibri" w:eastAsia="Times New Roman" w:hAnsi="Calibri" w:cs="Times New Roman"/>
                <w:color w:val="auto"/>
                <w:kern w:val="0"/>
                <w:sz w:val="22"/>
                <w:lang w:val="en-GB"/>
              </w:rPr>
            </w:pPr>
          </w:p>
        </w:tc>
        <w:tc>
          <w:tcPr>
            <w:tcW w:w="2872" w:type="pct"/>
            <w:noWrap/>
            <w:hideMark/>
          </w:tcPr>
          <w:p w14:paraId="6AB43D7B" w14:textId="77777777" w:rsidR="008711D6" w:rsidRPr="006417ED" w:rsidRDefault="008711D6" w:rsidP="0069482E">
            <w:pPr>
              <w:widowControl/>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Renewable internal freshwater resources per capita (cubic meters)</w:t>
            </w:r>
          </w:p>
        </w:tc>
        <w:tc>
          <w:tcPr>
            <w:tcW w:w="545" w:type="pct"/>
            <w:noWrap/>
            <w:hideMark/>
          </w:tcPr>
          <w:p w14:paraId="1FA77964" w14:textId="77777777" w:rsidR="008711D6" w:rsidRPr="006417ED" w:rsidRDefault="008711D6" w:rsidP="0069482E">
            <w:pPr>
              <w:widowControl/>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303.54</w:t>
            </w:r>
          </w:p>
          <w:p w14:paraId="76E8C5C5" w14:textId="77777777" w:rsidR="008711D6" w:rsidRPr="006417ED" w:rsidRDefault="008711D6" w:rsidP="0069482E">
            <w:pPr>
              <w:widowControl/>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2013)</w:t>
            </w:r>
          </w:p>
        </w:tc>
        <w:tc>
          <w:tcPr>
            <w:tcW w:w="731" w:type="pct"/>
          </w:tcPr>
          <w:p w14:paraId="5AF80B9A" w14:textId="77777777" w:rsidR="008711D6" w:rsidRPr="006417ED" w:rsidRDefault="008711D6" w:rsidP="0069482E">
            <w:pPr>
              <w:widowControl/>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0.85</w:t>
            </w:r>
          </w:p>
        </w:tc>
      </w:tr>
      <w:tr w:rsidR="008711D6" w:rsidRPr="006417ED" w14:paraId="221C6013" w14:textId="77777777" w:rsidTr="009368D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2" w:type="pct"/>
            <w:vMerge/>
            <w:noWrap/>
            <w:hideMark/>
          </w:tcPr>
          <w:p w14:paraId="1272FC96" w14:textId="77777777" w:rsidR="008711D6" w:rsidRPr="006417ED" w:rsidRDefault="008711D6" w:rsidP="0069482E">
            <w:pPr>
              <w:widowControl/>
              <w:jc w:val="center"/>
              <w:rPr>
                <w:rFonts w:ascii="Calibri" w:eastAsia="Times New Roman" w:hAnsi="Calibri" w:cs="Times New Roman"/>
                <w:color w:val="auto"/>
                <w:kern w:val="0"/>
                <w:sz w:val="22"/>
                <w:lang w:val="en-GB"/>
              </w:rPr>
            </w:pPr>
          </w:p>
        </w:tc>
        <w:tc>
          <w:tcPr>
            <w:tcW w:w="2872" w:type="pct"/>
            <w:noWrap/>
            <w:hideMark/>
          </w:tcPr>
          <w:p w14:paraId="6050BB2A" w14:textId="77777777" w:rsidR="008711D6" w:rsidRPr="006417ED" w:rsidRDefault="008711D6" w:rsidP="0069482E">
            <w:pPr>
              <w:widowControl/>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Improved water source (% of population with access)</w:t>
            </w:r>
          </w:p>
        </w:tc>
        <w:tc>
          <w:tcPr>
            <w:tcW w:w="545" w:type="pct"/>
            <w:noWrap/>
            <w:hideMark/>
          </w:tcPr>
          <w:p w14:paraId="14292EB3" w14:textId="77777777" w:rsidR="008711D6" w:rsidRPr="006417ED" w:rsidRDefault="008711D6" w:rsidP="0069482E">
            <w:pPr>
              <w:widowControl/>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91.4%</w:t>
            </w:r>
          </w:p>
          <w:p w14:paraId="0AF146D9" w14:textId="77777777" w:rsidR="008711D6" w:rsidRPr="006417ED" w:rsidRDefault="008711D6" w:rsidP="0069482E">
            <w:pPr>
              <w:widowControl/>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2015)</w:t>
            </w:r>
          </w:p>
        </w:tc>
        <w:tc>
          <w:tcPr>
            <w:tcW w:w="731" w:type="pct"/>
          </w:tcPr>
          <w:p w14:paraId="6537A0B0" w14:textId="77777777" w:rsidR="008711D6" w:rsidRPr="006417ED" w:rsidRDefault="008711D6" w:rsidP="0069482E">
            <w:pPr>
              <w:widowControl/>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0.64</w:t>
            </w:r>
          </w:p>
        </w:tc>
      </w:tr>
      <w:tr w:rsidR="008711D6" w:rsidRPr="006417ED" w14:paraId="24BB89A8" w14:textId="77777777" w:rsidTr="009368DF">
        <w:trPr>
          <w:trHeight w:val="300"/>
        </w:trPr>
        <w:tc>
          <w:tcPr>
            <w:cnfStyle w:val="001000000000" w:firstRow="0" w:lastRow="0" w:firstColumn="1" w:lastColumn="0" w:oddVBand="0" w:evenVBand="0" w:oddHBand="0" w:evenHBand="0" w:firstRowFirstColumn="0" w:firstRowLastColumn="0" w:lastRowFirstColumn="0" w:lastRowLastColumn="0"/>
            <w:tcW w:w="852" w:type="pct"/>
            <w:vMerge/>
            <w:noWrap/>
            <w:hideMark/>
          </w:tcPr>
          <w:p w14:paraId="359E6E1A" w14:textId="77777777" w:rsidR="008711D6" w:rsidRPr="006417ED" w:rsidRDefault="008711D6" w:rsidP="0069482E">
            <w:pPr>
              <w:widowControl/>
              <w:jc w:val="center"/>
              <w:rPr>
                <w:rFonts w:ascii="Calibri" w:eastAsia="Times New Roman" w:hAnsi="Calibri" w:cs="Times New Roman"/>
                <w:color w:val="auto"/>
                <w:kern w:val="0"/>
                <w:sz w:val="22"/>
                <w:lang w:val="en-GB"/>
              </w:rPr>
            </w:pPr>
          </w:p>
        </w:tc>
        <w:tc>
          <w:tcPr>
            <w:tcW w:w="2872" w:type="pct"/>
            <w:noWrap/>
            <w:hideMark/>
          </w:tcPr>
          <w:p w14:paraId="19F2B3F0" w14:textId="77777777" w:rsidR="008711D6" w:rsidRPr="006417ED" w:rsidRDefault="008711D6" w:rsidP="0069482E">
            <w:pPr>
              <w:widowControl/>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Improved sanitation facilities (% of population with access)</w:t>
            </w:r>
          </w:p>
        </w:tc>
        <w:tc>
          <w:tcPr>
            <w:tcW w:w="545" w:type="pct"/>
            <w:noWrap/>
            <w:hideMark/>
          </w:tcPr>
          <w:p w14:paraId="0EEDC586" w14:textId="77777777" w:rsidR="008711D6" w:rsidRPr="006417ED" w:rsidRDefault="008711D6" w:rsidP="0069482E">
            <w:pPr>
              <w:widowControl/>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63.5%</w:t>
            </w:r>
          </w:p>
          <w:p w14:paraId="52BF5628" w14:textId="77777777" w:rsidR="008711D6" w:rsidRPr="006417ED" w:rsidRDefault="008711D6" w:rsidP="0069482E">
            <w:pPr>
              <w:widowControl/>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2015)</w:t>
            </w:r>
          </w:p>
        </w:tc>
        <w:tc>
          <w:tcPr>
            <w:tcW w:w="731" w:type="pct"/>
          </w:tcPr>
          <w:p w14:paraId="11592A61" w14:textId="77777777" w:rsidR="008711D6" w:rsidRPr="006417ED" w:rsidRDefault="008711D6" w:rsidP="0069482E">
            <w:pPr>
              <w:widowControl/>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0.69</w:t>
            </w:r>
          </w:p>
        </w:tc>
      </w:tr>
      <w:tr w:rsidR="008711D6" w:rsidRPr="006417ED" w14:paraId="74028E89" w14:textId="77777777" w:rsidTr="009368D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2" w:type="pct"/>
            <w:vMerge w:val="restart"/>
            <w:noWrap/>
            <w:hideMark/>
          </w:tcPr>
          <w:p w14:paraId="499CB145" w14:textId="77777777" w:rsidR="008711D6" w:rsidRPr="006417ED" w:rsidRDefault="008711D6" w:rsidP="0069482E">
            <w:pPr>
              <w:widowControl/>
              <w:jc w:val="center"/>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Biodiversity</w:t>
            </w:r>
          </w:p>
        </w:tc>
        <w:tc>
          <w:tcPr>
            <w:tcW w:w="2872" w:type="pct"/>
            <w:noWrap/>
            <w:hideMark/>
          </w:tcPr>
          <w:p w14:paraId="1B498999" w14:textId="77777777" w:rsidR="008711D6" w:rsidRPr="006417ED" w:rsidRDefault="008711D6" w:rsidP="0069482E">
            <w:pPr>
              <w:widowControl/>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GEF benefits index for biodiversity (0 = no biodiversity potential to 100 = maximum)</w:t>
            </w:r>
          </w:p>
        </w:tc>
        <w:tc>
          <w:tcPr>
            <w:tcW w:w="545" w:type="pct"/>
            <w:noWrap/>
            <w:hideMark/>
          </w:tcPr>
          <w:p w14:paraId="6F306AC7" w14:textId="77777777" w:rsidR="008711D6" w:rsidRPr="006417ED" w:rsidRDefault="008711D6" w:rsidP="0069482E">
            <w:pPr>
              <w:widowControl/>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4.88</w:t>
            </w:r>
          </w:p>
          <w:p w14:paraId="2F7D36FA" w14:textId="77777777" w:rsidR="008711D6" w:rsidRPr="006417ED" w:rsidRDefault="008711D6" w:rsidP="0069482E">
            <w:pPr>
              <w:widowControl/>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2008)</w:t>
            </w:r>
          </w:p>
        </w:tc>
        <w:tc>
          <w:tcPr>
            <w:tcW w:w="731" w:type="pct"/>
          </w:tcPr>
          <w:p w14:paraId="71B2D0D6" w14:textId="77777777" w:rsidR="008711D6" w:rsidRPr="006417ED" w:rsidRDefault="008711D6" w:rsidP="0069482E">
            <w:pPr>
              <w:widowControl/>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0.26</w:t>
            </w:r>
          </w:p>
        </w:tc>
      </w:tr>
      <w:tr w:rsidR="008711D6" w:rsidRPr="006417ED" w14:paraId="1F05E83F" w14:textId="77777777" w:rsidTr="009368DF">
        <w:trPr>
          <w:trHeight w:val="300"/>
        </w:trPr>
        <w:tc>
          <w:tcPr>
            <w:cnfStyle w:val="001000000000" w:firstRow="0" w:lastRow="0" w:firstColumn="1" w:lastColumn="0" w:oddVBand="0" w:evenVBand="0" w:oddHBand="0" w:evenHBand="0" w:firstRowFirstColumn="0" w:firstRowLastColumn="0" w:lastRowFirstColumn="0" w:lastRowLastColumn="0"/>
            <w:tcW w:w="852" w:type="pct"/>
            <w:vMerge/>
            <w:noWrap/>
            <w:hideMark/>
          </w:tcPr>
          <w:p w14:paraId="21231415" w14:textId="77777777" w:rsidR="008711D6" w:rsidRPr="006417ED" w:rsidRDefault="008711D6" w:rsidP="0069482E">
            <w:pPr>
              <w:widowControl/>
              <w:jc w:val="center"/>
              <w:rPr>
                <w:rFonts w:ascii="Calibri" w:eastAsia="Times New Roman" w:hAnsi="Calibri" w:cs="Times New Roman"/>
                <w:color w:val="auto"/>
                <w:kern w:val="0"/>
                <w:sz w:val="22"/>
                <w:lang w:val="en-GB"/>
              </w:rPr>
            </w:pPr>
          </w:p>
        </w:tc>
        <w:tc>
          <w:tcPr>
            <w:tcW w:w="2872" w:type="pct"/>
            <w:noWrap/>
            <w:hideMark/>
          </w:tcPr>
          <w:p w14:paraId="59C63C46" w14:textId="77777777" w:rsidR="008711D6" w:rsidRPr="006417ED" w:rsidRDefault="008711D6" w:rsidP="0069482E">
            <w:pPr>
              <w:widowControl/>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Forest area (% of land area)</w:t>
            </w:r>
          </w:p>
        </w:tc>
        <w:tc>
          <w:tcPr>
            <w:tcW w:w="545" w:type="pct"/>
            <w:noWrap/>
            <w:hideMark/>
          </w:tcPr>
          <w:p w14:paraId="250330AF" w14:textId="77777777" w:rsidR="008711D6" w:rsidRPr="006417ED" w:rsidRDefault="008711D6" w:rsidP="0069482E">
            <w:pPr>
              <w:widowControl/>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2.02%</w:t>
            </w:r>
          </w:p>
          <w:p w14:paraId="066F6898" w14:textId="77777777" w:rsidR="008711D6" w:rsidRPr="006417ED" w:rsidRDefault="008711D6" w:rsidP="0069482E">
            <w:pPr>
              <w:widowControl/>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2013)</w:t>
            </w:r>
          </w:p>
        </w:tc>
        <w:tc>
          <w:tcPr>
            <w:tcW w:w="731" w:type="pct"/>
          </w:tcPr>
          <w:p w14:paraId="7B0C397A" w14:textId="77777777" w:rsidR="008711D6" w:rsidRPr="006417ED" w:rsidRDefault="008711D6" w:rsidP="0069482E">
            <w:pPr>
              <w:widowControl/>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kern w:val="0"/>
                <w:sz w:val="22"/>
                <w:lang w:val="en-GB"/>
              </w:rPr>
            </w:pPr>
            <w:r w:rsidRPr="006417ED">
              <w:rPr>
                <w:rFonts w:ascii="Calibri" w:eastAsia="Times New Roman" w:hAnsi="Calibri" w:cs="Times New Roman"/>
                <w:color w:val="auto"/>
                <w:kern w:val="0"/>
                <w:sz w:val="22"/>
                <w:lang w:val="en-GB"/>
              </w:rPr>
              <w:t>0.89</w:t>
            </w:r>
          </w:p>
        </w:tc>
      </w:tr>
    </w:tbl>
    <w:p w14:paraId="40AB7428" w14:textId="77777777" w:rsidR="008711D6" w:rsidRPr="006417ED" w:rsidRDefault="008711D6" w:rsidP="0069482E">
      <w:pPr>
        <w:pStyle w:val="Footnotes"/>
        <w:spacing w:before="0" w:line="240" w:lineRule="auto"/>
      </w:pPr>
      <w:r w:rsidRPr="006417ED">
        <w:t xml:space="preserve">Note: the criticality is </w:t>
      </w:r>
      <w:r w:rsidR="0009448E" w:rsidRPr="006417ED">
        <w:t xml:space="preserve">calculated by dividing the rank of Pakistan by the total number of the ranked countries. The bigger value (closer to 1) indicate the lower ranker </w:t>
      </w:r>
      <w:r w:rsidRPr="006417ED">
        <w:t xml:space="preserve">(maximum=1, </w:t>
      </w:r>
      <w:proofErr w:type="spellStart"/>
      <w:r w:rsidRPr="006417ED">
        <w:t>minimun</w:t>
      </w:r>
      <w:proofErr w:type="spellEnd"/>
      <w:r w:rsidRPr="006417ED">
        <w:t>=0).</w:t>
      </w:r>
    </w:p>
    <w:p w14:paraId="0C93F003" w14:textId="77777777" w:rsidR="008711D6" w:rsidRPr="006417ED" w:rsidRDefault="008711D6" w:rsidP="0069482E">
      <w:pPr>
        <w:pStyle w:val="Footnotes"/>
        <w:spacing w:before="0" w:line="240" w:lineRule="auto"/>
      </w:pPr>
      <w:r w:rsidRPr="006417ED">
        <w:t xml:space="preserve">Source: </w:t>
      </w:r>
      <w:r w:rsidR="00DF683C" w:rsidRPr="006417ED">
        <w:t xml:space="preserve">The </w:t>
      </w:r>
      <w:r w:rsidRPr="006417ED">
        <w:t>World Bank</w:t>
      </w:r>
      <w:r w:rsidR="00DF683C" w:rsidRPr="006417ED">
        <w:t>, World Development Indicators. 2008-2015</w:t>
      </w:r>
    </w:p>
    <w:p w14:paraId="6C14CBF8" w14:textId="77777777" w:rsidR="0069482E" w:rsidRDefault="0069482E" w:rsidP="0069482E">
      <w:pPr>
        <w:pStyle w:val="Tabletitle"/>
        <w:spacing w:before="0" w:line="240" w:lineRule="auto"/>
      </w:pPr>
    </w:p>
    <w:p w14:paraId="14E3326F" w14:textId="77777777" w:rsidR="0069482E" w:rsidRDefault="0069482E">
      <w:pPr>
        <w:widowControl/>
        <w:jc w:val="left"/>
        <w:rPr>
          <w:rFonts w:ascii="Times New Roman" w:eastAsia="Times New Roman" w:hAnsi="Times New Roman" w:cs="Times New Roman"/>
          <w:kern w:val="0"/>
          <w:sz w:val="24"/>
          <w:szCs w:val="24"/>
          <w:lang w:val="en-GB" w:eastAsia="en-GB"/>
        </w:rPr>
      </w:pPr>
      <w:r>
        <w:br w:type="page"/>
      </w:r>
    </w:p>
    <w:p w14:paraId="226B4F86" w14:textId="74E1C8D9" w:rsidR="008711D6" w:rsidRPr="006417ED" w:rsidRDefault="008711D6" w:rsidP="0069482E">
      <w:pPr>
        <w:pStyle w:val="Tabletitle"/>
        <w:spacing w:before="0" w:line="240" w:lineRule="auto"/>
      </w:pPr>
      <w:r w:rsidRPr="006417ED">
        <w:lastRenderedPageBreak/>
        <w:t>Table 2. Scoring table used to investigate stakeholders’ characteristics.</w:t>
      </w:r>
    </w:p>
    <w:tbl>
      <w:tblPr>
        <w:tblStyle w:val="GridTable6Colorful1"/>
        <w:tblW w:w="0" w:type="auto"/>
        <w:tblLook w:val="04A0" w:firstRow="1" w:lastRow="0" w:firstColumn="1" w:lastColumn="0" w:noHBand="0" w:noVBand="1"/>
      </w:tblPr>
      <w:tblGrid>
        <w:gridCol w:w="5382"/>
        <w:gridCol w:w="2914"/>
      </w:tblGrid>
      <w:tr w:rsidR="008711D6" w:rsidRPr="006417ED" w14:paraId="4D64C15F" w14:textId="77777777" w:rsidTr="009368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2" w:type="dxa"/>
          </w:tcPr>
          <w:p w14:paraId="09D69682" w14:textId="77777777" w:rsidR="008711D6" w:rsidRPr="006417ED" w:rsidRDefault="008711D6" w:rsidP="0069482E">
            <w:pPr>
              <w:rPr>
                <w:rFonts w:ascii="Times New Roman" w:hAnsi="Times New Roman" w:cs="Times New Roman"/>
                <w:color w:val="auto"/>
              </w:rPr>
            </w:pPr>
            <w:r w:rsidRPr="006417ED">
              <w:rPr>
                <w:rFonts w:ascii="Times New Roman" w:hAnsi="Times New Roman" w:cs="Times New Roman"/>
                <w:color w:val="auto"/>
              </w:rPr>
              <w:t>Parameter</w:t>
            </w:r>
          </w:p>
        </w:tc>
        <w:tc>
          <w:tcPr>
            <w:tcW w:w="2914" w:type="dxa"/>
          </w:tcPr>
          <w:p w14:paraId="0858B001" w14:textId="77777777" w:rsidR="008711D6" w:rsidRPr="006417ED" w:rsidRDefault="008711D6" w:rsidP="0069482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417ED">
              <w:rPr>
                <w:rFonts w:ascii="Times New Roman" w:hAnsi="Times New Roman" w:cs="Times New Roman"/>
                <w:color w:val="auto"/>
              </w:rPr>
              <w:t>Scores</w:t>
            </w:r>
          </w:p>
        </w:tc>
      </w:tr>
      <w:tr w:rsidR="008711D6" w:rsidRPr="006417ED" w14:paraId="0612C0BC" w14:textId="77777777" w:rsidTr="009368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2" w:type="dxa"/>
          </w:tcPr>
          <w:p w14:paraId="2D5B3D65" w14:textId="77777777" w:rsidR="008711D6" w:rsidRPr="006417ED" w:rsidRDefault="008711D6" w:rsidP="0069482E">
            <w:pPr>
              <w:rPr>
                <w:rFonts w:ascii="Times New Roman" w:hAnsi="Times New Roman" w:cs="Times New Roman"/>
                <w:color w:val="auto"/>
              </w:rPr>
            </w:pPr>
            <w:r w:rsidRPr="006417ED">
              <w:rPr>
                <w:rFonts w:ascii="Times New Roman" w:hAnsi="Times New Roman" w:cs="Times New Roman"/>
                <w:color w:val="auto"/>
              </w:rPr>
              <w:t>Knowledge about Chinese FDI in Pakistan</w:t>
            </w:r>
          </w:p>
        </w:tc>
        <w:tc>
          <w:tcPr>
            <w:tcW w:w="2914" w:type="dxa"/>
          </w:tcPr>
          <w:p w14:paraId="204F040A" w14:textId="77777777" w:rsidR="008711D6" w:rsidRPr="006417ED" w:rsidRDefault="008711D6" w:rsidP="006948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417ED">
              <w:rPr>
                <w:rFonts w:ascii="Times New Roman" w:hAnsi="Times New Roman" w:cs="Times New Roman"/>
                <w:color w:val="auto"/>
              </w:rPr>
              <w:t>1. No knowledge</w:t>
            </w:r>
          </w:p>
          <w:p w14:paraId="125ABDE4" w14:textId="77777777" w:rsidR="008711D6" w:rsidRPr="006417ED" w:rsidRDefault="008711D6" w:rsidP="006948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417ED">
              <w:rPr>
                <w:rFonts w:ascii="Times New Roman" w:hAnsi="Times New Roman" w:cs="Times New Roman"/>
                <w:color w:val="auto"/>
              </w:rPr>
              <w:t>2. Some knowledge</w:t>
            </w:r>
          </w:p>
          <w:p w14:paraId="3E338787" w14:textId="77777777" w:rsidR="008711D6" w:rsidRPr="006417ED" w:rsidRDefault="008711D6" w:rsidP="006948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417ED">
              <w:rPr>
                <w:rFonts w:ascii="Times New Roman" w:hAnsi="Times New Roman" w:cs="Times New Roman"/>
                <w:color w:val="auto"/>
              </w:rPr>
              <w:t>3. Good idea</w:t>
            </w:r>
          </w:p>
          <w:p w14:paraId="59E32C9E" w14:textId="77777777" w:rsidR="008711D6" w:rsidRPr="006417ED" w:rsidRDefault="008711D6" w:rsidP="006948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417ED">
              <w:rPr>
                <w:rFonts w:ascii="Times New Roman" w:hAnsi="Times New Roman" w:cs="Times New Roman"/>
                <w:color w:val="auto"/>
              </w:rPr>
              <w:t>4. Plenty of knowledge</w:t>
            </w:r>
          </w:p>
          <w:p w14:paraId="7B339CC9" w14:textId="77777777" w:rsidR="008711D6" w:rsidRPr="006417ED" w:rsidRDefault="008711D6" w:rsidP="006948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417ED">
              <w:rPr>
                <w:rFonts w:ascii="Times New Roman" w:hAnsi="Times New Roman" w:cs="Times New Roman"/>
                <w:color w:val="auto"/>
              </w:rPr>
              <w:t>5. Complete, accurate and total knowledge</w:t>
            </w:r>
          </w:p>
        </w:tc>
      </w:tr>
      <w:tr w:rsidR="008711D6" w:rsidRPr="006417ED" w14:paraId="52339F00" w14:textId="77777777" w:rsidTr="009368DF">
        <w:tc>
          <w:tcPr>
            <w:cnfStyle w:val="001000000000" w:firstRow="0" w:lastRow="0" w:firstColumn="1" w:lastColumn="0" w:oddVBand="0" w:evenVBand="0" w:oddHBand="0" w:evenHBand="0" w:firstRowFirstColumn="0" w:firstRowLastColumn="0" w:lastRowFirstColumn="0" w:lastRowLastColumn="0"/>
            <w:tcW w:w="5382" w:type="dxa"/>
          </w:tcPr>
          <w:p w14:paraId="1878AD90" w14:textId="77777777" w:rsidR="008711D6" w:rsidRPr="006417ED" w:rsidRDefault="008711D6" w:rsidP="0069482E">
            <w:pPr>
              <w:rPr>
                <w:rFonts w:ascii="Times New Roman" w:hAnsi="Times New Roman" w:cs="Times New Roman"/>
                <w:color w:val="auto"/>
              </w:rPr>
            </w:pPr>
            <w:r w:rsidRPr="006417ED">
              <w:rPr>
                <w:rFonts w:ascii="Times New Roman" w:hAnsi="Times New Roman" w:cs="Times New Roman"/>
                <w:color w:val="auto"/>
              </w:rPr>
              <w:t>Interest about Chinese FDI in Pakistan</w:t>
            </w:r>
          </w:p>
        </w:tc>
        <w:tc>
          <w:tcPr>
            <w:tcW w:w="2914" w:type="dxa"/>
          </w:tcPr>
          <w:p w14:paraId="68A728CE" w14:textId="77777777" w:rsidR="008711D6" w:rsidRPr="006417ED" w:rsidRDefault="008711D6" w:rsidP="006948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417ED">
              <w:rPr>
                <w:rFonts w:ascii="Times New Roman" w:hAnsi="Times New Roman" w:cs="Times New Roman"/>
                <w:color w:val="auto"/>
              </w:rPr>
              <w:t>1. No interest</w:t>
            </w:r>
          </w:p>
          <w:p w14:paraId="6FD54937" w14:textId="77777777" w:rsidR="008711D6" w:rsidRPr="006417ED" w:rsidRDefault="008711D6" w:rsidP="006948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417ED">
              <w:rPr>
                <w:rFonts w:ascii="Times New Roman" w:hAnsi="Times New Roman" w:cs="Times New Roman"/>
                <w:color w:val="auto"/>
              </w:rPr>
              <w:t>2. Little interest</w:t>
            </w:r>
          </w:p>
          <w:p w14:paraId="6466AFC6" w14:textId="77777777" w:rsidR="008711D6" w:rsidRPr="006417ED" w:rsidRDefault="008711D6" w:rsidP="006948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417ED">
              <w:rPr>
                <w:rFonts w:ascii="Times New Roman" w:hAnsi="Times New Roman" w:cs="Times New Roman"/>
                <w:color w:val="auto"/>
              </w:rPr>
              <w:t>3. Moderate interest</w:t>
            </w:r>
          </w:p>
          <w:p w14:paraId="5272353E" w14:textId="77777777" w:rsidR="008711D6" w:rsidRPr="006417ED" w:rsidRDefault="008711D6" w:rsidP="006948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417ED">
              <w:rPr>
                <w:rFonts w:ascii="Times New Roman" w:hAnsi="Times New Roman" w:cs="Times New Roman"/>
                <w:color w:val="auto"/>
              </w:rPr>
              <w:t>4. Considerable interest</w:t>
            </w:r>
          </w:p>
          <w:p w14:paraId="02715E19" w14:textId="77777777" w:rsidR="008711D6" w:rsidRPr="006417ED" w:rsidRDefault="008711D6" w:rsidP="006948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417ED">
              <w:rPr>
                <w:rFonts w:ascii="Times New Roman" w:hAnsi="Times New Roman" w:cs="Times New Roman"/>
                <w:color w:val="auto"/>
              </w:rPr>
              <w:t>5. Great interest</w:t>
            </w:r>
          </w:p>
        </w:tc>
      </w:tr>
      <w:tr w:rsidR="008711D6" w:rsidRPr="006417ED" w14:paraId="3CA625CD" w14:textId="77777777" w:rsidTr="009368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2" w:type="dxa"/>
          </w:tcPr>
          <w:p w14:paraId="2167AC81" w14:textId="77777777" w:rsidR="008711D6" w:rsidRPr="006417ED" w:rsidRDefault="008711D6" w:rsidP="0069482E">
            <w:pPr>
              <w:rPr>
                <w:rFonts w:ascii="Times New Roman" w:hAnsi="Times New Roman" w:cs="Times New Roman"/>
                <w:color w:val="auto"/>
              </w:rPr>
            </w:pPr>
            <w:r w:rsidRPr="006417ED">
              <w:rPr>
                <w:rFonts w:ascii="Times New Roman" w:hAnsi="Times New Roman" w:cs="Times New Roman"/>
                <w:color w:val="auto"/>
              </w:rPr>
              <w:t>Attitude towards Chinese FDI in Pakistan</w:t>
            </w:r>
          </w:p>
        </w:tc>
        <w:tc>
          <w:tcPr>
            <w:tcW w:w="2914" w:type="dxa"/>
          </w:tcPr>
          <w:p w14:paraId="215191C1" w14:textId="77777777" w:rsidR="008711D6" w:rsidRPr="006417ED" w:rsidRDefault="008711D6" w:rsidP="006948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417ED">
              <w:rPr>
                <w:rFonts w:ascii="Times New Roman" w:hAnsi="Times New Roman" w:cs="Times New Roman"/>
                <w:color w:val="auto"/>
              </w:rPr>
              <w:t>-Strongly negative</w:t>
            </w:r>
          </w:p>
          <w:p w14:paraId="51515821" w14:textId="77777777" w:rsidR="008711D6" w:rsidRPr="006417ED" w:rsidRDefault="008711D6" w:rsidP="006948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417ED">
              <w:rPr>
                <w:rFonts w:ascii="Times New Roman" w:hAnsi="Times New Roman" w:cs="Times New Roman"/>
                <w:color w:val="auto"/>
              </w:rPr>
              <w:t>-Negative</w:t>
            </w:r>
          </w:p>
          <w:p w14:paraId="38AEBA9D" w14:textId="77777777" w:rsidR="008711D6" w:rsidRPr="006417ED" w:rsidRDefault="008711D6" w:rsidP="006948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417ED">
              <w:rPr>
                <w:rFonts w:ascii="Times New Roman" w:hAnsi="Times New Roman" w:cs="Times New Roman"/>
                <w:color w:val="auto"/>
              </w:rPr>
              <w:t>-Neutral</w:t>
            </w:r>
          </w:p>
          <w:p w14:paraId="2239DD99" w14:textId="77777777" w:rsidR="008711D6" w:rsidRPr="006417ED" w:rsidRDefault="008711D6" w:rsidP="006948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417ED">
              <w:rPr>
                <w:rFonts w:ascii="Times New Roman" w:hAnsi="Times New Roman" w:cs="Times New Roman"/>
                <w:color w:val="auto"/>
              </w:rPr>
              <w:t>-Positive</w:t>
            </w:r>
          </w:p>
          <w:p w14:paraId="20F6F1C7" w14:textId="77777777" w:rsidR="008711D6" w:rsidRPr="006417ED" w:rsidRDefault="008711D6" w:rsidP="006948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417ED">
              <w:rPr>
                <w:rFonts w:ascii="Times New Roman" w:hAnsi="Times New Roman" w:cs="Times New Roman"/>
                <w:color w:val="auto"/>
              </w:rPr>
              <w:t>-Strongly positive</w:t>
            </w:r>
          </w:p>
        </w:tc>
      </w:tr>
      <w:tr w:rsidR="008711D6" w:rsidRPr="006417ED" w14:paraId="7C681508" w14:textId="77777777" w:rsidTr="009368DF">
        <w:tc>
          <w:tcPr>
            <w:cnfStyle w:val="001000000000" w:firstRow="0" w:lastRow="0" w:firstColumn="1" w:lastColumn="0" w:oddVBand="0" w:evenVBand="0" w:oddHBand="0" w:evenHBand="0" w:firstRowFirstColumn="0" w:firstRowLastColumn="0" w:lastRowFirstColumn="0" w:lastRowLastColumn="0"/>
            <w:tcW w:w="5382" w:type="dxa"/>
          </w:tcPr>
          <w:p w14:paraId="4D050064" w14:textId="77777777" w:rsidR="008711D6" w:rsidRPr="006417ED" w:rsidRDefault="008711D6" w:rsidP="0069482E">
            <w:pPr>
              <w:rPr>
                <w:rFonts w:ascii="Times New Roman" w:hAnsi="Times New Roman" w:cs="Times New Roman"/>
                <w:color w:val="auto"/>
              </w:rPr>
            </w:pPr>
            <w:r w:rsidRPr="006417ED">
              <w:rPr>
                <w:rFonts w:ascii="Times New Roman" w:hAnsi="Times New Roman" w:cs="Times New Roman"/>
                <w:color w:val="auto"/>
              </w:rPr>
              <w:t>Involvement during the process of Chinese FDI in Pakistan</w:t>
            </w:r>
          </w:p>
        </w:tc>
        <w:tc>
          <w:tcPr>
            <w:tcW w:w="2914" w:type="dxa"/>
          </w:tcPr>
          <w:p w14:paraId="53ECCAC7" w14:textId="77777777" w:rsidR="008711D6" w:rsidRPr="006417ED" w:rsidRDefault="008711D6" w:rsidP="006948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417ED">
              <w:rPr>
                <w:rFonts w:ascii="Times New Roman" w:hAnsi="Times New Roman" w:cs="Times New Roman"/>
                <w:color w:val="auto"/>
              </w:rPr>
              <w:t>1. Not at all</w:t>
            </w:r>
          </w:p>
          <w:p w14:paraId="3E2C14F3" w14:textId="77777777" w:rsidR="008711D6" w:rsidRPr="006417ED" w:rsidRDefault="008711D6" w:rsidP="006948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417ED">
              <w:rPr>
                <w:rFonts w:ascii="Times New Roman" w:hAnsi="Times New Roman" w:cs="Times New Roman"/>
                <w:color w:val="auto"/>
              </w:rPr>
              <w:t>2. To a little extent</w:t>
            </w:r>
          </w:p>
          <w:p w14:paraId="3C2C9441" w14:textId="77777777" w:rsidR="008711D6" w:rsidRPr="006417ED" w:rsidRDefault="008711D6" w:rsidP="006948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417ED">
              <w:rPr>
                <w:rFonts w:ascii="Times New Roman" w:hAnsi="Times New Roman" w:cs="Times New Roman"/>
                <w:color w:val="auto"/>
              </w:rPr>
              <w:t>3. To a moderate extent</w:t>
            </w:r>
          </w:p>
          <w:p w14:paraId="1540639F" w14:textId="77777777" w:rsidR="008711D6" w:rsidRPr="006417ED" w:rsidRDefault="008711D6" w:rsidP="006948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417ED">
              <w:rPr>
                <w:rFonts w:ascii="Times New Roman" w:hAnsi="Times New Roman" w:cs="Times New Roman"/>
                <w:color w:val="auto"/>
              </w:rPr>
              <w:t>4. To a considerable extent</w:t>
            </w:r>
          </w:p>
          <w:p w14:paraId="623A94B7" w14:textId="77777777" w:rsidR="008711D6" w:rsidRPr="006417ED" w:rsidRDefault="008711D6" w:rsidP="006948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417ED">
              <w:rPr>
                <w:rFonts w:ascii="Times New Roman" w:hAnsi="Times New Roman" w:cs="Times New Roman"/>
                <w:color w:val="auto"/>
              </w:rPr>
              <w:t>5. To a large extent</w:t>
            </w:r>
          </w:p>
        </w:tc>
      </w:tr>
      <w:tr w:rsidR="008711D6" w:rsidRPr="006417ED" w14:paraId="2AD02F0B" w14:textId="77777777" w:rsidTr="009368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2" w:type="dxa"/>
          </w:tcPr>
          <w:p w14:paraId="3FFBCAF8" w14:textId="77777777" w:rsidR="008711D6" w:rsidRPr="006417ED" w:rsidRDefault="008711D6" w:rsidP="0069482E">
            <w:pPr>
              <w:rPr>
                <w:rFonts w:ascii="Times New Roman" w:hAnsi="Times New Roman" w:cs="Times New Roman"/>
                <w:color w:val="auto"/>
              </w:rPr>
            </w:pPr>
            <w:r w:rsidRPr="006417ED">
              <w:rPr>
                <w:rFonts w:ascii="Times New Roman" w:hAnsi="Times New Roman" w:cs="Times New Roman"/>
                <w:color w:val="auto"/>
              </w:rPr>
              <w:t>Information available about Chinese FDI in Pakistan</w:t>
            </w:r>
          </w:p>
        </w:tc>
        <w:tc>
          <w:tcPr>
            <w:tcW w:w="2914" w:type="dxa"/>
          </w:tcPr>
          <w:p w14:paraId="39A657B2" w14:textId="77777777" w:rsidR="008711D6" w:rsidRPr="006417ED" w:rsidRDefault="008711D6" w:rsidP="006948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417ED">
              <w:rPr>
                <w:rFonts w:ascii="Times New Roman" w:hAnsi="Times New Roman" w:cs="Times New Roman"/>
                <w:color w:val="auto"/>
              </w:rPr>
              <w:t>1. None</w:t>
            </w:r>
          </w:p>
          <w:p w14:paraId="3D7F2C12" w14:textId="77777777" w:rsidR="008711D6" w:rsidRPr="006417ED" w:rsidRDefault="008711D6" w:rsidP="006948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417ED">
              <w:rPr>
                <w:rFonts w:ascii="Times New Roman" w:hAnsi="Times New Roman" w:cs="Times New Roman"/>
                <w:color w:val="auto"/>
              </w:rPr>
              <w:t>2. A bit</w:t>
            </w:r>
            <w:r w:rsidRPr="006417ED">
              <w:rPr>
                <w:rFonts w:ascii="Times New Roman" w:hAnsi="Times New Roman" w:cs="Times New Roman"/>
                <w:color w:val="auto"/>
              </w:rPr>
              <w:tab/>
            </w:r>
          </w:p>
          <w:p w14:paraId="52CA714D" w14:textId="77777777" w:rsidR="008711D6" w:rsidRPr="006417ED" w:rsidRDefault="008711D6" w:rsidP="006948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417ED">
              <w:rPr>
                <w:rFonts w:ascii="Times New Roman" w:hAnsi="Times New Roman" w:cs="Times New Roman"/>
                <w:color w:val="auto"/>
              </w:rPr>
              <w:t>3. Moderate</w:t>
            </w:r>
          </w:p>
          <w:p w14:paraId="3B696ABE" w14:textId="77777777" w:rsidR="008711D6" w:rsidRPr="006417ED" w:rsidRDefault="008711D6" w:rsidP="006948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417ED">
              <w:rPr>
                <w:rFonts w:ascii="Times New Roman" w:hAnsi="Times New Roman" w:cs="Times New Roman"/>
                <w:color w:val="auto"/>
              </w:rPr>
              <w:t>4. A lot</w:t>
            </w:r>
            <w:r w:rsidRPr="006417ED">
              <w:rPr>
                <w:rFonts w:ascii="Times New Roman" w:hAnsi="Times New Roman" w:cs="Times New Roman"/>
                <w:color w:val="auto"/>
              </w:rPr>
              <w:tab/>
            </w:r>
          </w:p>
          <w:p w14:paraId="5630D7B5" w14:textId="77777777" w:rsidR="008711D6" w:rsidRPr="006417ED" w:rsidRDefault="008711D6" w:rsidP="006948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6417ED">
              <w:rPr>
                <w:rFonts w:ascii="Times New Roman" w:hAnsi="Times New Roman" w:cs="Times New Roman"/>
                <w:color w:val="auto"/>
              </w:rPr>
              <w:t>5. Extensive</w:t>
            </w:r>
          </w:p>
        </w:tc>
      </w:tr>
      <w:tr w:rsidR="008711D6" w:rsidRPr="006417ED" w14:paraId="3B4687EF" w14:textId="77777777" w:rsidTr="009368DF">
        <w:tc>
          <w:tcPr>
            <w:cnfStyle w:val="001000000000" w:firstRow="0" w:lastRow="0" w:firstColumn="1" w:lastColumn="0" w:oddVBand="0" w:evenVBand="0" w:oddHBand="0" w:evenHBand="0" w:firstRowFirstColumn="0" w:firstRowLastColumn="0" w:lastRowFirstColumn="0" w:lastRowLastColumn="0"/>
            <w:tcW w:w="5382" w:type="dxa"/>
          </w:tcPr>
          <w:p w14:paraId="0FA98F3E" w14:textId="77777777" w:rsidR="008711D6" w:rsidRPr="006417ED" w:rsidRDefault="008711D6" w:rsidP="0069482E">
            <w:pPr>
              <w:rPr>
                <w:rFonts w:ascii="Times New Roman" w:hAnsi="Times New Roman" w:cs="Times New Roman"/>
                <w:color w:val="auto"/>
              </w:rPr>
            </w:pPr>
            <w:r w:rsidRPr="006417ED">
              <w:rPr>
                <w:rFonts w:ascii="Times New Roman" w:hAnsi="Times New Roman" w:cs="Times New Roman"/>
                <w:color w:val="auto"/>
              </w:rPr>
              <w:t>Influence towards other stakeholders during the process of Chinese FDI in Pakistan</w:t>
            </w:r>
          </w:p>
        </w:tc>
        <w:tc>
          <w:tcPr>
            <w:tcW w:w="2914" w:type="dxa"/>
          </w:tcPr>
          <w:p w14:paraId="76E8F39E" w14:textId="77777777" w:rsidR="008711D6" w:rsidRPr="006417ED" w:rsidRDefault="008711D6" w:rsidP="006948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417ED">
              <w:rPr>
                <w:rFonts w:ascii="Times New Roman" w:hAnsi="Times New Roman" w:cs="Times New Roman"/>
                <w:color w:val="auto"/>
              </w:rPr>
              <w:t>1. No influence</w:t>
            </w:r>
          </w:p>
          <w:p w14:paraId="61D6FA25" w14:textId="77777777" w:rsidR="008711D6" w:rsidRPr="006417ED" w:rsidRDefault="008711D6" w:rsidP="006948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417ED">
              <w:rPr>
                <w:rFonts w:ascii="Times New Roman" w:hAnsi="Times New Roman" w:cs="Times New Roman"/>
                <w:color w:val="auto"/>
              </w:rPr>
              <w:t>2. Little influence</w:t>
            </w:r>
          </w:p>
          <w:p w14:paraId="0F474020" w14:textId="77777777" w:rsidR="008711D6" w:rsidRPr="006417ED" w:rsidRDefault="008711D6" w:rsidP="006948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417ED">
              <w:rPr>
                <w:rFonts w:ascii="Times New Roman" w:hAnsi="Times New Roman" w:cs="Times New Roman"/>
                <w:color w:val="auto"/>
              </w:rPr>
              <w:t>3. Moderate influence</w:t>
            </w:r>
          </w:p>
          <w:p w14:paraId="3B73C791" w14:textId="77777777" w:rsidR="008711D6" w:rsidRPr="006417ED" w:rsidRDefault="008711D6" w:rsidP="006948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417ED">
              <w:rPr>
                <w:rFonts w:ascii="Times New Roman" w:hAnsi="Times New Roman" w:cs="Times New Roman"/>
                <w:color w:val="auto"/>
              </w:rPr>
              <w:t>4. Considerable influence</w:t>
            </w:r>
          </w:p>
          <w:p w14:paraId="63BBEB80" w14:textId="77777777" w:rsidR="008711D6" w:rsidRPr="006417ED" w:rsidRDefault="008711D6" w:rsidP="006948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6417ED">
              <w:rPr>
                <w:rFonts w:ascii="Times New Roman" w:hAnsi="Times New Roman" w:cs="Times New Roman"/>
                <w:color w:val="auto"/>
              </w:rPr>
              <w:t>5. Great influence</w:t>
            </w:r>
          </w:p>
        </w:tc>
      </w:tr>
    </w:tbl>
    <w:p w14:paraId="1BD9AE06" w14:textId="77777777" w:rsidR="008711D6" w:rsidRPr="006417ED" w:rsidRDefault="008711D6" w:rsidP="0069482E">
      <w:pPr>
        <w:ind w:firstLine="420"/>
        <w:jc w:val="center"/>
        <w:rPr>
          <w:rFonts w:ascii="Times New Roman" w:hAnsi="Times New Roman" w:cs="Times New Roman"/>
        </w:rPr>
      </w:pPr>
    </w:p>
    <w:p w14:paraId="08F5D9A0" w14:textId="77777777" w:rsidR="008711D6" w:rsidRPr="006417ED" w:rsidRDefault="008711D6" w:rsidP="0069482E">
      <w:pPr>
        <w:ind w:firstLine="420"/>
        <w:jc w:val="center"/>
        <w:rPr>
          <w:rFonts w:ascii="Times New Roman" w:hAnsi="Times New Roman" w:cs="Times New Roman"/>
        </w:rPr>
      </w:pPr>
    </w:p>
    <w:sectPr w:rsidR="008711D6" w:rsidRPr="006417ED" w:rsidSect="004D3C4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68F3B9" w14:textId="77777777" w:rsidR="00C548E1" w:rsidRDefault="00C548E1" w:rsidP="00EE0135">
      <w:r>
        <w:separator/>
      </w:r>
    </w:p>
  </w:endnote>
  <w:endnote w:type="continuationSeparator" w:id="0">
    <w:p w14:paraId="59B791BA" w14:textId="77777777" w:rsidR="00C548E1" w:rsidRDefault="00C548E1" w:rsidP="00EE01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B556F8" w14:textId="77777777" w:rsidR="00C548E1" w:rsidRDefault="00C548E1" w:rsidP="00EE0135">
      <w:r>
        <w:separator/>
      </w:r>
    </w:p>
  </w:footnote>
  <w:footnote w:type="continuationSeparator" w:id="0">
    <w:p w14:paraId="54B89887" w14:textId="77777777" w:rsidR="00C548E1" w:rsidRDefault="00C548E1" w:rsidP="00EE0135">
      <w:r>
        <w:continuationSeparator/>
      </w:r>
    </w:p>
  </w:footnote>
  <w:footnote w:id="1">
    <w:p w14:paraId="7F0E53CA" w14:textId="77777777" w:rsidR="0069482E" w:rsidRPr="00213EFB" w:rsidRDefault="0069482E" w:rsidP="0069482E">
      <w:pPr>
        <w:pStyle w:val="FootnoteText"/>
        <w:rPr>
          <w:lang w:val="en-GB"/>
        </w:rPr>
      </w:pPr>
      <w:r w:rsidRPr="00213EFB">
        <w:rPr>
          <w:rStyle w:val="FootnoteReference"/>
        </w:rPr>
        <w:sym w:font="Symbol" w:char="F02A"/>
      </w:r>
      <w:r>
        <w:t xml:space="preserve"> </w:t>
      </w:r>
      <w:r w:rsidRPr="00213EFB">
        <w:rPr>
          <w:rFonts w:ascii="Times New Roman" w:eastAsia="Times New Roman" w:hAnsi="Times New Roman" w:cs="Times New Roman"/>
          <w:kern w:val="0"/>
          <w:sz w:val="24"/>
          <w:szCs w:val="24"/>
          <w:lang w:val="en-GB" w:eastAsia="en-GB"/>
        </w:rPr>
        <w:t xml:space="preserve">Corresponding author. Email: </w:t>
      </w:r>
      <w:r w:rsidRPr="00596450">
        <w:rPr>
          <w:rFonts w:ascii="Times New Roman" w:eastAsia="Times New Roman" w:hAnsi="Times New Roman" w:cs="Times New Roman"/>
          <w:kern w:val="0"/>
          <w:sz w:val="24"/>
          <w:szCs w:val="24"/>
          <w:lang w:val="en-GB" w:eastAsia="en-GB"/>
        </w:rPr>
        <w:t>hyy0405@hotmail.com</w:t>
      </w:r>
    </w:p>
  </w:footnote>
  <w:footnote w:id="2">
    <w:p w14:paraId="77267D25" w14:textId="4D264A76" w:rsidR="00B9210C" w:rsidRPr="00181AAC" w:rsidRDefault="00B9210C">
      <w:pPr>
        <w:pStyle w:val="FootnoteText"/>
        <w:rPr>
          <w:rFonts w:ascii="Times New Roman" w:hAnsi="Times New Roman" w:cs="Times New Roman"/>
          <w:color w:val="FF0000"/>
          <w:sz w:val="22"/>
          <w:szCs w:val="22"/>
        </w:rPr>
      </w:pPr>
      <w:r w:rsidRPr="00181AAC">
        <w:rPr>
          <w:rStyle w:val="FootnoteReference"/>
          <w:rFonts w:ascii="Times New Roman" w:hAnsi="Times New Roman" w:cs="Times New Roman"/>
          <w:color w:val="FF0000"/>
        </w:rPr>
        <w:footnoteRef/>
      </w:r>
      <w:r w:rsidRPr="00181AAC">
        <w:rPr>
          <w:rFonts w:ascii="Times New Roman" w:hAnsi="Times New Roman" w:cs="Times New Roman"/>
          <w:color w:val="FF0000"/>
        </w:rPr>
        <w:t xml:space="preserve"> </w:t>
      </w:r>
      <w:r w:rsidRPr="00181AAC">
        <w:rPr>
          <w:rFonts w:ascii="Times New Roman" w:hAnsi="Times New Roman" w:cs="Times New Roman"/>
          <w:color w:val="FF0000"/>
          <w:sz w:val="22"/>
          <w:szCs w:val="22"/>
        </w:rPr>
        <w:t xml:space="preserve">China is backing the OBOR </w:t>
      </w:r>
      <w:r>
        <w:rPr>
          <w:rFonts w:ascii="Times New Roman" w:hAnsi="Times New Roman" w:cs="Times New Roman"/>
          <w:color w:val="FF0000"/>
          <w:sz w:val="22"/>
          <w:szCs w:val="22"/>
        </w:rPr>
        <w:t>initiative</w:t>
      </w:r>
      <w:r w:rsidRPr="00181AAC">
        <w:rPr>
          <w:rFonts w:ascii="Times New Roman" w:hAnsi="Times New Roman" w:cs="Times New Roman"/>
          <w:color w:val="FF0000"/>
          <w:sz w:val="22"/>
          <w:szCs w:val="22"/>
        </w:rPr>
        <w:t xml:space="preserve"> with considerable resources, setting up a New Silk Road Fund of </w:t>
      </w:r>
      <w:r w:rsidR="00CE7B89">
        <w:rPr>
          <w:rFonts w:ascii="Times New Roman" w:hAnsi="Times New Roman" w:cs="Times New Roman"/>
          <w:color w:val="FF0000"/>
          <w:sz w:val="22"/>
          <w:szCs w:val="22"/>
        </w:rPr>
        <w:t>US</w:t>
      </w:r>
      <w:r w:rsidRPr="00181AAC">
        <w:rPr>
          <w:rFonts w:ascii="Times New Roman" w:hAnsi="Times New Roman" w:cs="Times New Roman"/>
          <w:color w:val="FF0000"/>
          <w:sz w:val="22"/>
          <w:szCs w:val="22"/>
        </w:rPr>
        <w:t xml:space="preserve">$40 billion to promote private investment along OBOR. The New Silk Road Fund is sponsored by China’s foreign exchange reserves, as well as government investment and lending arms. In addition, </w:t>
      </w:r>
      <w:r>
        <w:rPr>
          <w:rFonts w:ascii="Times New Roman" w:hAnsi="Times New Roman" w:cs="Times New Roman"/>
          <w:color w:val="FF0000"/>
          <w:sz w:val="22"/>
          <w:szCs w:val="22"/>
        </w:rPr>
        <w:t xml:space="preserve">some IMF </w:t>
      </w:r>
      <w:r w:rsidRPr="00181AAC">
        <w:rPr>
          <w:rFonts w:ascii="Times New Roman" w:hAnsi="Times New Roman" w:cs="Times New Roman"/>
          <w:color w:val="FF0000"/>
          <w:sz w:val="22"/>
          <w:szCs w:val="22"/>
        </w:rPr>
        <w:t xml:space="preserve">expected to support the initiative </w:t>
      </w:r>
      <w:r>
        <w:rPr>
          <w:rFonts w:ascii="Times New Roman" w:hAnsi="Times New Roman" w:cs="Times New Roman"/>
          <w:color w:val="FF0000"/>
          <w:sz w:val="22"/>
          <w:szCs w:val="22"/>
        </w:rPr>
        <w:t>such as AIIB</w:t>
      </w:r>
      <w:r w:rsidRPr="00181AAC">
        <w:rPr>
          <w:rFonts w:ascii="Times New Roman" w:hAnsi="Times New Roman" w:cs="Times New Roman"/>
          <w:color w:val="FF0000"/>
          <w:sz w:val="22"/>
          <w:szCs w:val="22"/>
        </w:rPr>
        <w:t xml:space="preserve"> </w:t>
      </w:r>
      <w:r>
        <w:rPr>
          <w:rFonts w:ascii="Times New Roman" w:hAnsi="Times New Roman" w:cs="Times New Roman"/>
          <w:color w:val="FF0000"/>
          <w:sz w:val="22"/>
          <w:szCs w:val="22"/>
        </w:rPr>
        <w:t>(</w:t>
      </w:r>
      <w:r w:rsidR="00DD7EB2">
        <w:rPr>
          <w:rFonts w:ascii="Times New Roman" w:hAnsi="Times New Roman" w:cs="Times New Roman"/>
          <w:color w:val="FF0000"/>
          <w:sz w:val="22"/>
          <w:szCs w:val="22"/>
        </w:rPr>
        <w:t>US</w:t>
      </w:r>
      <w:r w:rsidRPr="00181AAC">
        <w:rPr>
          <w:rFonts w:ascii="Times New Roman" w:hAnsi="Times New Roman" w:cs="Times New Roman"/>
          <w:color w:val="FF0000"/>
          <w:sz w:val="22"/>
          <w:szCs w:val="22"/>
        </w:rPr>
        <w:t>$100 billion</w:t>
      </w:r>
      <w:r>
        <w:rPr>
          <w:rFonts w:ascii="Times New Roman" w:hAnsi="Times New Roman" w:cs="Times New Roman"/>
          <w:color w:val="FF0000"/>
          <w:sz w:val="22"/>
          <w:szCs w:val="22"/>
        </w:rPr>
        <w:t>)</w:t>
      </w:r>
      <w:r w:rsidRPr="00181AAC">
        <w:rPr>
          <w:rFonts w:ascii="Times New Roman" w:hAnsi="Times New Roman" w:cs="Times New Roman"/>
          <w:color w:val="FF0000"/>
          <w:sz w:val="22"/>
          <w:szCs w:val="22"/>
        </w:rPr>
        <w:t xml:space="preserve"> and the China Development </w:t>
      </w:r>
      <w:r>
        <w:rPr>
          <w:rFonts w:ascii="Times New Roman" w:hAnsi="Times New Roman" w:cs="Times New Roman"/>
          <w:color w:val="FF0000"/>
          <w:sz w:val="22"/>
          <w:szCs w:val="22"/>
        </w:rPr>
        <w:t>(</w:t>
      </w:r>
      <w:r w:rsidR="00DD7EB2">
        <w:rPr>
          <w:rFonts w:ascii="Times New Roman" w:hAnsi="Times New Roman" w:cs="Times New Roman"/>
          <w:color w:val="FF0000"/>
          <w:sz w:val="22"/>
          <w:szCs w:val="22"/>
        </w:rPr>
        <w:t>US</w:t>
      </w:r>
      <w:r w:rsidRPr="00181AAC">
        <w:rPr>
          <w:rFonts w:ascii="Times New Roman" w:hAnsi="Times New Roman" w:cs="Times New Roman"/>
          <w:color w:val="FF0000"/>
          <w:sz w:val="22"/>
          <w:szCs w:val="22"/>
        </w:rPr>
        <w:t>$900 billion</w:t>
      </w:r>
      <w:r>
        <w:rPr>
          <w:rFonts w:ascii="Times New Roman" w:hAnsi="Times New Roman" w:cs="Times New Roman"/>
          <w:color w:val="FF0000"/>
          <w:sz w:val="22"/>
          <w:szCs w:val="22"/>
        </w:rPr>
        <w:t xml:space="preserve">). </w:t>
      </w:r>
      <w:r w:rsidRPr="00181AAC">
        <w:rPr>
          <w:rFonts w:ascii="Times New Roman" w:hAnsi="Times New Roman" w:cs="Times New Roman"/>
          <w:color w:val="FF0000"/>
          <w:sz w:val="22"/>
          <w:szCs w:val="22"/>
        </w:rPr>
        <w:t>The Economist magazine reported that $1 trillion in “government money” would be spent on the initiativ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FF4EC4"/>
    <w:multiLevelType w:val="hybridMultilevel"/>
    <w:tmpl w:val="B9C08BBA"/>
    <w:lvl w:ilvl="0" w:tplc="1F1A6E2E">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6B77C04"/>
    <w:multiLevelType w:val="hybridMultilevel"/>
    <w:tmpl w:val="6DB6442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C350BB7"/>
    <w:multiLevelType w:val="multilevel"/>
    <w:tmpl w:val="1D1E8D5C"/>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E0C48B6"/>
    <w:multiLevelType w:val="multilevel"/>
    <w:tmpl w:val="1D1E8D5C"/>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B4328B4"/>
    <w:multiLevelType w:val="hybridMultilevel"/>
    <w:tmpl w:val="9B5232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C1F2C02"/>
    <w:multiLevelType w:val="hybridMultilevel"/>
    <w:tmpl w:val="2604B7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1372D46"/>
    <w:multiLevelType w:val="hybridMultilevel"/>
    <w:tmpl w:val="E048C406"/>
    <w:lvl w:ilvl="0" w:tplc="7AE2B76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B205BE4"/>
    <w:multiLevelType w:val="hybridMultilevel"/>
    <w:tmpl w:val="EC1ED8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BF40176"/>
    <w:multiLevelType w:val="hybridMultilevel"/>
    <w:tmpl w:val="5F0480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5"/>
  </w:num>
  <w:num w:numId="3">
    <w:abstractNumId w:val="4"/>
  </w:num>
  <w:num w:numId="4">
    <w:abstractNumId w:val="7"/>
  </w:num>
  <w:num w:numId="5">
    <w:abstractNumId w:val="3"/>
  </w:num>
  <w:num w:numId="6">
    <w:abstractNumId w:val="2"/>
  </w:num>
  <w:num w:numId="7">
    <w:abstractNumId w:val="1"/>
  </w:num>
  <w:num w:numId="8">
    <w:abstractNumId w:val="6"/>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F-C CSE name-yea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fvfrfri50spjeze5cpzzsrds5dpvazte0z&quot;&gt;Stakeholder analysis&lt;record-ids&gt;&lt;item&gt;1&lt;/item&gt;&lt;item&gt;4&lt;/item&gt;&lt;item&gt;6&lt;/item&gt;&lt;item&gt;11&lt;/item&gt;&lt;item&gt;12&lt;/item&gt;&lt;item&gt;13&lt;/item&gt;&lt;item&gt;16&lt;/item&gt;&lt;item&gt;17&lt;/item&gt;&lt;item&gt;20&lt;/item&gt;&lt;item&gt;21&lt;/item&gt;&lt;item&gt;23&lt;/item&gt;&lt;item&gt;28&lt;/item&gt;&lt;item&gt;29&lt;/item&gt;&lt;item&gt;30&lt;/item&gt;&lt;item&gt;31&lt;/item&gt;&lt;item&gt;32&lt;/item&gt;&lt;item&gt;33&lt;/item&gt;&lt;item&gt;34&lt;/item&gt;&lt;item&gt;35&lt;/item&gt;&lt;item&gt;36&lt;/item&gt;&lt;item&gt;38&lt;/item&gt;&lt;item&gt;39&lt;/item&gt;&lt;item&gt;40&lt;/item&gt;&lt;item&gt;42&lt;/item&gt;&lt;item&gt;43&lt;/item&gt;&lt;item&gt;44&lt;/item&gt;&lt;item&gt;45&lt;/item&gt;&lt;item&gt;46&lt;/item&gt;&lt;item&gt;47&lt;/item&gt;&lt;item&gt;48&lt;/item&gt;&lt;item&gt;49&lt;/item&gt;&lt;item&gt;50&lt;/item&gt;&lt;item&gt;54&lt;/item&gt;&lt;item&gt;55&lt;/item&gt;&lt;item&gt;56&lt;/item&gt;&lt;item&gt;57&lt;/item&gt;&lt;item&gt;59&lt;/item&gt;&lt;item&gt;60&lt;/item&gt;&lt;item&gt;61&lt;/item&gt;&lt;item&gt;62&lt;/item&gt;&lt;item&gt;63&lt;/item&gt;&lt;item&gt;64&lt;/item&gt;&lt;item&gt;6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D2083"/>
    <w:rsid w:val="00000684"/>
    <w:rsid w:val="000011C2"/>
    <w:rsid w:val="00001AEF"/>
    <w:rsid w:val="00002F65"/>
    <w:rsid w:val="00003A97"/>
    <w:rsid w:val="00007F3B"/>
    <w:rsid w:val="000107C6"/>
    <w:rsid w:val="0001388C"/>
    <w:rsid w:val="00013B01"/>
    <w:rsid w:val="00020BB0"/>
    <w:rsid w:val="000211F5"/>
    <w:rsid w:val="000257CF"/>
    <w:rsid w:val="00030B0F"/>
    <w:rsid w:val="00031854"/>
    <w:rsid w:val="000371F1"/>
    <w:rsid w:val="00041CA2"/>
    <w:rsid w:val="0004237A"/>
    <w:rsid w:val="00047BF2"/>
    <w:rsid w:val="0005085B"/>
    <w:rsid w:val="00050B8B"/>
    <w:rsid w:val="00053DD7"/>
    <w:rsid w:val="00056619"/>
    <w:rsid w:val="000648A1"/>
    <w:rsid w:val="000649E9"/>
    <w:rsid w:val="00066E18"/>
    <w:rsid w:val="000678C8"/>
    <w:rsid w:val="00071B0D"/>
    <w:rsid w:val="00071E41"/>
    <w:rsid w:val="000724A9"/>
    <w:rsid w:val="000725BD"/>
    <w:rsid w:val="00075D17"/>
    <w:rsid w:val="0007791B"/>
    <w:rsid w:val="00077F9E"/>
    <w:rsid w:val="000820AE"/>
    <w:rsid w:val="000825DE"/>
    <w:rsid w:val="00087AD8"/>
    <w:rsid w:val="00091D2C"/>
    <w:rsid w:val="0009448E"/>
    <w:rsid w:val="000945C5"/>
    <w:rsid w:val="00095B52"/>
    <w:rsid w:val="00096FF6"/>
    <w:rsid w:val="000A1D66"/>
    <w:rsid w:val="000A50D5"/>
    <w:rsid w:val="000B0BFC"/>
    <w:rsid w:val="000B2E3B"/>
    <w:rsid w:val="000B324C"/>
    <w:rsid w:val="000C0E10"/>
    <w:rsid w:val="000C113F"/>
    <w:rsid w:val="000C148C"/>
    <w:rsid w:val="000C1F55"/>
    <w:rsid w:val="000C24BB"/>
    <w:rsid w:val="000C2950"/>
    <w:rsid w:val="000C3BF7"/>
    <w:rsid w:val="000C4805"/>
    <w:rsid w:val="000C71A7"/>
    <w:rsid w:val="000C7467"/>
    <w:rsid w:val="000C7BF3"/>
    <w:rsid w:val="000D0FD0"/>
    <w:rsid w:val="000D3443"/>
    <w:rsid w:val="000D7362"/>
    <w:rsid w:val="000E0B13"/>
    <w:rsid w:val="000E7289"/>
    <w:rsid w:val="000F192C"/>
    <w:rsid w:val="000F1AD5"/>
    <w:rsid w:val="000F1D4A"/>
    <w:rsid w:val="000F309D"/>
    <w:rsid w:val="000F6A6A"/>
    <w:rsid w:val="000F7201"/>
    <w:rsid w:val="00102468"/>
    <w:rsid w:val="00103835"/>
    <w:rsid w:val="001129AB"/>
    <w:rsid w:val="001136E2"/>
    <w:rsid w:val="00113722"/>
    <w:rsid w:val="00113F81"/>
    <w:rsid w:val="00114B85"/>
    <w:rsid w:val="0011556A"/>
    <w:rsid w:val="0011602B"/>
    <w:rsid w:val="001214BF"/>
    <w:rsid w:val="00123F55"/>
    <w:rsid w:val="0012712E"/>
    <w:rsid w:val="00127EB8"/>
    <w:rsid w:val="00131632"/>
    <w:rsid w:val="00131BB8"/>
    <w:rsid w:val="001333CE"/>
    <w:rsid w:val="001333E2"/>
    <w:rsid w:val="00133E5B"/>
    <w:rsid w:val="00135424"/>
    <w:rsid w:val="0013692A"/>
    <w:rsid w:val="00137460"/>
    <w:rsid w:val="001374E9"/>
    <w:rsid w:val="001379D7"/>
    <w:rsid w:val="00137B4C"/>
    <w:rsid w:val="00143804"/>
    <w:rsid w:val="0014706B"/>
    <w:rsid w:val="00150187"/>
    <w:rsid w:val="00153834"/>
    <w:rsid w:val="0015432B"/>
    <w:rsid w:val="00155C12"/>
    <w:rsid w:val="00157720"/>
    <w:rsid w:val="00160616"/>
    <w:rsid w:val="00162DDE"/>
    <w:rsid w:val="00163957"/>
    <w:rsid w:val="00163C84"/>
    <w:rsid w:val="00166BC6"/>
    <w:rsid w:val="00166F92"/>
    <w:rsid w:val="00167839"/>
    <w:rsid w:val="00167D0F"/>
    <w:rsid w:val="00170526"/>
    <w:rsid w:val="00172899"/>
    <w:rsid w:val="00176AAF"/>
    <w:rsid w:val="00176C94"/>
    <w:rsid w:val="00181AAC"/>
    <w:rsid w:val="001830B2"/>
    <w:rsid w:val="001848ED"/>
    <w:rsid w:val="001855A7"/>
    <w:rsid w:val="0018737E"/>
    <w:rsid w:val="0019080F"/>
    <w:rsid w:val="001908C7"/>
    <w:rsid w:val="00192E48"/>
    <w:rsid w:val="00196372"/>
    <w:rsid w:val="001A7A91"/>
    <w:rsid w:val="001B1D15"/>
    <w:rsid w:val="001B2E9E"/>
    <w:rsid w:val="001C3F1F"/>
    <w:rsid w:val="001C5579"/>
    <w:rsid w:val="001D0E6A"/>
    <w:rsid w:val="001D4C4D"/>
    <w:rsid w:val="001D4CF9"/>
    <w:rsid w:val="001D585C"/>
    <w:rsid w:val="001D5E68"/>
    <w:rsid w:val="001D74A5"/>
    <w:rsid w:val="001E13BB"/>
    <w:rsid w:val="001E183E"/>
    <w:rsid w:val="001E186F"/>
    <w:rsid w:val="001E24DC"/>
    <w:rsid w:val="001E2D31"/>
    <w:rsid w:val="001F0CF8"/>
    <w:rsid w:val="001F2119"/>
    <w:rsid w:val="001F254A"/>
    <w:rsid w:val="001F35A4"/>
    <w:rsid w:val="001F4814"/>
    <w:rsid w:val="001F4F1E"/>
    <w:rsid w:val="001F6F99"/>
    <w:rsid w:val="001F6FF0"/>
    <w:rsid w:val="001F76F2"/>
    <w:rsid w:val="00200CA8"/>
    <w:rsid w:val="00207FA4"/>
    <w:rsid w:val="00213EFB"/>
    <w:rsid w:val="0021605B"/>
    <w:rsid w:val="0022018B"/>
    <w:rsid w:val="00220B5B"/>
    <w:rsid w:val="00220C0D"/>
    <w:rsid w:val="00220CE7"/>
    <w:rsid w:val="00221696"/>
    <w:rsid w:val="0022226E"/>
    <w:rsid w:val="00223C70"/>
    <w:rsid w:val="00224058"/>
    <w:rsid w:val="00224FEE"/>
    <w:rsid w:val="002260DF"/>
    <w:rsid w:val="002269BE"/>
    <w:rsid w:val="00226E69"/>
    <w:rsid w:val="0022744C"/>
    <w:rsid w:val="00231B3B"/>
    <w:rsid w:val="00232109"/>
    <w:rsid w:val="0023234C"/>
    <w:rsid w:val="0023244D"/>
    <w:rsid w:val="00233B73"/>
    <w:rsid w:val="002344B2"/>
    <w:rsid w:val="0023754C"/>
    <w:rsid w:val="0024061D"/>
    <w:rsid w:val="00240F02"/>
    <w:rsid w:val="00242219"/>
    <w:rsid w:val="0024693E"/>
    <w:rsid w:val="00253A7F"/>
    <w:rsid w:val="00253B67"/>
    <w:rsid w:val="002551D0"/>
    <w:rsid w:val="00257B38"/>
    <w:rsid w:val="00257C5B"/>
    <w:rsid w:val="00260452"/>
    <w:rsid w:val="00261AB2"/>
    <w:rsid w:val="00263EDE"/>
    <w:rsid w:val="0026459A"/>
    <w:rsid w:val="002649B4"/>
    <w:rsid w:val="00273CB9"/>
    <w:rsid w:val="002812FE"/>
    <w:rsid w:val="00282312"/>
    <w:rsid w:val="00294C1D"/>
    <w:rsid w:val="002966DB"/>
    <w:rsid w:val="002966E4"/>
    <w:rsid w:val="002968A3"/>
    <w:rsid w:val="002A1BDC"/>
    <w:rsid w:val="002A289F"/>
    <w:rsid w:val="002A7441"/>
    <w:rsid w:val="002A7745"/>
    <w:rsid w:val="002B329F"/>
    <w:rsid w:val="002B4381"/>
    <w:rsid w:val="002B64D6"/>
    <w:rsid w:val="002B6663"/>
    <w:rsid w:val="002B6D34"/>
    <w:rsid w:val="002C3440"/>
    <w:rsid w:val="002C7089"/>
    <w:rsid w:val="002D0BC9"/>
    <w:rsid w:val="002D17F0"/>
    <w:rsid w:val="002D373E"/>
    <w:rsid w:val="002D37FC"/>
    <w:rsid w:val="002D5395"/>
    <w:rsid w:val="002E0DAE"/>
    <w:rsid w:val="002E111B"/>
    <w:rsid w:val="002E64D5"/>
    <w:rsid w:val="002E68F8"/>
    <w:rsid w:val="002F2759"/>
    <w:rsid w:val="002F3718"/>
    <w:rsid w:val="002F46B4"/>
    <w:rsid w:val="002F688F"/>
    <w:rsid w:val="00300AD1"/>
    <w:rsid w:val="00303285"/>
    <w:rsid w:val="00303B3D"/>
    <w:rsid w:val="00304EC8"/>
    <w:rsid w:val="0030662B"/>
    <w:rsid w:val="00311399"/>
    <w:rsid w:val="0031394F"/>
    <w:rsid w:val="0031528B"/>
    <w:rsid w:val="00316896"/>
    <w:rsid w:val="00317034"/>
    <w:rsid w:val="00317C08"/>
    <w:rsid w:val="00320BD5"/>
    <w:rsid w:val="00324DBB"/>
    <w:rsid w:val="0032569F"/>
    <w:rsid w:val="00326744"/>
    <w:rsid w:val="0033216C"/>
    <w:rsid w:val="00332F37"/>
    <w:rsid w:val="00333DEB"/>
    <w:rsid w:val="00337111"/>
    <w:rsid w:val="00340D36"/>
    <w:rsid w:val="00341409"/>
    <w:rsid w:val="00342541"/>
    <w:rsid w:val="00345A37"/>
    <w:rsid w:val="0035070C"/>
    <w:rsid w:val="003512AD"/>
    <w:rsid w:val="00354681"/>
    <w:rsid w:val="00356FCF"/>
    <w:rsid w:val="0036007C"/>
    <w:rsid w:val="00360795"/>
    <w:rsid w:val="003618CB"/>
    <w:rsid w:val="00365CB0"/>
    <w:rsid w:val="00366581"/>
    <w:rsid w:val="00367777"/>
    <w:rsid w:val="00370218"/>
    <w:rsid w:val="0037045B"/>
    <w:rsid w:val="0037477C"/>
    <w:rsid w:val="003805D4"/>
    <w:rsid w:val="00380AA3"/>
    <w:rsid w:val="00381414"/>
    <w:rsid w:val="0038207A"/>
    <w:rsid w:val="00383541"/>
    <w:rsid w:val="00384225"/>
    <w:rsid w:val="00385BCC"/>
    <w:rsid w:val="00387686"/>
    <w:rsid w:val="003926A2"/>
    <w:rsid w:val="00392D38"/>
    <w:rsid w:val="003946AC"/>
    <w:rsid w:val="00397FC5"/>
    <w:rsid w:val="003A2552"/>
    <w:rsid w:val="003A5690"/>
    <w:rsid w:val="003A7113"/>
    <w:rsid w:val="003A7CFE"/>
    <w:rsid w:val="003B3156"/>
    <w:rsid w:val="003B3A9C"/>
    <w:rsid w:val="003B57EE"/>
    <w:rsid w:val="003B651B"/>
    <w:rsid w:val="003B70D9"/>
    <w:rsid w:val="003C6621"/>
    <w:rsid w:val="003C7093"/>
    <w:rsid w:val="003C7CE1"/>
    <w:rsid w:val="003D0454"/>
    <w:rsid w:val="003D4209"/>
    <w:rsid w:val="003D4F35"/>
    <w:rsid w:val="003D5978"/>
    <w:rsid w:val="003D61E4"/>
    <w:rsid w:val="003E0321"/>
    <w:rsid w:val="003E07EA"/>
    <w:rsid w:val="003E59F8"/>
    <w:rsid w:val="003F107B"/>
    <w:rsid w:val="003F1580"/>
    <w:rsid w:val="003F1AC7"/>
    <w:rsid w:val="003F208E"/>
    <w:rsid w:val="003F552D"/>
    <w:rsid w:val="004020B5"/>
    <w:rsid w:val="00404106"/>
    <w:rsid w:val="004053CA"/>
    <w:rsid w:val="0041280D"/>
    <w:rsid w:val="00412F68"/>
    <w:rsid w:val="0041395E"/>
    <w:rsid w:val="00417040"/>
    <w:rsid w:val="00420251"/>
    <w:rsid w:val="004213E9"/>
    <w:rsid w:val="004216E0"/>
    <w:rsid w:val="00421DF1"/>
    <w:rsid w:val="00423F0D"/>
    <w:rsid w:val="00425178"/>
    <w:rsid w:val="004271D9"/>
    <w:rsid w:val="004305A1"/>
    <w:rsid w:val="00430809"/>
    <w:rsid w:val="004329AE"/>
    <w:rsid w:val="00432B14"/>
    <w:rsid w:val="00435E92"/>
    <w:rsid w:val="00436C67"/>
    <w:rsid w:val="00436EEB"/>
    <w:rsid w:val="00436F89"/>
    <w:rsid w:val="004415DB"/>
    <w:rsid w:val="00442BB4"/>
    <w:rsid w:val="00443621"/>
    <w:rsid w:val="004436CA"/>
    <w:rsid w:val="0045096E"/>
    <w:rsid w:val="004523B5"/>
    <w:rsid w:val="004535F3"/>
    <w:rsid w:val="00457FA8"/>
    <w:rsid w:val="0046182B"/>
    <w:rsid w:val="0046442B"/>
    <w:rsid w:val="00470348"/>
    <w:rsid w:val="0047248C"/>
    <w:rsid w:val="004751C7"/>
    <w:rsid w:val="00475AA1"/>
    <w:rsid w:val="00475DEF"/>
    <w:rsid w:val="00476863"/>
    <w:rsid w:val="00477C92"/>
    <w:rsid w:val="00482998"/>
    <w:rsid w:val="00482BB6"/>
    <w:rsid w:val="00483503"/>
    <w:rsid w:val="00484F0F"/>
    <w:rsid w:val="00485320"/>
    <w:rsid w:val="00490C5A"/>
    <w:rsid w:val="0049248B"/>
    <w:rsid w:val="004942C9"/>
    <w:rsid w:val="00494D76"/>
    <w:rsid w:val="004A0642"/>
    <w:rsid w:val="004A297E"/>
    <w:rsid w:val="004A38A5"/>
    <w:rsid w:val="004A4B73"/>
    <w:rsid w:val="004A5284"/>
    <w:rsid w:val="004A7531"/>
    <w:rsid w:val="004B3071"/>
    <w:rsid w:val="004B3C01"/>
    <w:rsid w:val="004B53E4"/>
    <w:rsid w:val="004B5E97"/>
    <w:rsid w:val="004C1AA7"/>
    <w:rsid w:val="004C2AFB"/>
    <w:rsid w:val="004C4735"/>
    <w:rsid w:val="004C55FB"/>
    <w:rsid w:val="004C5A3E"/>
    <w:rsid w:val="004D0010"/>
    <w:rsid w:val="004D1A7B"/>
    <w:rsid w:val="004D3C46"/>
    <w:rsid w:val="004E1F6B"/>
    <w:rsid w:val="004E25E3"/>
    <w:rsid w:val="004E3C99"/>
    <w:rsid w:val="004E44D1"/>
    <w:rsid w:val="004E4E8F"/>
    <w:rsid w:val="004F022C"/>
    <w:rsid w:val="004F24AC"/>
    <w:rsid w:val="005017C8"/>
    <w:rsid w:val="00504BB5"/>
    <w:rsid w:val="00510839"/>
    <w:rsid w:val="005111FE"/>
    <w:rsid w:val="00512178"/>
    <w:rsid w:val="00512CA2"/>
    <w:rsid w:val="00513288"/>
    <w:rsid w:val="00514579"/>
    <w:rsid w:val="00514D44"/>
    <w:rsid w:val="0051656B"/>
    <w:rsid w:val="00516748"/>
    <w:rsid w:val="00516BCD"/>
    <w:rsid w:val="0051700B"/>
    <w:rsid w:val="0052111E"/>
    <w:rsid w:val="0052126A"/>
    <w:rsid w:val="005216A6"/>
    <w:rsid w:val="005220FD"/>
    <w:rsid w:val="00522659"/>
    <w:rsid w:val="00523A0A"/>
    <w:rsid w:val="00523CAB"/>
    <w:rsid w:val="00530536"/>
    <w:rsid w:val="00531AFE"/>
    <w:rsid w:val="00533A94"/>
    <w:rsid w:val="00533D26"/>
    <w:rsid w:val="00535A93"/>
    <w:rsid w:val="005364BF"/>
    <w:rsid w:val="005433A2"/>
    <w:rsid w:val="0054492F"/>
    <w:rsid w:val="005479E0"/>
    <w:rsid w:val="00550235"/>
    <w:rsid w:val="0055145D"/>
    <w:rsid w:val="0055592C"/>
    <w:rsid w:val="00557C96"/>
    <w:rsid w:val="00561F71"/>
    <w:rsid w:val="00562BC3"/>
    <w:rsid w:val="00566CC4"/>
    <w:rsid w:val="00567891"/>
    <w:rsid w:val="00567E40"/>
    <w:rsid w:val="0057335A"/>
    <w:rsid w:val="005749B7"/>
    <w:rsid w:val="0057608B"/>
    <w:rsid w:val="00580D74"/>
    <w:rsid w:val="00581DCF"/>
    <w:rsid w:val="005853F2"/>
    <w:rsid w:val="00585F11"/>
    <w:rsid w:val="005862F7"/>
    <w:rsid w:val="00586B9F"/>
    <w:rsid w:val="0058704E"/>
    <w:rsid w:val="00590D67"/>
    <w:rsid w:val="00594780"/>
    <w:rsid w:val="00595CCD"/>
    <w:rsid w:val="00596450"/>
    <w:rsid w:val="00597D02"/>
    <w:rsid w:val="005A425C"/>
    <w:rsid w:val="005A6AF5"/>
    <w:rsid w:val="005B70FF"/>
    <w:rsid w:val="005C0848"/>
    <w:rsid w:val="005C0F0D"/>
    <w:rsid w:val="005C1B17"/>
    <w:rsid w:val="005C2432"/>
    <w:rsid w:val="005C6A0B"/>
    <w:rsid w:val="005D2083"/>
    <w:rsid w:val="005D20A3"/>
    <w:rsid w:val="005D2163"/>
    <w:rsid w:val="005D7E99"/>
    <w:rsid w:val="005E235C"/>
    <w:rsid w:val="005E44B4"/>
    <w:rsid w:val="005E6FC5"/>
    <w:rsid w:val="005F06BB"/>
    <w:rsid w:val="005F2B59"/>
    <w:rsid w:val="005F33C3"/>
    <w:rsid w:val="00600B50"/>
    <w:rsid w:val="0060208B"/>
    <w:rsid w:val="00603CAC"/>
    <w:rsid w:val="00603F3C"/>
    <w:rsid w:val="00606052"/>
    <w:rsid w:val="00610B40"/>
    <w:rsid w:val="0061187D"/>
    <w:rsid w:val="006128EC"/>
    <w:rsid w:val="00613EAD"/>
    <w:rsid w:val="00620A18"/>
    <w:rsid w:val="00622316"/>
    <w:rsid w:val="00622B1F"/>
    <w:rsid w:val="00623A5C"/>
    <w:rsid w:val="00624A31"/>
    <w:rsid w:val="00627185"/>
    <w:rsid w:val="00630299"/>
    <w:rsid w:val="006302B4"/>
    <w:rsid w:val="00633F56"/>
    <w:rsid w:val="0063534F"/>
    <w:rsid w:val="00636116"/>
    <w:rsid w:val="00637FDD"/>
    <w:rsid w:val="006417ED"/>
    <w:rsid w:val="00643B89"/>
    <w:rsid w:val="006459BE"/>
    <w:rsid w:val="006462E2"/>
    <w:rsid w:val="0064771D"/>
    <w:rsid w:val="00647ED4"/>
    <w:rsid w:val="00653C73"/>
    <w:rsid w:val="006571A7"/>
    <w:rsid w:val="00657C11"/>
    <w:rsid w:val="00662178"/>
    <w:rsid w:val="00665237"/>
    <w:rsid w:val="00665D7C"/>
    <w:rsid w:val="006660AC"/>
    <w:rsid w:val="006679EA"/>
    <w:rsid w:val="006727B0"/>
    <w:rsid w:val="00676844"/>
    <w:rsid w:val="0067694B"/>
    <w:rsid w:val="00677BF7"/>
    <w:rsid w:val="00680D6A"/>
    <w:rsid w:val="0068183C"/>
    <w:rsid w:val="006856D4"/>
    <w:rsid w:val="0068741C"/>
    <w:rsid w:val="0069482E"/>
    <w:rsid w:val="00697F66"/>
    <w:rsid w:val="006A29D2"/>
    <w:rsid w:val="006A7237"/>
    <w:rsid w:val="006B1170"/>
    <w:rsid w:val="006B1B05"/>
    <w:rsid w:val="006B5EED"/>
    <w:rsid w:val="006B7ED2"/>
    <w:rsid w:val="006C0DF6"/>
    <w:rsid w:val="006C304D"/>
    <w:rsid w:val="006C425C"/>
    <w:rsid w:val="006C48EF"/>
    <w:rsid w:val="006C4E7D"/>
    <w:rsid w:val="006C5D77"/>
    <w:rsid w:val="006C7A23"/>
    <w:rsid w:val="006D1818"/>
    <w:rsid w:val="006D3960"/>
    <w:rsid w:val="006D4583"/>
    <w:rsid w:val="006E1A0D"/>
    <w:rsid w:val="006E2808"/>
    <w:rsid w:val="006E2FDF"/>
    <w:rsid w:val="006E316E"/>
    <w:rsid w:val="006F6053"/>
    <w:rsid w:val="006F6F07"/>
    <w:rsid w:val="006F774E"/>
    <w:rsid w:val="0070013B"/>
    <w:rsid w:val="0070026C"/>
    <w:rsid w:val="00702C86"/>
    <w:rsid w:val="00703B4D"/>
    <w:rsid w:val="00704643"/>
    <w:rsid w:val="0070557E"/>
    <w:rsid w:val="00706712"/>
    <w:rsid w:val="007127FB"/>
    <w:rsid w:val="00713D82"/>
    <w:rsid w:val="00715EFC"/>
    <w:rsid w:val="0071616C"/>
    <w:rsid w:val="0071658E"/>
    <w:rsid w:val="0072010B"/>
    <w:rsid w:val="007202CB"/>
    <w:rsid w:val="0072051E"/>
    <w:rsid w:val="00721C0D"/>
    <w:rsid w:val="00721CD9"/>
    <w:rsid w:val="0072206F"/>
    <w:rsid w:val="00724137"/>
    <w:rsid w:val="00724B51"/>
    <w:rsid w:val="007261CB"/>
    <w:rsid w:val="00727683"/>
    <w:rsid w:val="00730374"/>
    <w:rsid w:val="007323F0"/>
    <w:rsid w:val="00732BC3"/>
    <w:rsid w:val="00736D2D"/>
    <w:rsid w:val="00737985"/>
    <w:rsid w:val="00737A2F"/>
    <w:rsid w:val="0074654D"/>
    <w:rsid w:val="00747F6A"/>
    <w:rsid w:val="00751008"/>
    <w:rsid w:val="007611C7"/>
    <w:rsid w:val="0076289C"/>
    <w:rsid w:val="007654C7"/>
    <w:rsid w:val="007664A9"/>
    <w:rsid w:val="00767E16"/>
    <w:rsid w:val="00776F51"/>
    <w:rsid w:val="00780610"/>
    <w:rsid w:val="007812FD"/>
    <w:rsid w:val="0078135A"/>
    <w:rsid w:val="0078583C"/>
    <w:rsid w:val="00791265"/>
    <w:rsid w:val="00793114"/>
    <w:rsid w:val="00794BDF"/>
    <w:rsid w:val="007A2DAD"/>
    <w:rsid w:val="007A7A26"/>
    <w:rsid w:val="007B1402"/>
    <w:rsid w:val="007B156F"/>
    <w:rsid w:val="007B164C"/>
    <w:rsid w:val="007B6248"/>
    <w:rsid w:val="007C083E"/>
    <w:rsid w:val="007C0ABA"/>
    <w:rsid w:val="007C409E"/>
    <w:rsid w:val="007C5E4E"/>
    <w:rsid w:val="007C622E"/>
    <w:rsid w:val="007C666A"/>
    <w:rsid w:val="007C75F3"/>
    <w:rsid w:val="007D4AE0"/>
    <w:rsid w:val="007D61D4"/>
    <w:rsid w:val="007D6CAC"/>
    <w:rsid w:val="007E0975"/>
    <w:rsid w:val="007E0A86"/>
    <w:rsid w:val="007E1C76"/>
    <w:rsid w:val="007E2949"/>
    <w:rsid w:val="007E44EB"/>
    <w:rsid w:val="007E4F4B"/>
    <w:rsid w:val="007E524A"/>
    <w:rsid w:val="007E794F"/>
    <w:rsid w:val="007E7C4A"/>
    <w:rsid w:val="007F13DB"/>
    <w:rsid w:val="007F5D17"/>
    <w:rsid w:val="007F6294"/>
    <w:rsid w:val="00800748"/>
    <w:rsid w:val="00802FE1"/>
    <w:rsid w:val="00804B76"/>
    <w:rsid w:val="00804C0E"/>
    <w:rsid w:val="00804D77"/>
    <w:rsid w:val="00806985"/>
    <w:rsid w:val="008114D3"/>
    <w:rsid w:val="008176CA"/>
    <w:rsid w:val="008221EA"/>
    <w:rsid w:val="0082397C"/>
    <w:rsid w:val="00827ECF"/>
    <w:rsid w:val="00832B0E"/>
    <w:rsid w:val="00833221"/>
    <w:rsid w:val="00835051"/>
    <w:rsid w:val="0083624F"/>
    <w:rsid w:val="008365A8"/>
    <w:rsid w:val="008427D3"/>
    <w:rsid w:val="008444B3"/>
    <w:rsid w:val="0084465C"/>
    <w:rsid w:val="00851791"/>
    <w:rsid w:val="0086464C"/>
    <w:rsid w:val="008654B7"/>
    <w:rsid w:val="00870EC8"/>
    <w:rsid w:val="008711D6"/>
    <w:rsid w:val="008726BA"/>
    <w:rsid w:val="008749DC"/>
    <w:rsid w:val="0087617F"/>
    <w:rsid w:val="00877B12"/>
    <w:rsid w:val="0088433B"/>
    <w:rsid w:val="0088434C"/>
    <w:rsid w:val="00885317"/>
    <w:rsid w:val="00893087"/>
    <w:rsid w:val="00894E8B"/>
    <w:rsid w:val="008950D6"/>
    <w:rsid w:val="00895FF6"/>
    <w:rsid w:val="008A19A5"/>
    <w:rsid w:val="008A1D6E"/>
    <w:rsid w:val="008A6D51"/>
    <w:rsid w:val="008B2006"/>
    <w:rsid w:val="008B2A48"/>
    <w:rsid w:val="008B44A9"/>
    <w:rsid w:val="008B5E39"/>
    <w:rsid w:val="008B70A9"/>
    <w:rsid w:val="008C28D6"/>
    <w:rsid w:val="008C6E0E"/>
    <w:rsid w:val="008D01FB"/>
    <w:rsid w:val="008D037E"/>
    <w:rsid w:val="008D21C7"/>
    <w:rsid w:val="008D2BBA"/>
    <w:rsid w:val="008D3A8B"/>
    <w:rsid w:val="008D4813"/>
    <w:rsid w:val="008D5572"/>
    <w:rsid w:val="008E2150"/>
    <w:rsid w:val="008F1E80"/>
    <w:rsid w:val="008F3045"/>
    <w:rsid w:val="008F45F8"/>
    <w:rsid w:val="008F46C7"/>
    <w:rsid w:val="008F7E16"/>
    <w:rsid w:val="00901CC1"/>
    <w:rsid w:val="00905B70"/>
    <w:rsid w:val="00906E04"/>
    <w:rsid w:val="00911975"/>
    <w:rsid w:val="00912838"/>
    <w:rsid w:val="00914AD5"/>
    <w:rsid w:val="00917149"/>
    <w:rsid w:val="00922D9D"/>
    <w:rsid w:val="00925524"/>
    <w:rsid w:val="00925BEA"/>
    <w:rsid w:val="00925E0C"/>
    <w:rsid w:val="009263A7"/>
    <w:rsid w:val="00926E30"/>
    <w:rsid w:val="00926F45"/>
    <w:rsid w:val="00934643"/>
    <w:rsid w:val="00935612"/>
    <w:rsid w:val="009368DF"/>
    <w:rsid w:val="00937633"/>
    <w:rsid w:val="00940D4D"/>
    <w:rsid w:val="009419F6"/>
    <w:rsid w:val="009420DF"/>
    <w:rsid w:val="00944929"/>
    <w:rsid w:val="00947975"/>
    <w:rsid w:val="0095243D"/>
    <w:rsid w:val="00955553"/>
    <w:rsid w:val="00960AF0"/>
    <w:rsid w:val="009640F7"/>
    <w:rsid w:val="00970005"/>
    <w:rsid w:val="00970377"/>
    <w:rsid w:val="00970A6D"/>
    <w:rsid w:val="00971DD3"/>
    <w:rsid w:val="00980D8F"/>
    <w:rsid w:val="00983B3A"/>
    <w:rsid w:val="00984B04"/>
    <w:rsid w:val="00985C63"/>
    <w:rsid w:val="00986250"/>
    <w:rsid w:val="00990ED2"/>
    <w:rsid w:val="00991C82"/>
    <w:rsid w:val="00992D00"/>
    <w:rsid w:val="0099329D"/>
    <w:rsid w:val="00993B20"/>
    <w:rsid w:val="009A0C34"/>
    <w:rsid w:val="009A39B0"/>
    <w:rsid w:val="009A3DCF"/>
    <w:rsid w:val="009B036B"/>
    <w:rsid w:val="009B2868"/>
    <w:rsid w:val="009B2D9C"/>
    <w:rsid w:val="009B3A17"/>
    <w:rsid w:val="009B3C0D"/>
    <w:rsid w:val="009B41DC"/>
    <w:rsid w:val="009B49B0"/>
    <w:rsid w:val="009B539F"/>
    <w:rsid w:val="009B7667"/>
    <w:rsid w:val="009C199D"/>
    <w:rsid w:val="009C2013"/>
    <w:rsid w:val="009C268C"/>
    <w:rsid w:val="009C296E"/>
    <w:rsid w:val="009C31BC"/>
    <w:rsid w:val="009C4FCF"/>
    <w:rsid w:val="009C5EB4"/>
    <w:rsid w:val="009C7B88"/>
    <w:rsid w:val="009D23AF"/>
    <w:rsid w:val="009D4817"/>
    <w:rsid w:val="009D5116"/>
    <w:rsid w:val="009D6966"/>
    <w:rsid w:val="009E2484"/>
    <w:rsid w:val="009E279F"/>
    <w:rsid w:val="009E3261"/>
    <w:rsid w:val="009E3BD7"/>
    <w:rsid w:val="009E3FB8"/>
    <w:rsid w:val="009E4AC5"/>
    <w:rsid w:val="009E7A3B"/>
    <w:rsid w:val="009E7EFC"/>
    <w:rsid w:val="009E7F60"/>
    <w:rsid w:val="009F04B3"/>
    <w:rsid w:val="009F0FA0"/>
    <w:rsid w:val="009F1A37"/>
    <w:rsid w:val="00A00C19"/>
    <w:rsid w:val="00A10389"/>
    <w:rsid w:val="00A14C67"/>
    <w:rsid w:val="00A14F82"/>
    <w:rsid w:val="00A213A5"/>
    <w:rsid w:val="00A21A43"/>
    <w:rsid w:val="00A22019"/>
    <w:rsid w:val="00A266E9"/>
    <w:rsid w:val="00A30844"/>
    <w:rsid w:val="00A31A16"/>
    <w:rsid w:val="00A3561D"/>
    <w:rsid w:val="00A36754"/>
    <w:rsid w:val="00A375B0"/>
    <w:rsid w:val="00A451D9"/>
    <w:rsid w:val="00A45750"/>
    <w:rsid w:val="00A470E9"/>
    <w:rsid w:val="00A47246"/>
    <w:rsid w:val="00A51A9D"/>
    <w:rsid w:val="00A5262B"/>
    <w:rsid w:val="00A55CAC"/>
    <w:rsid w:val="00A56AC9"/>
    <w:rsid w:val="00A57A35"/>
    <w:rsid w:val="00A607AE"/>
    <w:rsid w:val="00A61ECC"/>
    <w:rsid w:val="00A63063"/>
    <w:rsid w:val="00A64DBE"/>
    <w:rsid w:val="00A65FD0"/>
    <w:rsid w:val="00A67D3D"/>
    <w:rsid w:val="00A71EB8"/>
    <w:rsid w:val="00A73650"/>
    <w:rsid w:val="00A81447"/>
    <w:rsid w:val="00A82673"/>
    <w:rsid w:val="00A838F9"/>
    <w:rsid w:val="00A83915"/>
    <w:rsid w:val="00A843FD"/>
    <w:rsid w:val="00A852C0"/>
    <w:rsid w:val="00A86902"/>
    <w:rsid w:val="00A869B9"/>
    <w:rsid w:val="00A9201D"/>
    <w:rsid w:val="00A94998"/>
    <w:rsid w:val="00A96D33"/>
    <w:rsid w:val="00A97A53"/>
    <w:rsid w:val="00AA1134"/>
    <w:rsid w:val="00AA1331"/>
    <w:rsid w:val="00AA2458"/>
    <w:rsid w:val="00AA34CF"/>
    <w:rsid w:val="00AA560A"/>
    <w:rsid w:val="00AB2023"/>
    <w:rsid w:val="00AB202E"/>
    <w:rsid w:val="00AB5A36"/>
    <w:rsid w:val="00AC6930"/>
    <w:rsid w:val="00AC6D5C"/>
    <w:rsid w:val="00AD1A1F"/>
    <w:rsid w:val="00AD3431"/>
    <w:rsid w:val="00AD3EFA"/>
    <w:rsid w:val="00AE15AA"/>
    <w:rsid w:val="00AE17C1"/>
    <w:rsid w:val="00AE41BB"/>
    <w:rsid w:val="00AE46AB"/>
    <w:rsid w:val="00AE526E"/>
    <w:rsid w:val="00AF1C1E"/>
    <w:rsid w:val="00AF7212"/>
    <w:rsid w:val="00AF756E"/>
    <w:rsid w:val="00AF7C71"/>
    <w:rsid w:val="00B06AB1"/>
    <w:rsid w:val="00B07169"/>
    <w:rsid w:val="00B127A1"/>
    <w:rsid w:val="00B1346C"/>
    <w:rsid w:val="00B1370B"/>
    <w:rsid w:val="00B137C6"/>
    <w:rsid w:val="00B21CA8"/>
    <w:rsid w:val="00B24A27"/>
    <w:rsid w:val="00B250DE"/>
    <w:rsid w:val="00B26146"/>
    <w:rsid w:val="00B2764D"/>
    <w:rsid w:val="00B30E22"/>
    <w:rsid w:val="00B33A46"/>
    <w:rsid w:val="00B37AED"/>
    <w:rsid w:val="00B4106C"/>
    <w:rsid w:val="00B41B63"/>
    <w:rsid w:val="00B423B4"/>
    <w:rsid w:val="00B4474E"/>
    <w:rsid w:val="00B45DD5"/>
    <w:rsid w:val="00B47519"/>
    <w:rsid w:val="00B47F08"/>
    <w:rsid w:val="00B50CC9"/>
    <w:rsid w:val="00B5207A"/>
    <w:rsid w:val="00B53498"/>
    <w:rsid w:val="00B56186"/>
    <w:rsid w:val="00B6419B"/>
    <w:rsid w:val="00B670A5"/>
    <w:rsid w:val="00B70DE0"/>
    <w:rsid w:val="00B749D5"/>
    <w:rsid w:val="00B76B66"/>
    <w:rsid w:val="00B76EEB"/>
    <w:rsid w:val="00B8045E"/>
    <w:rsid w:val="00B83B8C"/>
    <w:rsid w:val="00B87AFF"/>
    <w:rsid w:val="00B90BB8"/>
    <w:rsid w:val="00B9210C"/>
    <w:rsid w:val="00B93629"/>
    <w:rsid w:val="00B9460E"/>
    <w:rsid w:val="00B94D7E"/>
    <w:rsid w:val="00B960A5"/>
    <w:rsid w:val="00BA047D"/>
    <w:rsid w:val="00BA4DB0"/>
    <w:rsid w:val="00BA7807"/>
    <w:rsid w:val="00BB06E7"/>
    <w:rsid w:val="00BB0C1E"/>
    <w:rsid w:val="00BB30A9"/>
    <w:rsid w:val="00BB32AF"/>
    <w:rsid w:val="00BB4268"/>
    <w:rsid w:val="00BB62B7"/>
    <w:rsid w:val="00BB6356"/>
    <w:rsid w:val="00BB682D"/>
    <w:rsid w:val="00BB6D82"/>
    <w:rsid w:val="00BB7B27"/>
    <w:rsid w:val="00BC1804"/>
    <w:rsid w:val="00BC5B7A"/>
    <w:rsid w:val="00BD4DDE"/>
    <w:rsid w:val="00BD5C30"/>
    <w:rsid w:val="00BE05D6"/>
    <w:rsid w:val="00BE17A0"/>
    <w:rsid w:val="00BE1806"/>
    <w:rsid w:val="00BE18AD"/>
    <w:rsid w:val="00BE4AB3"/>
    <w:rsid w:val="00BE4BD0"/>
    <w:rsid w:val="00BE4D73"/>
    <w:rsid w:val="00BE6143"/>
    <w:rsid w:val="00BF01ED"/>
    <w:rsid w:val="00BF510C"/>
    <w:rsid w:val="00BF601B"/>
    <w:rsid w:val="00BF68B1"/>
    <w:rsid w:val="00C009B2"/>
    <w:rsid w:val="00C011F6"/>
    <w:rsid w:val="00C0366A"/>
    <w:rsid w:val="00C04A18"/>
    <w:rsid w:val="00C06547"/>
    <w:rsid w:val="00C100D1"/>
    <w:rsid w:val="00C11422"/>
    <w:rsid w:val="00C11630"/>
    <w:rsid w:val="00C20FBF"/>
    <w:rsid w:val="00C2303E"/>
    <w:rsid w:val="00C238AC"/>
    <w:rsid w:val="00C27522"/>
    <w:rsid w:val="00C27FDF"/>
    <w:rsid w:val="00C303F0"/>
    <w:rsid w:val="00C32108"/>
    <w:rsid w:val="00C32F44"/>
    <w:rsid w:val="00C33FA9"/>
    <w:rsid w:val="00C35575"/>
    <w:rsid w:val="00C4004E"/>
    <w:rsid w:val="00C41735"/>
    <w:rsid w:val="00C43D2F"/>
    <w:rsid w:val="00C4517A"/>
    <w:rsid w:val="00C46679"/>
    <w:rsid w:val="00C479D1"/>
    <w:rsid w:val="00C548D2"/>
    <w:rsid w:val="00C548E1"/>
    <w:rsid w:val="00C563C3"/>
    <w:rsid w:val="00C56AEB"/>
    <w:rsid w:val="00C56E1E"/>
    <w:rsid w:val="00C5715C"/>
    <w:rsid w:val="00C6008B"/>
    <w:rsid w:val="00C615EF"/>
    <w:rsid w:val="00C61FDC"/>
    <w:rsid w:val="00C62FC4"/>
    <w:rsid w:val="00C64046"/>
    <w:rsid w:val="00C649D4"/>
    <w:rsid w:val="00C67F5C"/>
    <w:rsid w:val="00C727FD"/>
    <w:rsid w:val="00C73631"/>
    <w:rsid w:val="00C76DEB"/>
    <w:rsid w:val="00C77018"/>
    <w:rsid w:val="00C77661"/>
    <w:rsid w:val="00C777D2"/>
    <w:rsid w:val="00C8084C"/>
    <w:rsid w:val="00C80C45"/>
    <w:rsid w:val="00C84454"/>
    <w:rsid w:val="00C8505B"/>
    <w:rsid w:val="00C85388"/>
    <w:rsid w:val="00C86FAA"/>
    <w:rsid w:val="00C91DFC"/>
    <w:rsid w:val="00C9335B"/>
    <w:rsid w:val="00C95CF5"/>
    <w:rsid w:val="00CA33F6"/>
    <w:rsid w:val="00CA35D1"/>
    <w:rsid w:val="00CA37D3"/>
    <w:rsid w:val="00CA4D68"/>
    <w:rsid w:val="00CA6283"/>
    <w:rsid w:val="00CA65E2"/>
    <w:rsid w:val="00CA7A3F"/>
    <w:rsid w:val="00CB2913"/>
    <w:rsid w:val="00CB4DC5"/>
    <w:rsid w:val="00CC4EF3"/>
    <w:rsid w:val="00CC66A1"/>
    <w:rsid w:val="00CC6EB9"/>
    <w:rsid w:val="00CD12BC"/>
    <w:rsid w:val="00CD273A"/>
    <w:rsid w:val="00CD3790"/>
    <w:rsid w:val="00CD6919"/>
    <w:rsid w:val="00CD6D71"/>
    <w:rsid w:val="00CE1082"/>
    <w:rsid w:val="00CE5F6E"/>
    <w:rsid w:val="00CE7B89"/>
    <w:rsid w:val="00CF07F8"/>
    <w:rsid w:val="00CF1CD9"/>
    <w:rsid w:val="00D0288F"/>
    <w:rsid w:val="00D031C4"/>
    <w:rsid w:val="00D0417E"/>
    <w:rsid w:val="00D06A4E"/>
    <w:rsid w:val="00D1066E"/>
    <w:rsid w:val="00D12403"/>
    <w:rsid w:val="00D15338"/>
    <w:rsid w:val="00D154B9"/>
    <w:rsid w:val="00D17EBC"/>
    <w:rsid w:val="00D202F7"/>
    <w:rsid w:val="00D20F6F"/>
    <w:rsid w:val="00D21366"/>
    <w:rsid w:val="00D2202B"/>
    <w:rsid w:val="00D23523"/>
    <w:rsid w:val="00D238B6"/>
    <w:rsid w:val="00D277A6"/>
    <w:rsid w:val="00D30914"/>
    <w:rsid w:val="00D32CA4"/>
    <w:rsid w:val="00D40166"/>
    <w:rsid w:val="00D403B9"/>
    <w:rsid w:val="00D42D97"/>
    <w:rsid w:val="00D43500"/>
    <w:rsid w:val="00D4397B"/>
    <w:rsid w:val="00D51557"/>
    <w:rsid w:val="00D517D0"/>
    <w:rsid w:val="00D561D6"/>
    <w:rsid w:val="00D60737"/>
    <w:rsid w:val="00D67A54"/>
    <w:rsid w:val="00D702BA"/>
    <w:rsid w:val="00D71BD5"/>
    <w:rsid w:val="00D71CB4"/>
    <w:rsid w:val="00D71F7D"/>
    <w:rsid w:val="00D72353"/>
    <w:rsid w:val="00D74CFA"/>
    <w:rsid w:val="00D77B4F"/>
    <w:rsid w:val="00D77E99"/>
    <w:rsid w:val="00D81558"/>
    <w:rsid w:val="00D8282A"/>
    <w:rsid w:val="00D83F54"/>
    <w:rsid w:val="00D85978"/>
    <w:rsid w:val="00D86E50"/>
    <w:rsid w:val="00D90035"/>
    <w:rsid w:val="00D900F0"/>
    <w:rsid w:val="00D93051"/>
    <w:rsid w:val="00D93948"/>
    <w:rsid w:val="00D96DB1"/>
    <w:rsid w:val="00DA14EF"/>
    <w:rsid w:val="00DA3B9F"/>
    <w:rsid w:val="00DA66D9"/>
    <w:rsid w:val="00DB05F7"/>
    <w:rsid w:val="00DB1A7C"/>
    <w:rsid w:val="00DB2B8A"/>
    <w:rsid w:val="00DB6505"/>
    <w:rsid w:val="00DC0809"/>
    <w:rsid w:val="00DC092C"/>
    <w:rsid w:val="00DC1A48"/>
    <w:rsid w:val="00DC32B9"/>
    <w:rsid w:val="00DC3367"/>
    <w:rsid w:val="00DC5EB3"/>
    <w:rsid w:val="00DC6AFC"/>
    <w:rsid w:val="00DC6E97"/>
    <w:rsid w:val="00DD04DA"/>
    <w:rsid w:val="00DD148C"/>
    <w:rsid w:val="00DD655A"/>
    <w:rsid w:val="00DD7EB2"/>
    <w:rsid w:val="00DE4E5C"/>
    <w:rsid w:val="00DF0E14"/>
    <w:rsid w:val="00DF14D8"/>
    <w:rsid w:val="00DF365A"/>
    <w:rsid w:val="00DF3777"/>
    <w:rsid w:val="00DF683C"/>
    <w:rsid w:val="00DF72EB"/>
    <w:rsid w:val="00E019E6"/>
    <w:rsid w:val="00E01A24"/>
    <w:rsid w:val="00E03BD8"/>
    <w:rsid w:val="00E10334"/>
    <w:rsid w:val="00E1087D"/>
    <w:rsid w:val="00E1169C"/>
    <w:rsid w:val="00E22230"/>
    <w:rsid w:val="00E26F53"/>
    <w:rsid w:val="00E32E3F"/>
    <w:rsid w:val="00E3754B"/>
    <w:rsid w:val="00E37CC5"/>
    <w:rsid w:val="00E404E6"/>
    <w:rsid w:val="00E41227"/>
    <w:rsid w:val="00E41800"/>
    <w:rsid w:val="00E41F79"/>
    <w:rsid w:val="00E4695F"/>
    <w:rsid w:val="00E47FD1"/>
    <w:rsid w:val="00E54068"/>
    <w:rsid w:val="00E560BC"/>
    <w:rsid w:val="00E73A09"/>
    <w:rsid w:val="00E76B8A"/>
    <w:rsid w:val="00E77557"/>
    <w:rsid w:val="00E80874"/>
    <w:rsid w:val="00E81B7F"/>
    <w:rsid w:val="00E82F35"/>
    <w:rsid w:val="00E83617"/>
    <w:rsid w:val="00E83C52"/>
    <w:rsid w:val="00E878ED"/>
    <w:rsid w:val="00E90226"/>
    <w:rsid w:val="00E905B5"/>
    <w:rsid w:val="00E922D4"/>
    <w:rsid w:val="00E954D7"/>
    <w:rsid w:val="00E97899"/>
    <w:rsid w:val="00E97C29"/>
    <w:rsid w:val="00EA49E5"/>
    <w:rsid w:val="00EA4AE0"/>
    <w:rsid w:val="00EA4F8B"/>
    <w:rsid w:val="00EA6EA5"/>
    <w:rsid w:val="00EB3747"/>
    <w:rsid w:val="00EB6655"/>
    <w:rsid w:val="00EB76CC"/>
    <w:rsid w:val="00EB7EA7"/>
    <w:rsid w:val="00EC1854"/>
    <w:rsid w:val="00EC621F"/>
    <w:rsid w:val="00EC6FA0"/>
    <w:rsid w:val="00ED6A99"/>
    <w:rsid w:val="00ED6C0E"/>
    <w:rsid w:val="00ED7123"/>
    <w:rsid w:val="00EE0135"/>
    <w:rsid w:val="00EE18DC"/>
    <w:rsid w:val="00EE4686"/>
    <w:rsid w:val="00EE6986"/>
    <w:rsid w:val="00EF3DE6"/>
    <w:rsid w:val="00EF4FD9"/>
    <w:rsid w:val="00F003C2"/>
    <w:rsid w:val="00F01AB9"/>
    <w:rsid w:val="00F072CE"/>
    <w:rsid w:val="00F10BD1"/>
    <w:rsid w:val="00F12401"/>
    <w:rsid w:val="00F13BBB"/>
    <w:rsid w:val="00F172A1"/>
    <w:rsid w:val="00F17512"/>
    <w:rsid w:val="00F21992"/>
    <w:rsid w:val="00F25AE4"/>
    <w:rsid w:val="00F26F41"/>
    <w:rsid w:val="00F317C7"/>
    <w:rsid w:val="00F32634"/>
    <w:rsid w:val="00F328CC"/>
    <w:rsid w:val="00F334CE"/>
    <w:rsid w:val="00F37E1B"/>
    <w:rsid w:val="00F437F3"/>
    <w:rsid w:val="00F458AF"/>
    <w:rsid w:val="00F45ACC"/>
    <w:rsid w:val="00F46FFE"/>
    <w:rsid w:val="00F51620"/>
    <w:rsid w:val="00F52AD6"/>
    <w:rsid w:val="00F536D3"/>
    <w:rsid w:val="00F542F1"/>
    <w:rsid w:val="00F642FD"/>
    <w:rsid w:val="00F6502A"/>
    <w:rsid w:val="00F66878"/>
    <w:rsid w:val="00F70F9A"/>
    <w:rsid w:val="00F77399"/>
    <w:rsid w:val="00F773F1"/>
    <w:rsid w:val="00F77E37"/>
    <w:rsid w:val="00F82DB3"/>
    <w:rsid w:val="00F94707"/>
    <w:rsid w:val="00F94973"/>
    <w:rsid w:val="00F9582F"/>
    <w:rsid w:val="00F95958"/>
    <w:rsid w:val="00F97F13"/>
    <w:rsid w:val="00FA0893"/>
    <w:rsid w:val="00FA1168"/>
    <w:rsid w:val="00FA175E"/>
    <w:rsid w:val="00FA271A"/>
    <w:rsid w:val="00FA4843"/>
    <w:rsid w:val="00FA6AA2"/>
    <w:rsid w:val="00FC0A48"/>
    <w:rsid w:val="00FC1B7E"/>
    <w:rsid w:val="00FC2056"/>
    <w:rsid w:val="00FC64D7"/>
    <w:rsid w:val="00FD061A"/>
    <w:rsid w:val="00FD2A60"/>
    <w:rsid w:val="00FD38E6"/>
    <w:rsid w:val="00FD3C5E"/>
    <w:rsid w:val="00FE4467"/>
    <w:rsid w:val="00FE6078"/>
    <w:rsid w:val="00FE6559"/>
    <w:rsid w:val="00FE669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84E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111E"/>
    <w:pPr>
      <w:widowControl w:val="0"/>
      <w:jc w:val="both"/>
    </w:pPr>
  </w:style>
  <w:style w:type="paragraph" w:styleId="Heading1">
    <w:name w:val="heading 1"/>
    <w:basedOn w:val="Normal"/>
    <w:next w:val="Normal"/>
    <w:link w:val="Heading1Char"/>
    <w:qFormat/>
    <w:rsid w:val="005D2083"/>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nhideWhenUsed/>
    <w:qFormat/>
    <w:rsid w:val="00A31A16"/>
    <w:pPr>
      <w:keepNext/>
      <w:keepLines/>
      <w:spacing w:before="160" w:after="120"/>
      <w:outlineLvl w:val="1"/>
    </w:pPr>
    <w:rPr>
      <w:rFonts w:asciiTheme="majorHAnsi" w:eastAsiaTheme="majorEastAsia" w:hAnsiTheme="majorHAnsi" w:cstheme="majorBidi"/>
      <w:b/>
      <w:sz w:val="32"/>
      <w:szCs w:val="26"/>
    </w:rPr>
  </w:style>
  <w:style w:type="paragraph" w:styleId="Heading3">
    <w:name w:val="heading 3"/>
    <w:basedOn w:val="Normal"/>
    <w:next w:val="Normal"/>
    <w:link w:val="Heading3Char"/>
    <w:uiPriority w:val="9"/>
    <w:unhideWhenUsed/>
    <w:qFormat/>
    <w:rsid w:val="00B70DE0"/>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D2083"/>
    <w:rPr>
      <w:b/>
      <w:bCs/>
      <w:kern w:val="44"/>
      <w:sz w:val="44"/>
      <w:szCs w:val="44"/>
    </w:rPr>
  </w:style>
  <w:style w:type="paragraph" w:customStyle="1" w:styleId="xfaobaorlisttitle">
    <w:name w:val="xfa_obaor_listtitle"/>
    <w:basedOn w:val="Normal"/>
    <w:rsid w:val="00C56E1E"/>
    <w:pPr>
      <w:widowControl/>
      <w:spacing w:before="100" w:beforeAutospacing="1" w:after="100" w:afterAutospacing="1"/>
      <w:jc w:val="left"/>
    </w:pPr>
    <w:rPr>
      <w:rFonts w:ascii="Times New Roman" w:eastAsia="Times New Roman" w:hAnsi="Times New Roman" w:cs="Times New Roman"/>
      <w:kern w:val="0"/>
      <w:sz w:val="24"/>
      <w:szCs w:val="24"/>
      <w:lang w:val="en-GB"/>
    </w:rPr>
  </w:style>
  <w:style w:type="paragraph" w:styleId="FootnoteText">
    <w:name w:val="footnote text"/>
    <w:basedOn w:val="Normal"/>
    <w:link w:val="FootnoteTextChar"/>
    <w:uiPriority w:val="99"/>
    <w:semiHidden/>
    <w:unhideWhenUsed/>
    <w:rsid w:val="00EE0135"/>
    <w:rPr>
      <w:sz w:val="20"/>
      <w:szCs w:val="20"/>
    </w:rPr>
  </w:style>
  <w:style w:type="character" w:customStyle="1" w:styleId="FootnoteTextChar">
    <w:name w:val="Footnote Text Char"/>
    <w:basedOn w:val="DefaultParagraphFont"/>
    <w:link w:val="FootnoteText"/>
    <w:uiPriority w:val="99"/>
    <w:semiHidden/>
    <w:rsid w:val="00EE0135"/>
    <w:rPr>
      <w:sz w:val="20"/>
      <w:szCs w:val="20"/>
    </w:rPr>
  </w:style>
  <w:style w:type="character" w:styleId="FootnoteReference">
    <w:name w:val="footnote reference"/>
    <w:basedOn w:val="DefaultParagraphFont"/>
    <w:uiPriority w:val="99"/>
    <w:semiHidden/>
    <w:unhideWhenUsed/>
    <w:rsid w:val="00EE0135"/>
    <w:rPr>
      <w:vertAlign w:val="superscript"/>
    </w:rPr>
  </w:style>
  <w:style w:type="character" w:customStyle="1" w:styleId="apple-converted-space">
    <w:name w:val="apple-converted-space"/>
    <w:basedOn w:val="DefaultParagraphFont"/>
    <w:rsid w:val="005853F2"/>
  </w:style>
  <w:style w:type="paragraph" w:customStyle="1" w:styleId="EndNoteBibliographyTitle">
    <w:name w:val="EndNote Bibliography Title"/>
    <w:basedOn w:val="Normal"/>
    <w:link w:val="EndNoteBibliographyTitleChar"/>
    <w:rsid w:val="005853F2"/>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5853F2"/>
    <w:rPr>
      <w:rFonts w:ascii="Calibri" w:hAnsi="Calibri"/>
      <w:noProof/>
      <w:sz w:val="20"/>
    </w:rPr>
  </w:style>
  <w:style w:type="paragraph" w:customStyle="1" w:styleId="EndNoteBibliography">
    <w:name w:val="EndNote Bibliography"/>
    <w:basedOn w:val="Normal"/>
    <w:link w:val="EndNoteBibliographyChar"/>
    <w:rsid w:val="005853F2"/>
    <w:rPr>
      <w:rFonts w:ascii="Calibri" w:hAnsi="Calibri"/>
      <w:noProof/>
      <w:sz w:val="20"/>
    </w:rPr>
  </w:style>
  <w:style w:type="character" w:customStyle="1" w:styleId="EndNoteBibliographyChar">
    <w:name w:val="EndNote Bibliography Char"/>
    <w:basedOn w:val="DefaultParagraphFont"/>
    <w:link w:val="EndNoteBibliography"/>
    <w:rsid w:val="005853F2"/>
    <w:rPr>
      <w:rFonts w:ascii="Calibri" w:hAnsi="Calibri"/>
      <w:noProof/>
      <w:sz w:val="20"/>
    </w:rPr>
  </w:style>
  <w:style w:type="character" w:customStyle="1" w:styleId="Heading3Char">
    <w:name w:val="Heading 3 Char"/>
    <w:basedOn w:val="DefaultParagraphFont"/>
    <w:link w:val="Heading3"/>
    <w:uiPriority w:val="9"/>
    <w:rsid w:val="00B70DE0"/>
    <w:rPr>
      <w:b/>
      <w:bCs/>
      <w:sz w:val="32"/>
      <w:szCs w:val="32"/>
    </w:rPr>
  </w:style>
  <w:style w:type="paragraph" w:styleId="Header">
    <w:name w:val="header"/>
    <w:basedOn w:val="Normal"/>
    <w:link w:val="HeaderChar"/>
    <w:uiPriority w:val="99"/>
    <w:unhideWhenUsed/>
    <w:rsid w:val="00B127A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127A1"/>
    <w:rPr>
      <w:sz w:val="18"/>
      <w:szCs w:val="18"/>
    </w:rPr>
  </w:style>
  <w:style w:type="paragraph" w:styleId="Footer">
    <w:name w:val="footer"/>
    <w:basedOn w:val="Normal"/>
    <w:link w:val="FooterChar"/>
    <w:uiPriority w:val="99"/>
    <w:unhideWhenUsed/>
    <w:rsid w:val="00B127A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B127A1"/>
    <w:rPr>
      <w:sz w:val="18"/>
      <w:szCs w:val="18"/>
    </w:rPr>
  </w:style>
  <w:style w:type="character" w:styleId="Hyperlink">
    <w:name w:val="Hyperlink"/>
    <w:basedOn w:val="DefaultParagraphFont"/>
    <w:unhideWhenUsed/>
    <w:rsid w:val="00B47F08"/>
    <w:rPr>
      <w:color w:val="0000FF"/>
      <w:u w:val="single"/>
    </w:rPr>
  </w:style>
  <w:style w:type="character" w:customStyle="1" w:styleId="Heading2Char">
    <w:name w:val="Heading 2 Char"/>
    <w:basedOn w:val="DefaultParagraphFont"/>
    <w:link w:val="Heading2"/>
    <w:rsid w:val="00A31A16"/>
    <w:rPr>
      <w:rFonts w:asciiTheme="majorHAnsi" w:eastAsiaTheme="majorEastAsia" w:hAnsiTheme="majorHAnsi" w:cstheme="majorBidi"/>
      <w:b/>
      <w:sz w:val="32"/>
      <w:szCs w:val="26"/>
    </w:rPr>
  </w:style>
  <w:style w:type="paragraph" w:styleId="ListParagraph">
    <w:name w:val="List Paragraph"/>
    <w:basedOn w:val="Normal"/>
    <w:uiPriority w:val="34"/>
    <w:qFormat/>
    <w:rsid w:val="000107C6"/>
    <w:pPr>
      <w:ind w:left="720"/>
      <w:contextualSpacing/>
    </w:pPr>
  </w:style>
  <w:style w:type="table" w:customStyle="1" w:styleId="GridTable5Dark-Accent11">
    <w:name w:val="Grid Table 5 Dark - Accent 11"/>
    <w:basedOn w:val="TableNormal"/>
    <w:uiPriority w:val="50"/>
    <w:rsid w:val="0024221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leGrid">
    <w:name w:val="Table Grid"/>
    <w:basedOn w:val="TableNormal"/>
    <w:uiPriority w:val="39"/>
    <w:rsid w:val="003321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F1580"/>
    <w:rPr>
      <w:color w:val="808080"/>
    </w:rPr>
  </w:style>
  <w:style w:type="table" w:customStyle="1" w:styleId="ListTable4-Accent11">
    <w:name w:val="List Table 4 - Accent 11"/>
    <w:basedOn w:val="TableNormal"/>
    <w:uiPriority w:val="49"/>
    <w:rsid w:val="00482BB6"/>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EndnoteText">
    <w:name w:val="endnote text"/>
    <w:basedOn w:val="Normal"/>
    <w:link w:val="EndnoteTextChar"/>
    <w:uiPriority w:val="99"/>
    <w:semiHidden/>
    <w:unhideWhenUsed/>
    <w:rsid w:val="00CA6283"/>
    <w:rPr>
      <w:sz w:val="20"/>
      <w:szCs w:val="20"/>
    </w:rPr>
  </w:style>
  <w:style w:type="character" w:customStyle="1" w:styleId="EndnoteTextChar">
    <w:name w:val="Endnote Text Char"/>
    <w:basedOn w:val="DefaultParagraphFont"/>
    <w:link w:val="EndnoteText"/>
    <w:uiPriority w:val="99"/>
    <w:semiHidden/>
    <w:rsid w:val="00CA6283"/>
    <w:rPr>
      <w:sz w:val="20"/>
      <w:szCs w:val="20"/>
    </w:rPr>
  </w:style>
  <w:style w:type="character" w:styleId="EndnoteReference">
    <w:name w:val="endnote reference"/>
    <w:basedOn w:val="DefaultParagraphFont"/>
    <w:uiPriority w:val="99"/>
    <w:semiHidden/>
    <w:unhideWhenUsed/>
    <w:rsid w:val="00CA6283"/>
    <w:rPr>
      <w:vertAlign w:val="superscript"/>
    </w:rPr>
  </w:style>
  <w:style w:type="paragraph" w:styleId="BalloonText">
    <w:name w:val="Balloon Text"/>
    <w:basedOn w:val="Normal"/>
    <w:link w:val="BalloonTextChar"/>
    <w:uiPriority w:val="99"/>
    <w:semiHidden/>
    <w:unhideWhenUsed/>
    <w:rsid w:val="006856D4"/>
    <w:rPr>
      <w:sz w:val="18"/>
      <w:szCs w:val="18"/>
    </w:rPr>
  </w:style>
  <w:style w:type="character" w:customStyle="1" w:styleId="BalloonTextChar">
    <w:name w:val="Balloon Text Char"/>
    <w:basedOn w:val="DefaultParagraphFont"/>
    <w:link w:val="BalloonText"/>
    <w:uiPriority w:val="99"/>
    <w:semiHidden/>
    <w:rsid w:val="006856D4"/>
    <w:rPr>
      <w:sz w:val="18"/>
      <w:szCs w:val="18"/>
    </w:rPr>
  </w:style>
  <w:style w:type="character" w:styleId="CommentReference">
    <w:name w:val="annotation reference"/>
    <w:basedOn w:val="DefaultParagraphFont"/>
    <w:uiPriority w:val="99"/>
    <w:semiHidden/>
    <w:unhideWhenUsed/>
    <w:rsid w:val="00991C82"/>
    <w:rPr>
      <w:sz w:val="16"/>
      <w:szCs w:val="16"/>
    </w:rPr>
  </w:style>
  <w:style w:type="paragraph" w:styleId="CommentText">
    <w:name w:val="annotation text"/>
    <w:basedOn w:val="Normal"/>
    <w:link w:val="CommentTextChar"/>
    <w:uiPriority w:val="99"/>
    <w:semiHidden/>
    <w:unhideWhenUsed/>
    <w:rsid w:val="00991C82"/>
    <w:rPr>
      <w:sz w:val="20"/>
      <w:szCs w:val="20"/>
    </w:rPr>
  </w:style>
  <w:style w:type="character" w:customStyle="1" w:styleId="CommentTextChar">
    <w:name w:val="Comment Text Char"/>
    <w:basedOn w:val="DefaultParagraphFont"/>
    <w:link w:val="CommentText"/>
    <w:uiPriority w:val="99"/>
    <w:semiHidden/>
    <w:rsid w:val="00991C82"/>
    <w:rPr>
      <w:sz w:val="20"/>
      <w:szCs w:val="20"/>
    </w:rPr>
  </w:style>
  <w:style w:type="paragraph" w:styleId="CommentSubject">
    <w:name w:val="annotation subject"/>
    <w:basedOn w:val="CommentText"/>
    <w:next w:val="CommentText"/>
    <w:link w:val="CommentSubjectChar"/>
    <w:uiPriority w:val="99"/>
    <w:semiHidden/>
    <w:unhideWhenUsed/>
    <w:rsid w:val="00991C82"/>
    <w:rPr>
      <w:b/>
      <w:bCs/>
    </w:rPr>
  </w:style>
  <w:style w:type="character" w:customStyle="1" w:styleId="CommentSubjectChar">
    <w:name w:val="Comment Subject Char"/>
    <w:basedOn w:val="CommentTextChar"/>
    <w:link w:val="CommentSubject"/>
    <w:uiPriority w:val="99"/>
    <w:semiHidden/>
    <w:rsid w:val="00991C82"/>
    <w:rPr>
      <w:b/>
      <w:bCs/>
      <w:sz w:val="20"/>
      <w:szCs w:val="20"/>
    </w:rPr>
  </w:style>
  <w:style w:type="paragraph" w:styleId="Revision">
    <w:name w:val="Revision"/>
    <w:hidden/>
    <w:uiPriority w:val="99"/>
    <w:semiHidden/>
    <w:rsid w:val="0038207A"/>
  </w:style>
  <w:style w:type="table" w:customStyle="1" w:styleId="GridTable6Colorful1">
    <w:name w:val="Grid Table 6 Colorful1"/>
    <w:basedOn w:val="TableNormal"/>
    <w:uiPriority w:val="51"/>
    <w:rsid w:val="00A67D3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Articletitle">
    <w:name w:val="Article title"/>
    <w:basedOn w:val="Normal"/>
    <w:next w:val="Normal"/>
    <w:qFormat/>
    <w:rsid w:val="00B4474E"/>
    <w:pPr>
      <w:widowControl/>
      <w:spacing w:after="120" w:line="360" w:lineRule="auto"/>
      <w:jc w:val="left"/>
    </w:pPr>
    <w:rPr>
      <w:rFonts w:ascii="Times New Roman" w:eastAsia="Times New Roman" w:hAnsi="Times New Roman" w:cs="Times New Roman"/>
      <w:b/>
      <w:kern w:val="0"/>
      <w:sz w:val="28"/>
      <w:szCs w:val="24"/>
      <w:lang w:val="en-GB" w:eastAsia="en-GB"/>
    </w:rPr>
  </w:style>
  <w:style w:type="paragraph" w:customStyle="1" w:styleId="Authornames">
    <w:name w:val="Author names"/>
    <w:basedOn w:val="Normal"/>
    <w:next w:val="Normal"/>
    <w:qFormat/>
    <w:rsid w:val="003C7093"/>
    <w:pPr>
      <w:widowControl/>
      <w:spacing w:before="240" w:line="360" w:lineRule="auto"/>
      <w:jc w:val="left"/>
    </w:pPr>
    <w:rPr>
      <w:rFonts w:ascii="Times New Roman" w:eastAsia="Times New Roman" w:hAnsi="Times New Roman" w:cs="Times New Roman"/>
      <w:kern w:val="0"/>
      <w:sz w:val="28"/>
      <w:szCs w:val="24"/>
      <w:lang w:val="en-GB" w:eastAsia="en-GB"/>
    </w:rPr>
  </w:style>
  <w:style w:type="paragraph" w:customStyle="1" w:styleId="Correspondencedetails">
    <w:name w:val="Correspondence details"/>
    <w:basedOn w:val="Normal"/>
    <w:qFormat/>
    <w:rsid w:val="00213EFB"/>
    <w:pPr>
      <w:widowControl/>
      <w:spacing w:before="240" w:line="360" w:lineRule="auto"/>
      <w:jc w:val="left"/>
    </w:pPr>
    <w:rPr>
      <w:rFonts w:ascii="Times New Roman" w:eastAsia="Times New Roman" w:hAnsi="Times New Roman" w:cs="Times New Roman"/>
      <w:kern w:val="0"/>
      <w:sz w:val="24"/>
      <w:szCs w:val="24"/>
      <w:lang w:val="en-GB" w:eastAsia="en-GB"/>
    </w:rPr>
  </w:style>
  <w:style w:type="paragraph" w:customStyle="1" w:styleId="Abstract">
    <w:name w:val="Abstract"/>
    <w:basedOn w:val="Normal"/>
    <w:next w:val="Normal"/>
    <w:qFormat/>
    <w:rsid w:val="00213EFB"/>
    <w:pPr>
      <w:widowControl/>
      <w:spacing w:before="360" w:after="300" w:line="360" w:lineRule="auto"/>
      <w:ind w:left="720" w:right="567"/>
      <w:jc w:val="left"/>
    </w:pPr>
    <w:rPr>
      <w:rFonts w:ascii="Times New Roman" w:eastAsia="Times New Roman" w:hAnsi="Times New Roman" w:cs="Times New Roman"/>
      <w:kern w:val="0"/>
      <w:sz w:val="22"/>
      <w:szCs w:val="24"/>
      <w:lang w:val="en-GB" w:eastAsia="en-GB"/>
    </w:rPr>
  </w:style>
  <w:style w:type="paragraph" w:customStyle="1" w:styleId="Keywords">
    <w:name w:val="Keywords"/>
    <w:basedOn w:val="Normal"/>
    <w:next w:val="Normal"/>
    <w:qFormat/>
    <w:rsid w:val="00213EFB"/>
    <w:pPr>
      <w:widowControl/>
      <w:spacing w:before="240" w:after="240" w:line="360" w:lineRule="auto"/>
      <w:ind w:left="720" w:right="567"/>
      <w:jc w:val="left"/>
    </w:pPr>
    <w:rPr>
      <w:rFonts w:ascii="Times New Roman" w:eastAsia="Times New Roman" w:hAnsi="Times New Roman" w:cs="Times New Roman"/>
      <w:kern w:val="0"/>
      <w:sz w:val="22"/>
      <w:szCs w:val="24"/>
      <w:lang w:val="en-GB" w:eastAsia="en-GB"/>
    </w:rPr>
  </w:style>
  <w:style w:type="paragraph" w:customStyle="1" w:styleId="Tabletitle">
    <w:name w:val="Table title"/>
    <w:basedOn w:val="Normal"/>
    <w:next w:val="Normal"/>
    <w:qFormat/>
    <w:rsid w:val="00596450"/>
    <w:pPr>
      <w:widowControl/>
      <w:spacing w:before="240" w:line="360" w:lineRule="auto"/>
      <w:jc w:val="left"/>
    </w:pPr>
    <w:rPr>
      <w:rFonts w:ascii="Times New Roman" w:eastAsia="Times New Roman" w:hAnsi="Times New Roman" w:cs="Times New Roman"/>
      <w:kern w:val="0"/>
      <w:sz w:val="24"/>
      <w:szCs w:val="24"/>
      <w:lang w:val="en-GB" w:eastAsia="en-GB"/>
    </w:rPr>
  </w:style>
  <w:style w:type="paragraph" w:customStyle="1" w:styleId="Figurecaption">
    <w:name w:val="Figure caption"/>
    <w:basedOn w:val="Normal"/>
    <w:next w:val="Normal"/>
    <w:qFormat/>
    <w:rsid w:val="00596450"/>
    <w:pPr>
      <w:widowControl/>
      <w:spacing w:before="240" w:line="360" w:lineRule="auto"/>
      <w:jc w:val="left"/>
    </w:pPr>
    <w:rPr>
      <w:rFonts w:ascii="Times New Roman" w:eastAsia="Times New Roman" w:hAnsi="Times New Roman" w:cs="Times New Roman"/>
      <w:kern w:val="0"/>
      <w:sz w:val="24"/>
      <w:szCs w:val="24"/>
      <w:lang w:val="en-GB" w:eastAsia="en-GB"/>
    </w:rPr>
  </w:style>
  <w:style w:type="paragraph" w:customStyle="1" w:styleId="Paragraph">
    <w:name w:val="Paragraph"/>
    <w:basedOn w:val="Normal"/>
    <w:next w:val="Normal"/>
    <w:link w:val="ParagraphChar"/>
    <w:qFormat/>
    <w:rsid w:val="00C11422"/>
    <w:pPr>
      <w:spacing w:before="240" w:line="480" w:lineRule="auto"/>
      <w:jc w:val="left"/>
    </w:pPr>
    <w:rPr>
      <w:rFonts w:ascii="Times New Roman" w:eastAsia="Times New Roman" w:hAnsi="Times New Roman" w:cs="Times New Roman"/>
      <w:kern w:val="0"/>
      <w:sz w:val="24"/>
      <w:szCs w:val="24"/>
      <w:lang w:val="en-GB" w:eastAsia="en-GB"/>
    </w:rPr>
  </w:style>
  <w:style w:type="paragraph" w:customStyle="1" w:styleId="Newparagraph">
    <w:name w:val="New paragraph"/>
    <w:basedOn w:val="Normal"/>
    <w:qFormat/>
    <w:rsid w:val="00C11422"/>
    <w:pPr>
      <w:widowControl/>
      <w:spacing w:line="480" w:lineRule="auto"/>
      <w:ind w:firstLine="720"/>
      <w:jc w:val="left"/>
    </w:pPr>
    <w:rPr>
      <w:rFonts w:ascii="Times New Roman" w:eastAsia="Times New Roman" w:hAnsi="Times New Roman" w:cs="Times New Roman"/>
      <w:kern w:val="0"/>
      <w:sz w:val="24"/>
      <w:szCs w:val="24"/>
      <w:lang w:val="en-GB" w:eastAsia="en-GB"/>
    </w:rPr>
  </w:style>
  <w:style w:type="paragraph" w:customStyle="1" w:styleId="Footnotes">
    <w:name w:val="Footnotes"/>
    <w:basedOn w:val="Normal"/>
    <w:qFormat/>
    <w:rsid w:val="00C11422"/>
    <w:pPr>
      <w:widowControl/>
      <w:spacing w:before="120" w:line="360" w:lineRule="auto"/>
      <w:ind w:left="482" w:hanging="482"/>
      <w:contextualSpacing/>
      <w:jc w:val="left"/>
    </w:pPr>
    <w:rPr>
      <w:rFonts w:ascii="Times New Roman" w:eastAsia="Times New Roman" w:hAnsi="Times New Roman" w:cs="Times New Roman"/>
      <w:kern w:val="0"/>
      <w:sz w:val="22"/>
      <w:szCs w:val="24"/>
      <w:lang w:val="en-GB" w:eastAsia="en-GB"/>
    </w:rPr>
  </w:style>
  <w:style w:type="paragraph" w:customStyle="1" w:styleId="Acknowledgements">
    <w:name w:val="Acknowledgements"/>
    <w:basedOn w:val="Normal"/>
    <w:next w:val="Normal"/>
    <w:qFormat/>
    <w:rsid w:val="00C11422"/>
    <w:pPr>
      <w:widowControl/>
      <w:spacing w:before="120" w:line="360" w:lineRule="auto"/>
      <w:jc w:val="left"/>
    </w:pPr>
    <w:rPr>
      <w:rFonts w:ascii="Times New Roman" w:eastAsia="Times New Roman" w:hAnsi="Times New Roman" w:cs="Times New Roman"/>
      <w:kern w:val="0"/>
      <w:sz w:val="22"/>
      <w:szCs w:val="24"/>
      <w:lang w:val="en-GB" w:eastAsia="en-GB"/>
    </w:rPr>
  </w:style>
  <w:style w:type="paragraph" w:customStyle="1" w:styleId="EndNoteCategoryHeading">
    <w:name w:val="EndNote Category Heading"/>
    <w:basedOn w:val="Normal"/>
    <w:link w:val="EndNoteCategoryHeadingChar"/>
    <w:rsid w:val="004F022C"/>
    <w:pPr>
      <w:spacing w:before="120" w:after="120"/>
      <w:jc w:val="left"/>
    </w:pPr>
    <w:rPr>
      <w:b/>
      <w:noProof/>
    </w:rPr>
  </w:style>
  <w:style w:type="character" w:customStyle="1" w:styleId="ParagraphChar">
    <w:name w:val="Paragraph Char"/>
    <w:basedOn w:val="DefaultParagraphFont"/>
    <w:link w:val="Paragraph"/>
    <w:rsid w:val="004F022C"/>
    <w:rPr>
      <w:rFonts w:ascii="Times New Roman" w:eastAsia="Times New Roman" w:hAnsi="Times New Roman" w:cs="Times New Roman"/>
      <w:kern w:val="0"/>
      <w:sz w:val="24"/>
      <w:szCs w:val="24"/>
      <w:lang w:val="en-GB" w:eastAsia="en-GB"/>
    </w:rPr>
  </w:style>
  <w:style w:type="character" w:customStyle="1" w:styleId="EndNoteCategoryHeadingChar">
    <w:name w:val="EndNote Category Heading Char"/>
    <w:basedOn w:val="ParagraphChar"/>
    <w:link w:val="EndNoteCategoryHeading"/>
    <w:rsid w:val="004F022C"/>
    <w:rPr>
      <w:rFonts w:ascii="Times New Roman" w:eastAsia="Times New Roman" w:hAnsi="Times New Roman" w:cs="Times New Roman"/>
      <w:b/>
      <w:noProof/>
      <w:kern w:val="0"/>
      <w:sz w:val="24"/>
      <w:szCs w:val="24"/>
      <w:lang w:val="en-GB" w:eastAsia="en-GB"/>
    </w:rPr>
  </w:style>
  <w:style w:type="paragraph" w:customStyle="1" w:styleId="References">
    <w:name w:val="References"/>
    <w:basedOn w:val="Normal"/>
    <w:qFormat/>
    <w:rsid w:val="002B64D6"/>
    <w:pPr>
      <w:widowControl/>
      <w:spacing w:before="120" w:line="360" w:lineRule="auto"/>
      <w:ind w:left="720" w:hanging="720"/>
      <w:contextualSpacing/>
      <w:jc w:val="left"/>
    </w:pPr>
    <w:rPr>
      <w:rFonts w:ascii="Times New Roman" w:eastAsia="Times New Roman" w:hAnsi="Times New Roman" w:cs="Times New Roman"/>
      <w:kern w:val="0"/>
      <w:sz w:val="24"/>
      <w:szCs w:val="24"/>
      <w:lang w:val="en-GB" w:eastAsia="en-GB"/>
    </w:rPr>
  </w:style>
  <w:style w:type="paragraph" w:customStyle="1" w:styleId="Notesoncontributors">
    <w:name w:val="Notes on contributors"/>
    <w:basedOn w:val="Normal"/>
    <w:qFormat/>
    <w:rsid w:val="002A7745"/>
    <w:pPr>
      <w:widowControl/>
      <w:spacing w:before="240" w:line="360" w:lineRule="auto"/>
      <w:jc w:val="left"/>
    </w:pPr>
    <w:rPr>
      <w:rFonts w:ascii="Times New Roman" w:eastAsia="Times New Roman" w:hAnsi="Times New Roman" w:cs="Times New Roman"/>
      <w:kern w:val="0"/>
      <w:sz w:val="22"/>
      <w:szCs w:val="24"/>
      <w:lang w:val="en-GB" w:eastAsia="en-GB"/>
    </w:rPr>
  </w:style>
  <w:style w:type="character" w:customStyle="1" w:styleId="ss-sr">
    <w:name w:val="ss-sr"/>
    <w:basedOn w:val="DefaultParagraphFont"/>
    <w:rsid w:val="00166BC6"/>
  </w:style>
  <w:style w:type="paragraph" w:styleId="z-TopofForm">
    <w:name w:val="HTML Top of Form"/>
    <w:basedOn w:val="Normal"/>
    <w:next w:val="Normal"/>
    <w:link w:val="z-TopofFormChar"/>
    <w:hidden/>
    <w:uiPriority w:val="99"/>
    <w:semiHidden/>
    <w:unhideWhenUsed/>
    <w:rsid w:val="00166BC6"/>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166BC6"/>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166BC6"/>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166BC6"/>
    <w:rPr>
      <w:rFonts w:ascii="Arial" w:hAnsi="Arial" w:cs="Arial"/>
      <w:vanish/>
      <w:sz w:val="16"/>
      <w:szCs w:val="16"/>
    </w:rPr>
  </w:style>
  <w:style w:type="character" w:customStyle="1" w:styleId="ss-col-title">
    <w:name w:val="ss-col-title"/>
    <w:basedOn w:val="DefaultParagraphFont"/>
    <w:rsid w:val="00581DCF"/>
  </w:style>
  <w:style w:type="character" w:styleId="Strong">
    <w:name w:val="Strong"/>
    <w:uiPriority w:val="22"/>
    <w:qFormat/>
    <w:rsid w:val="00BB7B2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212114">
      <w:bodyDiv w:val="1"/>
      <w:marLeft w:val="0"/>
      <w:marRight w:val="0"/>
      <w:marTop w:val="0"/>
      <w:marBottom w:val="0"/>
      <w:divBdr>
        <w:top w:val="none" w:sz="0" w:space="0" w:color="auto"/>
        <w:left w:val="none" w:sz="0" w:space="0" w:color="auto"/>
        <w:bottom w:val="none" w:sz="0" w:space="0" w:color="auto"/>
        <w:right w:val="none" w:sz="0" w:space="0" w:color="auto"/>
      </w:divBdr>
    </w:div>
    <w:div w:id="88821261">
      <w:bodyDiv w:val="1"/>
      <w:marLeft w:val="0"/>
      <w:marRight w:val="0"/>
      <w:marTop w:val="0"/>
      <w:marBottom w:val="0"/>
      <w:divBdr>
        <w:top w:val="none" w:sz="0" w:space="0" w:color="auto"/>
        <w:left w:val="none" w:sz="0" w:space="0" w:color="auto"/>
        <w:bottom w:val="none" w:sz="0" w:space="0" w:color="auto"/>
        <w:right w:val="none" w:sz="0" w:space="0" w:color="auto"/>
      </w:divBdr>
    </w:div>
    <w:div w:id="103232003">
      <w:bodyDiv w:val="1"/>
      <w:marLeft w:val="0"/>
      <w:marRight w:val="0"/>
      <w:marTop w:val="0"/>
      <w:marBottom w:val="0"/>
      <w:divBdr>
        <w:top w:val="none" w:sz="0" w:space="0" w:color="auto"/>
        <w:left w:val="none" w:sz="0" w:space="0" w:color="auto"/>
        <w:bottom w:val="none" w:sz="0" w:space="0" w:color="auto"/>
        <w:right w:val="none" w:sz="0" w:space="0" w:color="auto"/>
      </w:divBdr>
    </w:div>
    <w:div w:id="255789411">
      <w:bodyDiv w:val="1"/>
      <w:marLeft w:val="0"/>
      <w:marRight w:val="0"/>
      <w:marTop w:val="0"/>
      <w:marBottom w:val="0"/>
      <w:divBdr>
        <w:top w:val="none" w:sz="0" w:space="0" w:color="auto"/>
        <w:left w:val="none" w:sz="0" w:space="0" w:color="auto"/>
        <w:bottom w:val="none" w:sz="0" w:space="0" w:color="auto"/>
        <w:right w:val="none" w:sz="0" w:space="0" w:color="auto"/>
      </w:divBdr>
    </w:div>
    <w:div w:id="255984233">
      <w:bodyDiv w:val="1"/>
      <w:marLeft w:val="0"/>
      <w:marRight w:val="0"/>
      <w:marTop w:val="0"/>
      <w:marBottom w:val="0"/>
      <w:divBdr>
        <w:top w:val="none" w:sz="0" w:space="0" w:color="auto"/>
        <w:left w:val="none" w:sz="0" w:space="0" w:color="auto"/>
        <w:bottom w:val="none" w:sz="0" w:space="0" w:color="auto"/>
        <w:right w:val="none" w:sz="0" w:space="0" w:color="auto"/>
      </w:divBdr>
    </w:div>
    <w:div w:id="337201005">
      <w:bodyDiv w:val="1"/>
      <w:marLeft w:val="0"/>
      <w:marRight w:val="0"/>
      <w:marTop w:val="0"/>
      <w:marBottom w:val="0"/>
      <w:divBdr>
        <w:top w:val="none" w:sz="0" w:space="0" w:color="auto"/>
        <w:left w:val="none" w:sz="0" w:space="0" w:color="auto"/>
        <w:bottom w:val="none" w:sz="0" w:space="0" w:color="auto"/>
        <w:right w:val="none" w:sz="0" w:space="0" w:color="auto"/>
      </w:divBdr>
    </w:div>
    <w:div w:id="358161138">
      <w:bodyDiv w:val="1"/>
      <w:marLeft w:val="0"/>
      <w:marRight w:val="0"/>
      <w:marTop w:val="0"/>
      <w:marBottom w:val="0"/>
      <w:divBdr>
        <w:top w:val="none" w:sz="0" w:space="0" w:color="auto"/>
        <w:left w:val="none" w:sz="0" w:space="0" w:color="auto"/>
        <w:bottom w:val="none" w:sz="0" w:space="0" w:color="auto"/>
        <w:right w:val="none" w:sz="0" w:space="0" w:color="auto"/>
      </w:divBdr>
    </w:div>
    <w:div w:id="383867269">
      <w:bodyDiv w:val="1"/>
      <w:marLeft w:val="0"/>
      <w:marRight w:val="0"/>
      <w:marTop w:val="0"/>
      <w:marBottom w:val="0"/>
      <w:divBdr>
        <w:top w:val="none" w:sz="0" w:space="0" w:color="auto"/>
        <w:left w:val="none" w:sz="0" w:space="0" w:color="auto"/>
        <w:bottom w:val="none" w:sz="0" w:space="0" w:color="auto"/>
        <w:right w:val="none" w:sz="0" w:space="0" w:color="auto"/>
      </w:divBdr>
    </w:div>
    <w:div w:id="401367370">
      <w:bodyDiv w:val="1"/>
      <w:marLeft w:val="0"/>
      <w:marRight w:val="0"/>
      <w:marTop w:val="0"/>
      <w:marBottom w:val="0"/>
      <w:divBdr>
        <w:top w:val="none" w:sz="0" w:space="0" w:color="auto"/>
        <w:left w:val="none" w:sz="0" w:space="0" w:color="auto"/>
        <w:bottom w:val="none" w:sz="0" w:space="0" w:color="auto"/>
        <w:right w:val="none" w:sz="0" w:space="0" w:color="auto"/>
      </w:divBdr>
    </w:div>
    <w:div w:id="401682061">
      <w:bodyDiv w:val="1"/>
      <w:marLeft w:val="0"/>
      <w:marRight w:val="0"/>
      <w:marTop w:val="0"/>
      <w:marBottom w:val="0"/>
      <w:divBdr>
        <w:top w:val="none" w:sz="0" w:space="0" w:color="auto"/>
        <w:left w:val="none" w:sz="0" w:space="0" w:color="auto"/>
        <w:bottom w:val="none" w:sz="0" w:space="0" w:color="auto"/>
        <w:right w:val="none" w:sz="0" w:space="0" w:color="auto"/>
      </w:divBdr>
    </w:div>
    <w:div w:id="416680474">
      <w:bodyDiv w:val="1"/>
      <w:marLeft w:val="0"/>
      <w:marRight w:val="0"/>
      <w:marTop w:val="0"/>
      <w:marBottom w:val="0"/>
      <w:divBdr>
        <w:top w:val="none" w:sz="0" w:space="0" w:color="auto"/>
        <w:left w:val="none" w:sz="0" w:space="0" w:color="auto"/>
        <w:bottom w:val="none" w:sz="0" w:space="0" w:color="auto"/>
        <w:right w:val="none" w:sz="0" w:space="0" w:color="auto"/>
      </w:divBdr>
    </w:div>
    <w:div w:id="559287389">
      <w:bodyDiv w:val="1"/>
      <w:marLeft w:val="0"/>
      <w:marRight w:val="0"/>
      <w:marTop w:val="0"/>
      <w:marBottom w:val="0"/>
      <w:divBdr>
        <w:top w:val="none" w:sz="0" w:space="0" w:color="auto"/>
        <w:left w:val="none" w:sz="0" w:space="0" w:color="auto"/>
        <w:bottom w:val="none" w:sz="0" w:space="0" w:color="auto"/>
        <w:right w:val="none" w:sz="0" w:space="0" w:color="auto"/>
      </w:divBdr>
    </w:div>
    <w:div w:id="569465375">
      <w:bodyDiv w:val="1"/>
      <w:marLeft w:val="0"/>
      <w:marRight w:val="0"/>
      <w:marTop w:val="0"/>
      <w:marBottom w:val="0"/>
      <w:divBdr>
        <w:top w:val="none" w:sz="0" w:space="0" w:color="auto"/>
        <w:left w:val="none" w:sz="0" w:space="0" w:color="auto"/>
        <w:bottom w:val="none" w:sz="0" w:space="0" w:color="auto"/>
        <w:right w:val="none" w:sz="0" w:space="0" w:color="auto"/>
      </w:divBdr>
    </w:div>
    <w:div w:id="583414041">
      <w:bodyDiv w:val="1"/>
      <w:marLeft w:val="0"/>
      <w:marRight w:val="0"/>
      <w:marTop w:val="0"/>
      <w:marBottom w:val="0"/>
      <w:divBdr>
        <w:top w:val="none" w:sz="0" w:space="0" w:color="auto"/>
        <w:left w:val="none" w:sz="0" w:space="0" w:color="auto"/>
        <w:bottom w:val="none" w:sz="0" w:space="0" w:color="auto"/>
        <w:right w:val="none" w:sz="0" w:space="0" w:color="auto"/>
      </w:divBdr>
    </w:div>
    <w:div w:id="612516424">
      <w:bodyDiv w:val="1"/>
      <w:marLeft w:val="0"/>
      <w:marRight w:val="0"/>
      <w:marTop w:val="0"/>
      <w:marBottom w:val="0"/>
      <w:divBdr>
        <w:top w:val="none" w:sz="0" w:space="0" w:color="auto"/>
        <w:left w:val="none" w:sz="0" w:space="0" w:color="auto"/>
        <w:bottom w:val="none" w:sz="0" w:space="0" w:color="auto"/>
        <w:right w:val="none" w:sz="0" w:space="0" w:color="auto"/>
      </w:divBdr>
      <w:divsChild>
        <w:div w:id="1517886946">
          <w:marLeft w:val="0"/>
          <w:marRight w:val="0"/>
          <w:marTop w:val="0"/>
          <w:marBottom w:val="0"/>
          <w:divBdr>
            <w:top w:val="none" w:sz="0" w:space="0" w:color="auto"/>
            <w:left w:val="none" w:sz="0" w:space="0" w:color="auto"/>
            <w:bottom w:val="none" w:sz="0" w:space="0" w:color="auto"/>
            <w:right w:val="none" w:sz="0" w:space="0" w:color="auto"/>
          </w:divBdr>
        </w:div>
      </w:divsChild>
    </w:div>
    <w:div w:id="728697502">
      <w:bodyDiv w:val="1"/>
      <w:marLeft w:val="0"/>
      <w:marRight w:val="0"/>
      <w:marTop w:val="0"/>
      <w:marBottom w:val="0"/>
      <w:divBdr>
        <w:top w:val="none" w:sz="0" w:space="0" w:color="auto"/>
        <w:left w:val="none" w:sz="0" w:space="0" w:color="auto"/>
        <w:bottom w:val="none" w:sz="0" w:space="0" w:color="auto"/>
        <w:right w:val="none" w:sz="0" w:space="0" w:color="auto"/>
      </w:divBdr>
    </w:div>
    <w:div w:id="802425875">
      <w:bodyDiv w:val="1"/>
      <w:marLeft w:val="0"/>
      <w:marRight w:val="0"/>
      <w:marTop w:val="0"/>
      <w:marBottom w:val="0"/>
      <w:divBdr>
        <w:top w:val="none" w:sz="0" w:space="0" w:color="auto"/>
        <w:left w:val="none" w:sz="0" w:space="0" w:color="auto"/>
        <w:bottom w:val="none" w:sz="0" w:space="0" w:color="auto"/>
        <w:right w:val="none" w:sz="0" w:space="0" w:color="auto"/>
      </w:divBdr>
    </w:div>
    <w:div w:id="804472247">
      <w:bodyDiv w:val="1"/>
      <w:marLeft w:val="0"/>
      <w:marRight w:val="0"/>
      <w:marTop w:val="0"/>
      <w:marBottom w:val="0"/>
      <w:divBdr>
        <w:top w:val="none" w:sz="0" w:space="0" w:color="auto"/>
        <w:left w:val="none" w:sz="0" w:space="0" w:color="auto"/>
        <w:bottom w:val="none" w:sz="0" w:space="0" w:color="auto"/>
        <w:right w:val="none" w:sz="0" w:space="0" w:color="auto"/>
      </w:divBdr>
    </w:div>
    <w:div w:id="877595371">
      <w:bodyDiv w:val="1"/>
      <w:marLeft w:val="0"/>
      <w:marRight w:val="0"/>
      <w:marTop w:val="0"/>
      <w:marBottom w:val="0"/>
      <w:divBdr>
        <w:top w:val="none" w:sz="0" w:space="0" w:color="auto"/>
        <w:left w:val="none" w:sz="0" w:space="0" w:color="auto"/>
        <w:bottom w:val="none" w:sz="0" w:space="0" w:color="auto"/>
        <w:right w:val="none" w:sz="0" w:space="0" w:color="auto"/>
      </w:divBdr>
    </w:div>
    <w:div w:id="890769310">
      <w:bodyDiv w:val="1"/>
      <w:marLeft w:val="0"/>
      <w:marRight w:val="0"/>
      <w:marTop w:val="0"/>
      <w:marBottom w:val="0"/>
      <w:divBdr>
        <w:top w:val="none" w:sz="0" w:space="0" w:color="auto"/>
        <w:left w:val="none" w:sz="0" w:space="0" w:color="auto"/>
        <w:bottom w:val="none" w:sz="0" w:space="0" w:color="auto"/>
        <w:right w:val="none" w:sz="0" w:space="0" w:color="auto"/>
      </w:divBdr>
    </w:div>
    <w:div w:id="958415768">
      <w:bodyDiv w:val="1"/>
      <w:marLeft w:val="0"/>
      <w:marRight w:val="0"/>
      <w:marTop w:val="0"/>
      <w:marBottom w:val="0"/>
      <w:divBdr>
        <w:top w:val="none" w:sz="0" w:space="0" w:color="auto"/>
        <w:left w:val="none" w:sz="0" w:space="0" w:color="auto"/>
        <w:bottom w:val="none" w:sz="0" w:space="0" w:color="auto"/>
        <w:right w:val="none" w:sz="0" w:space="0" w:color="auto"/>
      </w:divBdr>
    </w:div>
    <w:div w:id="978922227">
      <w:bodyDiv w:val="1"/>
      <w:marLeft w:val="0"/>
      <w:marRight w:val="0"/>
      <w:marTop w:val="0"/>
      <w:marBottom w:val="0"/>
      <w:divBdr>
        <w:top w:val="none" w:sz="0" w:space="0" w:color="auto"/>
        <w:left w:val="none" w:sz="0" w:space="0" w:color="auto"/>
        <w:bottom w:val="none" w:sz="0" w:space="0" w:color="auto"/>
        <w:right w:val="none" w:sz="0" w:space="0" w:color="auto"/>
      </w:divBdr>
    </w:div>
    <w:div w:id="993025284">
      <w:bodyDiv w:val="1"/>
      <w:marLeft w:val="0"/>
      <w:marRight w:val="0"/>
      <w:marTop w:val="0"/>
      <w:marBottom w:val="0"/>
      <w:divBdr>
        <w:top w:val="none" w:sz="0" w:space="0" w:color="auto"/>
        <w:left w:val="none" w:sz="0" w:space="0" w:color="auto"/>
        <w:bottom w:val="none" w:sz="0" w:space="0" w:color="auto"/>
        <w:right w:val="none" w:sz="0" w:space="0" w:color="auto"/>
      </w:divBdr>
    </w:div>
    <w:div w:id="994408340">
      <w:bodyDiv w:val="1"/>
      <w:marLeft w:val="0"/>
      <w:marRight w:val="0"/>
      <w:marTop w:val="0"/>
      <w:marBottom w:val="0"/>
      <w:divBdr>
        <w:top w:val="none" w:sz="0" w:space="0" w:color="auto"/>
        <w:left w:val="none" w:sz="0" w:space="0" w:color="auto"/>
        <w:bottom w:val="none" w:sz="0" w:space="0" w:color="auto"/>
        <w:right w:val="none" w:sz="0" w:space="0" w:color="auto"/>
      </w:divBdr>
    </w:div>
    <w:div w:id="1017806378">
      <w:bodyDiv w:val="1"/>
      <w:marLeft w:val="0"/>
      <w:marRight w:val="0"/>
      <w:marTop w:val="0"/>
      <w:marBottom w:val="0"/>
      <w:divBdr>
        <w:top w:val="none" w:sz="0" w:space="0" w:color="auto"/>
        <w:left w:val="none" w:sz="0" w:space="0" w:color="auto"/>
        <w:bottom w:val="none" w:sz="0" w:space="0" w:color="auto"/>
        <w:right w:val="none" w:sz="0" w:space="0" w:color="auto"/>
      </w:divBdr>
    </w:div>
    <w:div w:id="1205560339">
      <w:bodyDiv w:val="1"/>
      <w:marLeft w:val="0"/>
      <w:marRight w:val="0"/>
      <w:marTop w:val="0"/>
      <w:marBottom w:val="0"/>
      <w:divBdr>
        <w:top w:val="none" w:sz="0" w:space="0" w:color="auto"/>
        <w:left w:val="none" w:sz="0" w:space="0" w:color="auto"/>
        <w:bottom w:val="none" w:sz="0" w:space="0" w:color="auto"/>
        <w:right w:val="none" w:sz="0" w:space="0" w:color="auto"/>
      </w:divBdr>
    </w:div>
    <w:div w:id="1273589737">
      <w:bodyDiv w:val="1"/>
      <w:marLeft w:val="0"/>
      <w:marRight w:val="0"/>
      <w:marTop w:val="0"/>
      <w:marBottom w:val="0"/>
      <w:divBdr>
        <w:top w:val="none" w:sz="0" w:space="0" w:color="auto"/>
        <w:left w:val="none" w:sz="0" w:space="0" w:color="auto"/>
        <w:bottom w:val="none" w:sz="0" w:space="0" w:color="auto"/>
        <w:right w:val="none" w:sz="0" w:space="0" w:color="auto"/>
      </w:divBdr>
    </w:div>
    <w:div w:id="1349285286">
      <w:bodyDiv w:val="1"/>
      <w:marLeft w:val="0"/>
      <w:marRight w:val="0"/>
      <w:marTop w:val="0"/>
      <w:marBottom w:val="0"/>
      <w:divBdr>
        <w:top w:val="none" w:sz="0" w:space="0" w:color="auto"/>
        <w:left w:val="none" w:sz="0" w:space="0" w:color="auto"/>
        <w:bottom w:val="none" w:sz="0" w:space="0" w:color="auto"/>
        <w:right w:val="none" w:sz="0" w:space="0" w:color="auto"/>
      </w:divBdr>
    </w:div>
    <w:div w:id="1359939088">
      <w:bodyDiv w:val="1"/>
      <w:marLeft w:val="0"/>
      <w:marRight w:val="0"/>
      <w:marTop w:val="0"/>
      <w:marBottom w:val="0"/>
      <w:divBdr>
        <w:top w:val="none" w:sz="0" w:space="0" w:color="auto"/>
        <w:left w:val="none" w:sz="0" w:space="0" w:color="auto"/>
        <w:bottom w:val="none" w:sz="0" w:space="0" w:color="auto"/>
        <w:right w:val="none" w:sz="0" w:space="0" w:color="auto"/>
      </w:divBdr>
    </w:div>
    <w:div w:id="1404454616">
      <w:bodyDiv w:val="1"/>
      <w:marLeft w:val="0"/>
      <w:marRight w:val="0"/>
      <w:marTop w:val="0"/>
      <w:marBottom w:val="0"/>
      <w:divBdr>
        <w:top w:val="none" w:sz="0" w:space="0" w:color="auto"/>
        <w:left w:val="none" w:sz="0" w:space="0" w:color="auto"/>
        <w:bottom w:val="none" w:sz="0" w:space="0" w:color="auto"/>
        <w:right w:val="none" w:sz="0" w:space="0" w:color="auto"/>
      </w:divBdr>
    </w:div>
    <w:div w:id="1408454131">
      <w:bodyDiv w:val="1"/>
      <w:marLeft w:val="0"/>
      <w:marRight w:val="0"/>
      <w:marTop w:val="0"/>
      <w:marBottom w:val="0"/>
      <w:divBdr>
        <w:top w:val="none" w:sz="0" w:space="0" w:color="auto"/>
        <w:left w:val="none" w:sz="0" w:space="0" w:color="auto"/>
        <w:bottom w:val="none" w:sz="0" w:space="0" w:color="auto"/>
        <w:right w:val="none" w:sz="0" w:space="0" w:color="auto"/>
      </w:divBdr>
    </w:div>
    <w:div w:id="1441415629">
      <w:bodyDiv w:val="1"/>
      <w:marLeft w:val="0"/>
      <w:marRight w:val="0"/>
      <w:marTop w:val="0"/>
      <w:marBottom w:val="0"/>
      <w:divBdr>
        <w:top w:val="none" w:sz="0" w:space="0" w:color="auto"/>
        <w:left w:val="none" w:sz="0" w:space="0" w:color="auto"/>
        <w:bottom w:val="none" w:sz="0" w:space="0" w:color="auto"/>
        <w:right w:val="none" w:sz="0" w:space="0" w:color="auto"/>
      </w:divBdr>
    </w:div>
    <w:div w:id="1445617854">
      <w:bodyDiv w:val="1"/>
      <w:marLeft w:val="0"/>
      <w:marRight w:val="0"/>
      <w:marTop w:val="0"/>
      <w:marBottom w:val="0"/>
      <w:divBdr>
        <w:top w:val="none" w:sz="0" w:space="0" w:color="auto"/>
        <w:left w:val="none" w:sz="0" w:space="0" w:color="auto"/>
        <w:bottom w:val="none" w:sz="0" w:space="0" w:color="auto"/>
        <w:right w:val="none" w:sz="0" w:space="0" w:color="auto"/>
      </w:divBdr>
    </w:div>
    <w:div w:id="1607080173">
      <w:bodyDiv w:val="1"/>
      <w:marLeft w:val="0"/>
      <w:marRight w:val="0"/>
      <w:marTop w:val="0"/>
      <w:marBottom w:val="0"/>
      <w:divBdr>
        <w:top w:val="none" w:sz="0" w:space="0" w:color="auto"/>
        <w:left w:val="none" w:sz="0" w:space="0" w:color="auto"/>
        <w:bottom w:val="none" w:sz="0" w:space="0" w:color="auto"/>
        <w:right w:val="none" w:sz="0" w:space="0" w:color="auto"/>
      </w:divBdr>
    </w:div>
    <w:div w:id="1725786829">
      <w:bodyDiv w:val="1"/>
      <w:marLeft w:val="0"/>
      <w:marRight w:val="0"/>
      <w:marTop w:val="0"/>
      <w:marBottom w:val="0"/>
      <w:divBdr>
        <w:top w:val="none" w:sz="0" w:space="0" w:color="auto"/>
        <w:left w:val="none" w:sz="0" w:space="0" w:color="auto"/>
        <w:bottom w:val="none" w:sz="0" w:space="0" w:color="auto"/>
        <w:right w:val="none" w:sz="0" w:space="0" w:color="auto"/>
      </w:divBdr>
    </w:div>
    <w:div w:id="1778597458">
      <w:bodyDiv w:val="1"/>
      <w:marLeft w:val="0"/>
      <w:marRight w:val="0"/>
      <w:marTop w:val="0"/>
      <w:marBottom w:val="0"/>
      <w:divBdr>
        <w:top w:val="none" w:sz="0" w:space="0" w:color="auto"/>
        <w:left w:val="none" w:sz="0" w:space="0" w:color="auto"/>
        <w:bottom w:val="none" w:sz="0" w:space="0" w:color="auto"/>
        <w:right w:val="none" w:sz="0" w:space="0" w:color="auto"/>
      </w:divBdr>
    </w:div>
    <w:div w:id="1803424746">
      <w:bodyDiv w:val="1"/>
      <w:marLeft w:val="0"/>
      <w:marRight w:val="0"/>
      <w:marTop w:val="0"/>
      <w:marBottom w:val="0"/>
      <w:divBdr>
        <w:top w:val="none" w:sz="0" w:space="0" w:color="auto"/>
        <w:left w:val="none" w:sz="0" w:space="0" w:color="auto"/>
        <w:bottom w:val="none" w:sz="0" w:space="0" w:color="auto"/>
        <w:right w:val="none" w:sz="0" w:space="0" w:color="auto"/>
      </w:divBdr>
    </w:div>
    <w:div w:id="1959405969">
      <w:bodyDiv w:val="1"/>
      <w:marLeft w:val="0"/>
      <w:marRight w:val="0"/>
      <w:marTop w:val="0"/>
      <w:marBottom w:val="0"/>
      <w:divBdr>
        <w:top w:val="none" w:sz="0" w:space="0" w:color="auto"/>
        <w:left w:val="none" w:sz="0" w:space="0" w:color="auto"/>
        <w:bottom w:val="none" w:sz="0" w:space="0" w:color="auto"/>
        <w:right w:val="none" w:sz="0" w:space="0" w:color="auto"/>
      </w:divBdr>
    </w:div>
    <w:div w:id="1980383717">
      <w:bodyDiv w:val="1"/>
      <w:marLeft w:val="0"/>
      <w:marRight w:val="0"/>
      <w:marTop w:val="0"/>
      <w:marBottom w:val="0"/>
      <w:divBdr>
        <w:top w:val="none" w:sz="0" w:space="0" w:color="auto"/>
        <w:left w:val="none" w:sz="0" w:space="0" w:color="auto"/>
        <w:bottom w:val="none" w:sz="0" w:space="0" w:color="auto"/>
        <w:right w:val="none" w:sz="0" w:space="0" w:color="auto"/>
      </w:divBdr>
    </w:div>
    <w:div w:id="2082169030">
      <w:bodyDiv w:val="1"/>
      <w:marLeft w:val="0"/>
      <w:marRight w:val="0"/>
      <w:marTop w:val="0"/>
      <w:marBottom w:val="0"/>
      <w:divBdr>
        <w:top w:val="none" w:sz="0" w:space="0" w:color="auto"/>
        <w:left w:val="none" w:sz="0" w:space="0" w:color="auto"/>
        <w:bottom w:val="none" w:sz="0" w:space="0" w:color="auto"/>
        <w:right w:val="none" w:sz="0" w:space="0" w:color="auto"/>
      </w:divBdr>
    </w:div>
    <w:div w:id="2088963090">
      <w:bodyDiv w:val="1"/>
      <w:marLeft w:val="0"/>
      <w:marRight w:val="0"/>
      <w:marTop w:val="0"/>
      <w:marBottom w:val="0"/>
      <w:divBdr>
        <w:top w:val="none" w:sz="0" w:space="0" w:color="auto"/>
        <w:left w:val="none" w:sz="0" w:space="0" w:color="auto"/>
        <w:bottom w:val="none" w:sz="0" w:space="0" w:color="auto"/>
        <w:right w:val="none" w:sz="0" w:space="0" w:color="auto"/>
      </w:divBdr>
    </w:div>
    <w:div w:id="2092848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ocuments.worldbank.org/curated/en/2015/09/25005721/environmental-social-management-system-implementation-handbook-genera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116B2745-5401-4DB9-8B37-37D8CDC44C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4751</Words>
  <Characters>84085</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86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3-13T14:10:00Z</dcterms:created>
  <dcterms:modified xsi:type="dcterms:W3CDTF">2017-03-13T14:10:00Z</dcterms:modified>
</cp:coreProperties>
</file>